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r w:rsidRPr="00B66879">
        <w:rPr>
          <w:rFonts w:hint="eastAsia"/>
          <w:sz w:val="36"/>
          <w:szCs w:val="36"/>
        </w:rPr>
        <w:t>研</w:t>
      </w:r>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研</w:t>
      </w:r>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C12EFC">
          <w:headerReference w:type="even" r:id="rId8"/>
          <w:headerReference w:type="default" r:id="rId9"/>
          <w:footerReference w:type="even" r:id="rId10"/>
          <w:footerReference w:type="default" r:id="rId11"/>
          <w:headerReference w:type="first" r:id="rId12"/>
          <w:footerReference w:type="first" r:id="rId13"/>
          <w:pgSz w:w="11906" w:h="16838"/>
          <w:pgMar w:top="1304" w:right="1418" w:bottom="1985" w:left="1701"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612980"/>
      <w:r w:rsidRPr="009F2D68">
        <w:rPr>
          <w:bCs w:val="0"/>
        </w:rPr>
        <w:lastRenderedPageBreak/>
        <w:t>摘要</w:t>
      </w:r>
      <w:bookmarkEnd w:id="15"/>
    </w:p>
    <w:p w14:paraId="425999D2" w14:textId="16C9388D" w:rsidR="00687303" w:rsidRDefault="00687303" w:rsidP="00687303">
      <w:pPr>
        <w:ind w:leftChars="0" w:left="0" w:firstLine="480"/>
        <w:jc w:val="both"/>
      </w:pPr>
      <w:r>
        <w:rPr>
          <w:rFonts w:hint="eastAsia"/>
        </w:rPr>
        <w:t>近年來科技日新月異，可以看到許多物聯網</w:t>
      </w:r>
      <w:r w:rsidR="00E70172">
        <w:rPr>
          <w:rFonts w:hint="eastAsia"/>
        </w:rPr>
        <w:t>與人機互動等</w:t>
      </w:r>
      <w:r>
        <w:rPr>
          <w:rFonts w:hint="eastAsia"/>
        </w:rPr>
        <w:t>技術應用於工程領域中，而較少運用於軌道場域。因此本研究建立一軌道狀態監測系統</w:t>
      </w:r>
      <w:r w:rsidR="00F54183">
        <w:rPr>
          <w:rFonts w:hint="eastAsia"/>
        </w:rPr>
        <w:t>與</w:t>
      </w:r>
      <w:r w:rsidR="00983F45">
        <w:rPr>
          <w:rFonts w:hint="eastAsia"/>
        </w:rPr>
        <w:t>人機</w:t>
      </w:r>
      <w:r>
        <w:rPr>
          <w:rFonts w:hint="eastAsia"/>
        </w:rPr>
        <w:t>互動平台，提出軌道設施聯網監測與後端互動平台的初步架構，如此希望能提高軌道養護範圍與管理效率。</w:t>
      </w:r>
    </w:p>
    <w:p w14:paraId="2AA45369" w14:textId="7DA07823"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一輕量化的軌道監測設備，用於監測道碴軌道中列車通過時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r>
        <w:t>XBee</w:t>
      </w:r>
      <w:r>
        <w:rPr>
          <w:rFonts w:hint="eastAsia"/>
        </w:rPr>
        <w:t>與</w:t>
      </w:r>
      <w:r>
        <w:t>Cat M1</w:t>
      </w:r>
      <w:r>
        <w:rPr>
          <w:rFonts w:hint="eastAsia"/>
        </w:rPr>
        <w:t>兩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瑪與區間車</w:t>
      </w:r>
      <w:r w:rsidR="00F54183">
        <w:rPr>
          <w:rFonts w:hint="eastAsia"/>
        </w:rPr>
        <w:t>各挑選一</w:t>
      </w:r>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r w:rsidR="00643B56">
        <w:rPr>
          <w:rFonts w:hint="eastAsia"/>
        </w:rPr>
        <w:t>三班車</w:t>
      </w:r>
      <w:r w:rsidR="00687303">
        <w:rPr>
          <w:rFonts w:hint="eastAsia"/>
        </w:rPr>
        <w:t>皆呈微幅上升趨勢；振動加速度則是自強與區間呈微幅上升，而普悠瑪呈下降趨勢。此外，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29D339B8" w:rsidR="00687303" w:rsidRDefault="00983F45" w:rsidP="003A6298">
      <w:pPr>
        <w:ind w:leftChars="0" w:left="0" w:firstLineChars="0" w:firstLine="480"/>
        <w:jc w:val="both"/>
      </w:pPr>
      <w:r>
        <w:rPr>
          <w:rFonts w:hint="eastAsia"/>
        </w:rPr>
        <w:t>本研究為</w:t>
      </w:r>
      <w:r w:rsidR="00E70172">
        <w:rPr>
          <w:rFonts w:hint="eastAsia"/>
        </w:rPr>
        <w:t>結合</w:t>
      </w:r>
      <w:r>
        <w:rPr>
          <w:rFonts w:hint="eastAsia"/>
        </w:rPr>
        <w:t>物聯網</w:t>
      </w:r>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佈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3B780E10"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物聯網、</w:t>
      </w:r>
      <w:r w:rsidR="00C52C5D">
        <w:rPr>
          <w:rFonts w:hint="eastAsia"/>
        </w:rPr>
        <w:t>無線傳輸、人機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612981"/>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Chen-Ming Kuo</w:t>
      </w:r>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094EAD"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So as to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and  strain generated when the train passes through the ballast track. In terms of wireless transmission module, comparing the transmission efficiency between XBe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Selecting one of train from each type of train(Tze-Chiang / Puyuma / Local train)to analysis their trend. It is found the dynamic lateral resistance showed a slight upward trend, the vibration showed upward trend in Tze-Chiang and Local train, but Puyuma in downward. Because Tze-Chiang is Push–Pull train, so the th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Finally, use Unity to build a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3F5164D5"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ar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so as to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Xinzuoying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r w:rsidR="00F02908" w:rsidRPr="00F02908">
        <w:t xml:space="preserve">compares the transmission effects of XBe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train</w:t>
      </w:r>
      <w:r w:rsidR="00C156B3">
        <w:t>(</w:t>
      </w:r>
      <w:r w:rsidR="00C156B3" w:rsidRPr="000841ED">
        <w:t>Tze-Chiang Express</w:t>
      </w:r>
      <w:r w:rsidR="00C156B3">
        <w:t>/</w:t>
      </w:r>
      <w:r w:rsidR="00C156B3" w:rsidRPr="00C156B3">
        <w:t xml:space="preserve"> Puyuma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fldSimple w:instr=" SEQ Figure \* ARABIC ">
        <w:r w:rsidR="0001429D">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fldSimple w:instr=" SEQ Figure \* ARABIC ">
        <w:r w:rsidR="0001429D">
          <w:rPr>
            <w:noProof/>
          </w:rPr>
          <w:t>2</w:t>
        </w:r>
      </w:fldSimple>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to build a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r>
        <w:t>interface</w:t>
      </w:r>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fldSimple w:instr=" SEQ Figure \* ARABIC ">
        <w:r w:rsidR="0001429D">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fldSimple w:instr=" SEQ Figure \* ARABIC ">
        <w:r w:rsidR="0001429D">
          <w:rPr>
            <w:noProof/>
          </w:rPr>
          <w:t>4</w:t>
        </w:r>
      </w:fldSimple>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we have small value</w:t>
      </w:r>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r>
        <w:t xml:space="preserve">occur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r w:rsidR="000841ED" w:rsidRPr="000841ED">
        <w:t xml:space="preserve">Tz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 xml:space="preserve">And in the strain value is about 0.05~0.14%,but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r w:rsidR="00BE426C" w:rsidRPr="00461CE0">
        <w:t xml:space="preserve">the three </w:t>
      </w:r>
      <w:r w:rsidR="00BE426C">
        <w:t xml:space="preserve">typ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r w:rsidR="004B0527" w:rsidRPr="000841ED">
        <w:t xml:space="preserve">Tze-Chiang </w:t>
      </w:r>
      <w:r w:rsidR="004B0527">
        <w:t xml:space="preserve">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r w:rsidR="00C56D0B" w:rsidRPr="000841ED">
        <w:t>Tze-Chiang</w:t>
      </w:r>
      <w:r w:rsidR="00C56D0B">
        <w:t xml:space="preserve"> and </w:t>
      </w:r>
      <w:r w:rsidR="00C56D0B" w:rsidRPr="000841ED">
        <w:t>Local train</w:t>
      </w:r>
      <w:r w:rsidR="00C56D0B">
        <w:t xml:space="preserve"> are slight </w:t>
      </w:r>
      <w:r w:rsidR="00C56D0B" w:rsidRPr="00C56D0B">
        <w:t>upward trend</w:t>
      </w:r>
      <w:r w:rsidR="00C56D0B">
        <w:t xml:space="preserve">, while </w:t>
      </w:r>
      <w:r w:rsidR="00C56D0B" w:rsidRPr="00C56D0B">
        <w:t>Puyuma showed a decrease, which may be related to the slowed passing speed.</w:t>
      </w:r>
      <w:r w:rsidR="004B0527" w:rsidRPr="004B0527">
        <w:t xml:space="preserve"> </w:t>
      </w:r>
      <w:r w:rsidR="004B0527">
        <w:t xml:space="preserve">Then consider the variation of each day’s peak value, the </w:t>
      </w:r>
      <w:r w:rsidR="004B0527" w:rsidRPr="00C56D0B">
        <w:t>Puyuma</w:t>
      </w:r>
      <w:r w:rsidR="004B0527">
        <w:t xml:space="preserve"> and </w:t>
      </w:r>
      <w:r w:rsidR="004B0527" w:rsidRPr="000841ED">
        <w:t>Local train</w:t>
      </w:r>
      <w:r w:rsidR="004B0527">
        <w:t xml:space="preserve"> are show steadly but the </w:t>
      </w:r>
      <w:r w:rsidR="004B0527" w:rsidRPr="000841ED">
        <w:t xml:space="preserve">Tz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fldSimple w:instr=" SEQ Figure \* ARABIC ">
        <w:r w:rsidR="0001429D">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6201530" w:rsidR="00BD06C1" w:rsidRDefault="00BD06C1" w:rsidP="005C6768">
      <w:pPr>
        <w:spacing w:line="240" w:lineRule="auto"/>
        <w:ind w:leftChars="0" w:left="0" w:firstLineChars="0" w:firstLine="0"/>
      </w:pPr>
    </w:p>
    <w:p w14:paraId="77D9CDC4" w14:textId="77777777" w:rsidR="009756F3" w:rsidRDefault="009756F3" w:rsidP="005C6768">
      <w:pPr>
        <w:spacing w:line="240" w:lineRule="auto"/>
        <w:ind w:leftChars="0" w:left="0" w:firstLineChars="0" w:firstLine="0"/>
      </w:pPr>
    </w:p>
    <w:p w14:paraId="6906FC41" w14:textId="04AF556E" w:rsidR="000C5323" w:rsidRDefault="000C5323" w:rsidP="005C6768">
      <w:pPr>
        <w:spacing w:line="240" w:lineRule="auto"/>
        <w:ind w:leftChars="0" w:left="0" w:firstLineChars="0" w:firstLine="0"/>
      </w:pPr>
      <w:r>
        <w:t>In this study also take passing speed in to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are less then 0.4.</w:t>
      </w:r>
    </w:p>
    <w:p w14:paraId="555AED37" w14:textId="514DCAB1" w:rsidR="005B0B31" w:rsidRDefault="005B0B31" w:rsidP="005C6768">
      <w:pPr>
        <w:spacing w:line="240" w:lineRule="auto"/>
        <w:ind w:leftChars="0" w:left="0" w:firstLineChars="0" w:firstLine="0"/>
      </w:pPr>
    </w:p>
    <w:p w14:paraId="3065BC26" w14:textId="77777777" w:rsidR="009756F3" w:rsidRPr="009756F3" w:rsidRDefault="009756F3" w:rsidP="005C6768">
      <w:pPr>
        <w:spacing w:line="240" w:lineRule="auto"/>
        <w:ind w:leftChars="0" w:left="0" w:firstLineChars="0" w:firstLine="0"/>
      </w:pPr>
    </w:p>
    <w:p w14:paraId="1CD920D3" w14:textId="77777777" w:rsidR="009756F3" w:rsidRDefault="009756F3"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fldSimple w:instr=" SEQ Table \* ARABIC ">
        <w:r w:rsidR="0001429D">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r w:rsidRPr="007F1137">
              <w:rPr>
                <w:sz w:val="20"/>
                <w:szCs w:val="20"/>
              </w:rPr>
              <w:t xml:space="preserve">Tz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r w:rsidRPr="007F1137">
              <w:rPr>
                <w:sz w:val="20"/>
                <w:szCs w:val="20"/>
              </w:rPr>
              <w:t>Puyuma</w:t>
            </w:r>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present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everyday.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fldSimple w:instr=" SEQ Figure \* ARABIC ">
        <w:r w:rsidR="0001429D">
          <w:rPr>
            <w:noProof/>
          </w:rPr>
          <w:t>6</w:t>
        </w:r>
      </w:fldSimple>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fldSimple w:instr=" SEQ Figure \* ARABIC ">
        <w:r w:rsidR="0001429D">
          <w:rPr>
            <w:noProof/>
          </w:rPr>
          <w:t>7</w:t>
        </w:r>
      </w:fldSimple>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fldSimple w:instr=" SEQ Figure \* ARABIC ">
        <w:r w:rsidR="0001429D">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presented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So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The Cat M1 has the characteristics of high transmission rate and low delay, and is less disturbed by the monitoring field. It is more suitable for monitoring trains that generate a large amount of data in a short period of time. XBe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suit to shape the railway model.</w:t>
      </w:r>
      <w:r w:rsidRPr="00F27433">
        <w:t xml:space="preserve"> However, it should be noted that cannot </w:t>
      </w:r>
      <w:r w:rsidRPr="00F27433">
        <w:lastRenderedPageBreak/>
        <w:t>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Tze-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r w:rsidR="00FB3DF2" w:rsidRPr="00204080">
        <w:t>Tze-Chiang</w:t>
      </w:r>
      <w:r w:rsidR="00FB3DF2" w:rsidRPr="00FB3DF2">
        <w:t xml:space="preserve"> and </w:t>
      </w:r>
      <w:r w:rsidR="00FB3DF2">
        <w:t>Local train</w:t>
      </w:r>
      <w:r w:rsidR="00FB3DF2" w:rsidRPr="00FB3DF2">
        <w:t xml:space="preserve"> show a slight increase, while the variation trend of </w:t>
      </w:r>
      <w:r w:rsidR="00FB3DF2" w:rsidRPr="00204080">
        <w:t>Tze-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Tz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612982"/>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規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r w:rsidR="00EB342E">
        <w:rPr>
          <w:rFonts w:hint="eastAsia"/>
        </w:rPr>
        <w:t>臺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r>
        <w:rPr>
          <w:rFonts w:hint="eastAsia"/>
        </w:rPr>
        <w:t>o</w:t>
      </w:r>
      <w:r>
        <w:t>oo</w:t>
      </w:r>
      <w:r>
        <w:rPr>
          <w:rFonts w:hint="eastAsia"/>
        </w:rPr>
        <w:t>教授、</w:t>
      </w:r>
      <w:r>
        <w:rPr>
          <w:rFonts w:hint="eastAsia"/>
        </w:rPr>
        <w:t>o</w:t>
      </w:r>
      <w:r>
        <w:t>oo</w:t>
      </w:r>
      <w:r>
        <w:rPr>
          <w:rFonts w:hint="eastAsia"/>
        </w:rPr>
        <w:t>教授與</w:t>
      </w:r>
      <w:r>
        <w:rPr>
          <w:rFonts w:hint="eastAsia"/>
        </w:rPr>
        <w:t>o</w:t>
      </w:r>
      <w:r>
        <w:t>oo</w:t>
      </w:r>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C12EFC">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612983"/>
      <w:r w:rsidRPr="009F2D68">
        <w:rPr>
          <w:bCs w:val="0"/>
          <w:lang w:val="zh-TW"/>
        </w:rPr>
        <w:lastRenderedPageBreak/>
        <w:t>目錄</w:t>
      </w:r>
      <w:bookmarkEnd w:id="24"/>
    </w:p>
    <w:p w14:paraId="14E29D32" w14:textId="397D9A92" w:rsidR="0068716B"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612980" w:history="1">
        <w:r w:rsidR="0068716B" w:rsidRPr="009B4273">
          <w:rPr>
            <w:rStyle w:val="ab"/>
            <w:rFonts w:hint="eastAsia"/>
            <w:noProof/>
          </w:rPr>
          <w:t>摘要</w:t>
        </w:r>
        <w:r w:rsidR="0068716B">
          <w:rPr>
            <w:noProof/>
            <w:webHidden/>
          </w:rPr>
          <w:tab/>
        </w:r>
        <w:r w:rsidR="0068716B">
          <w:rPr>
            <w:noProof/>
            <w:webHidden/>
          </w:rPr>
          <w:fldChar w:fldCharType="begin"/>
        </w:r>
        <w:r w:rsidR="0068716B">
          <w:rPr>
            <w:noProof/>
            <w:webHidden/>
          </w:rPr>
          <w:instrText xml:space="preserve"> PAGEREF _Toc107612980 \h </w:instrText>
        </w:r>
        <w:r w:rsidR="0068716B">
          <w:rPr>
            <w:noProof/>
            <w:webHidden/>
          </w:rPr>
        </w:r>
        <w:r w:rsidR="0068716B">
          <w:rPr>
            <w:noProof/>
            <w:webHidden/>
          </w:rPr>
          <w:fldChar w:fldCharType="separate"/>
        </w:r>
        <w:r w:rsidR="0068716B">
          <w:rPr>
            <w:noProof/>
            <w:webHidden/>
          </w:rPr>
          <w:t>I</w:t>
        </w:r>
        <w:r w:rsidR="0068716B">
          <w:rPr>
            <w:noProof/>
            <w:webHidden/>
          </w:rPr>
          <w:fldChar w:fldCharType="end"/>
        </w:r>
      </w:hyperlink>
    </w:p>
    <w:p w14:paraId="54B54FC5" w14:textId="388D46AA" w:rsidR="0068716B" w:rsidRDefault="00094EAD">
      <w:pPr>
        <w:pStyle w:val="11"/>
        <w:rPr>
          <w:rFonts w:asciiTheme="minorHAnsi" w:eastAsiaTheme="minorEastAsia" w:hAnsiTheme="minorHAnsi" w:cstheme="minorBidi"/>
          <w:noProof/>
          <w:kern w:val="2"/>
        </w:rPr>
      </w:pPr>
      <w:hyperlink w:anchor="_Toc107612981" w:history="1">
        <w:r w:rsidR="0068716B" w:rsidRPr="009B4273">
          <w:rPr>
            <w:rStyle w:val="ab"/>
            <w:noProof/>
          </w:rPr>
          <w:t>EXTENDED ABSTRACT</w:t>
        </w:r>
        <w:r w:rsidR="0068716B">
          <w:rPr>
            <w:noProof/>
            <w:webHidden/>
          </w:rPr>
          <w:tab/>
        </w:r>
        <w:r w:rsidR="0068716B">
          <w:rPr>
            <w:noProof/>
            <w:webHidden/>
          </w:rPr>
          <w:fldChar w:fldCharType="begin"/>
        </w:r>
        <w:r w:rsidR="0068716B">
          <w:rPr>
            <w:noProof/>
            <w:webHidden/>
          </w:rPr>
          <w:instrText xml:space="preserve"> PAGEREF _Toc107612981 \h </w:instrText>
        </w:r>
        <w:r w:rsidR="0068716B">
          <w:rPr>
            <w:noProof/>
            <w:webHidden/>
          </w:rPr>
        </w:r>
        <w:r w:rsidR="0068716B">
          <w:rPr>
            <w:noProof/>
            <w:webHidden/>
          </w:rPr>
          <w:fldChar w:fldCharType="separate"/>
        </w:r>
        <w:r w:rsidR="0068716B">
          <w:rPr>
            <w:noProof/>
            <w:webHidden/>
          </w:rPr>
          <w:t>II</w:t>
        </w:r>
        <w:r w:rsidR="0068716B">
          <w:rPr>
            <w:noProof/>
            <w:webHidden/>
          </w:rPr>
          <w:fldChar w:fldCharType="end"/>
        </w:r>
      </w:hyperlink>
    </w:p>
    <w:p w14:paraId="4AC212C8" w14:textId="75BEEA9E" w:rsidR="0068716B" w:rsidRDefault="00094EAD">
      <w:pPr>
        <w:pStyle w:val="11"/>
        <w:rPr>
          <w:rFonts w:asciiTheme="minorHAnsi" w:eastAsiaTheme="minorEastAsia" w:hAnsiTheme="minorHAnsi" w:cstheme="minorBidi"/>
          <w:noProof/>
          <w:kern w:val="2"/>
        </w:rPr>
      </w:pPr>
      <w:hyperlink w:anchor="_Toc107612982" w:history="1">
        <w:r w:rsidR="0068716B" w:rsidRPr="009B4273">
          <w:rPr>
            <w:rStyle w:val="ab"/>
            <w:rFonts w:hint="eastAsia"/>
            <w:noProof/>
          </w:rPr>
          <w:t>致謝</w:t>
        </w:r>
        <w:r w:rsidR="0068716B">
          <w:rPr>
            <w:noProof/>
            <w:webHidden/>
          </w:rPr>
          <w:tab/>
        </w:r>
        <w:r w:rsidR="0068716B">
          <w:rPr>
            <w:noProof/>
            <w:webHidden/>
          </w:rPr>
          <w:fldChar w:fldCharType="begin"/>
        </w:r>
        <w:r w:rsidR="0068716B">
          <w:rPr>
            <w:noProof/>
            <w:webHidden/>
          </w:rPr>
          <w:instrText xml:space="preserve"> PAGEREF _Toc107612982 \h </w:instrText>
        </w:r>
        <w:r w:rsidR="0068716B">
          <w:rPr>
            <w:noProof/>
            <w:webHidden/>
          </w:rPr>
        </w:r>
        <w:r w:rsidR="0068716B">
          <w:rPr>
            <w:noProof/>
            <w:webHidden/>
          </w:rPr>
          <w:fldChar w:fldCharType="separate"/>
        </w:r>
        <w:r w:rsidR="0068716B">
          <w:rPr>
            <w:noProof/>
            <w:webHidden/>
          </w:rPr>
          <w:t>XI</w:t>
        </w:r>
        <w:r w:rsidR="0068716B">
          <w:rPr>
            <w:noProof/>
            <w:webHidden/>
          </w:rPr>
          <w:fldChar w:fldCharType="end"/>
        </w:r>
      </w:hyperlink>
    </w:p>
    <w:p w14:paraId="125750CF" w14:textId="226A0D10" w:rsidR="0068716B" w:rsidRDefault="00094EAD">
      <w:pPr>
        <w:pStyle w:val="11"/>
        <w:rPr>
          <w:rFonts w:asciiTheme="minorHAnsi" w:eastAsiaTheme="minorEastAsia" w:hAnsiTheme="minorHAnsi" w:cstheme="minorBidi"/>
          <w:noProof/>
          <w:kern w:val="2"/>
        </w:rPr>
      </w:pPr>
      <w:hyperlink w:anchor="_Toc107612983" w:history="1">
        <w:r w:rsidR="0068716B" w:rsidRPr="009B4273">
          <w:rPr>
            <w:rStyle w:val="ab"/>
            <w:rFonts w:hint="eastAsia"/>
            <w:noProof/>
            <w:lang w:val="zh-TW"/>
          </w:rPr>
          <w:t>目錄</w:t>
        </w:r>
        <w:r w:rsidR="0068716B">
          <w:rPr>
            <w:noProof/>
            <w:webHidden/>
          </w:rPr>
          <w:tab/>
        </w:r>
        <w:r w:rsidR="0068716B">
          <w:rPr>
            <w:noProof/>
            <w:webHidden/>
          </w:rPr>
          <w:fldChar w:fldCharType="begin"/>
        </w:r>
        <w:r w:rsidR="0068716B">
          <w:rPr>
            <w:noProof/>
            <w:webHidden/>
          </w:rPr>
          <w:instrText xml:space="preserve"> PAGEREF _Toc107612983 \h </w:instrText>
        </w:r>
        <w:r w:rsidR="0068716B">
          <w:rPr>
            <w:noProof/>
            <w:webHidden/>
          </w:rPr>
        </w:r>
        <w:r w:rsidR="0068716B">
          <w:rPr>
            <w:noProof/>
            <w:webHidden/>
          </w:rPr>
          <w:fldChar w:fldCharType="separate"/>
        </w:r>
        <w:r w:rsidR="0068716B">
          <w:rPr>
            <w:noProof/>
            <w:webHidden/>
          </w:rPr>
          <w:t>XII</w:t>
        </w:r>
        <w:r w:rsidR="0068716B">
          <w:rPr>
            <w:noProof/>
            <w:webHidden/>
          </w:rPr>
          <w:fldChar w:fldCharType="end"/>
        </w:r>
      </w:hyperlink>
    </w:p>
    <w:p w14:paraId="3AC3D9FC" w14:textId="627992FF" w:rsidR="0068716B" w:rsidRDefault="00094EAD">
      <w:pPr>
        <w:pStyle w:val="11"/>
        <w:rPr>
          <w:rFonts w:asciiTheme="minorHAnsi" w:eastAsiaTheme="minorEastAsia" w:hAnsiTheme="minorHAnsi" w:cstheme="minorBidi"/>
          <w:noProof/>
          <w:kern w:val="2"/>
        </w:rPr>
      </w:pPr>
      <w:hyperlink w:anchor="_Toc107612984" w:history="1">
        <w:r w:rsidR="0068716B" w:rsidRPr="009B4273">
          <w:rPr>
            <w:rStyle w:val="ab"/>
            <w:rFonts w:hint="eastAsia"/>
            <w:noProof/>
          </w:rPr>
          <w:t>圖目錄</w:t>
        </w:r>
        <w:r w:rsidR="0068716B">
          <w:rPr>
            <w:noProof/>
            <w:webHidden/>
          </w:rPr>
          <w:tab/>
        </w:r>
        <w:r w:rsidR="0068716B">
          <w:rPr>
            <w:noProof/>
            <w:webHidden/>
          </w:rPr>
          <w:fldChar w:fldCharType="begin"/>
        </w:r>
        <w:r w:rsidR="0068716B">
          <w:rPr>
            <w:noProof/>
            <w:webHidden/>
          </w:rPr>
          <w:instrText xml:space="preserve"> PAGEREF _Toc107612984 \h </w:instrText>
        </w:r>
        <w:r w:rsidR="0068716B">
          <w:rPr>
            <w:noProof/>
            <w:webHidden/>
          </w:rPr>
        </w:r>
        <w:r w:rsidR="0068716B">
          <w:rPr>
            <w:noProof/>
            <w:webHidden/>
          </w:rPr>
          <w:fldChar w:fldCharType="separate"/>
        </w:r>
        <w:r w:rsidR="0068716B">
          <w:rPr>
            <w:noProof/>
            <w:webHidden/>
          </w:rPr>
          <w:t>XV</w:t>
        </w:r>
        <w:r w:rsidR="0068716B">
          <w:rPr>
            <w:noProof/>
            <w:webHidden/>
          </w:rPr>
          <w:fldChar w:fldCharType="end"/>
        </w:r>
      </w:hyperlink>
    </w:p>
    <w:p w14:paraId="068E68A6" w14:textId="5C3D9108" w:rsidR="0068716B" w:rsidRDefault="00094EAD">
      <w:pPr>
        <w:pStyle w:val="11"/>
        <w:rPr>
          <w:rFonts w:asciiTheme="minorHAnsi" w:eastAsiaTheme="minorEastAsia" w:hAnsiTheme="minorHAnsi" w:cstheme="minorBidi"/>
          <w:noProof/>
          <w:kern w:val="2"/>
        </w:rPr>
      </w:pPr>
      <w:hyperlink w:anchor="_Toc107612985" w:history="1">
        <w:r w:rsidR="0068716B" w:rsidRPr="009B4273">
          <w:rPr>
            <w:rStyle w:val="ab"/>
            <w:rFonts w:hint="eastAsia"/>
            <w:noProof/>
          </w:rPr>
          <w:t>表目錄</w:t>
        </w:r>
        <w:r w:rsidR="0068716B">
          <w:rPr>
            <w:noProof/>
            <w:webHidden/>
          </w:rPr>
          <w:tab/>
        </w:r>
        <w:r w:rsidR="0068716B">
          <w:rPr>
            <w:noProof/>
            <w:webHidden/>
          </w:rPr>
          <w:fldChar w:fldCharType="begin"/>
        </w:r>
        <w:r w:rsidR="0068716B">
          <w:rPr>
            <w:noProof/>
            <w:webHidden/>
          </w:rPr>
          <w:instrText xml:space="preserve"> PAGEREF _Toc107612985 \h </w:instrText>
        </w:r>
        <w:r w:rsidR="0068716B">
          <w:rPr>
            <w:noProof/>
            <w:webHidden/>
          </w:rPr>
        </w:r>
        <w:r w:rsidR="0068716B">
          <w:rPr>
            <w:noProof/>
            <w:webHidden/>
          </w:rPr>
          <w:fldChar w:fldCharType="separate"/>
        </w:r>
        <w:r w:rsidR="0068716B">
          <w:rPr>
            <w:noProof/>
            <w:webHidden/>
          </w:rPr>
          <w:t>XIX</w:t>
        </w:r>
        <w:r w:rsidR="0068716B">
          <w:rPr>
            <w:noProof/>
            <w:webHidden/>
          </w:rPr>
          <w:fldChar w:fldCharType="end"/>
        </w:r>
      </w:hyperlink>
    </w:p>
    <w:p w14:paraId="20516274" w14:textId="31046FE6" w:rsidR="0068716B" w:rsidRDefault="00094EAD">
      <w:pPr>
        <w:pStyle w:val="11"/>
        <w:rPr>
          <w:rFonts w:asciiTheme="minorHAnsi" w:eastAsiaTheme="minorEastAsia" w:hAnsiTheme="minorHAnsi" w:cstheme="minorBidi"/>
          <w:noProof/>
          <w:kern w:val="2"/>
        </w:rPr>
      </w:pPr>
      <w:hyperlink w:anchor="_Toc107612986" w:history="1">
        <w:r w:rsidR="0068716B" w:rsidRPr="009B4273">
          <w:rPr>
            <w:rStyle w:val="ab"/>
            <w:rFonts w:hint="eastAsia"/>
            <w:noProof/>
          </w:rPr>
          <w:t>第</w:t>
        </w:r>
        <w:r w:rsidR="0068716B" w:rsidRPr="009B4273">
          <w:rPr>
            <w:rStyle w:val="ab"/>
            <w:rFonts w:hint="eastAsia"/>
            <w:noProof/>
          </w:rPr>
          <w:t xml:space="preserve"> 1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緒論</w:t>
        </w:r>
        <w:r w:rsidR="0068716B">
          <w:rPr>
            <w:noProof/>
            <w:webHidden/>
          </w:rPr>
          <w:tab/>
        </w:r>
        <w:r w:rsidR="0068716B">
          <w:rPr>
            <w:noProof/>
            <w:webHidden/>
          </w:rPr>
          <w:fldChar w:fldCharType="begin"/>
        </w:r>
        <w:r w:rsidR="0068716B">
          <w:rPr>
            <w:noProof/>
            <w:webHidden/>
          </w:rPr>
          <w:instrText xml:space="preserve"> PAGEREF _Toc107612986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6D3AADD1" w14:textId="25BB32E4"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2987" w:history="1">
        <w:r w:rsidR="0068716B" w:rsidRPr="009B4273">
          <w:rPr>
            <w:rStyle w:val="ab"/>
            <w:noProof/>
          </w:rPr>
          <w:t>1.1</w:t>
        </w:r>
        <w:r w:rsidR="0068716B" w:rsidRPr="009B4273">
          <w:rPr>
            <w:rStyle w:val="ab"/>
            <w:rFonts w:hint="eastAsia"/>
            <w:noProof/>
          </w:rPr>
          <w:t xml:space="preserve"> </w:t>
        </w:r>
        <w:r w:rsidR="0068716B" w:rsidRPr="009B4273">
          <w:rPr>
            <w:rStyle w:val="ab"/>
            <w:rFonts w:hint="eastAsia"/>
            <w:noProof/>
          </w:rPr>
          <w:t>研究動機與目的</w:t>
        </w:r>
        <w:r w:rsidR="0068716B">
          <w:rPr>
            <w:noProof/>
            <w:webHidden/>
          </w:rPr>
          <w:tab/>
        </w:r>
        <w:r w:rsidR="0068716B">
          <w:rPr>
            <w:noProof/>
            <w:webHidden/>
          </w:rPr>
          <w:fldChar w:fldCharType="begin"/>
        </w:r>
        <w:r w:rsidR="0068716B">
          <w:rPr>
            <w:noProof/>
            <w:webHidden/>
          </w:rPr>
          <w:instrText xml:space="preserve"> PAGEREF _Toc107612987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7F2B152C" w14:textId="316D7124"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2988" w:history="1">
        <w:r w:rsidR="0068716B" w:rsidRPr="009B4273">
          <w:rPr>
            <w:rStyle w:val="ab"/>
            <w:noProof/>
          </w:rPr>
          <w:t>1.2</w:t>
        </w:r>
        <w:r w:rsidR="0068716B" w:rsidRPr="009B4273">
          <w:rPr>
            <w:rStyle w:val="ab"/>
            <w:rFonts w:hint="eastAsia"/>
            <w:noProof/>
          </w:rPr>
          <w:t xml:space="preserve"> </w:t>
        </w:r>
        <w:r w:rsidR="0068716B" w:rsidRPr="009B4273">
          <w:rPr>
            <w:rStyle w:val="ab"/>
            <w:rFonts w:hint="eastAsia"/>
            <w:noProof/>
          </w:rPr>
          <w:t>研究範圍</w:t>
        </w:r>
        <w:r w:rsidR="0068716B">
          <w:rPr>
            <w:noProof/>
            <w:webHidden/>
          </w:rPr>
          <w:tab/>
        </w:r>
        <w:r w:rsidR="0068716B">
          <w:rPr>
            <w:noProof/>
            <w:webHidden/>
          </w:rPr>
          <w:fldChar w:fldCharType="begin"/>
        </w:r>
        <w:r w:rsidR="0068716B">
          <w:rPr>
            <w:noProof/>
            <w:webHidden/>
          </w:rPr>
          <w:instrText xml:space="preserve"> PAGEREF _Toc107612988 \h </w:instrText>
        </w:r>
        <w:r w:rsidR="0068716B">
          <w:rPr>
            <w:noProof/>
            <w:webHidden/>
          </w:rPr>
        </w:r>
        <w:r w:rsidR="0068716B">
          <w:rPr>
            <w:noProof/>
            <w:webHidden/>
          </w:rPr>
          <w:fldChar w:fldCharType="separate"/>
        </w:r>
        <w:r w:rsidR="0068716B">
          <w:rPr>
            <w:noProof/>
            <w:webHidden/>
          </w:rPr>
          <w:t>2</w:t>
        </w:r>
        <w:r w:rsidR="0068716B">
          <w:rPr>
            <w:noProof/>
            <w:webHidden/>
          </w:rPr>
          <w:fldChar w:fldCharType="end"/>
        </w:r>
      </w:hyperlink>
    </w:p>
    <w:p w14:paraId="32D828B4" w14:textId="13FD02AF"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2989" w:history="1">
        <w:r w:rsidR="0068716B" w:rsidRPr="009B4273">
          <w:rPr>
            <w:rStyle w:val="ab"/>
            <w:noProof/>
          </w:rPr>
          <w:t>1.3</w:t>
        </w:r>
        <w:r w:rsidR="0068716B" w:rsidRPr="009B4273">
          <w:rPr>
            <w:rStyle w:val="ab"/>
            <w:rFonts w:hint="eastAsia"/>
            <w:noProof/>
          </w:rPr>
          <w:t xml:space="preserve"> </w:t>
        </w:r>
        <w:r w:rsidR="0068716B" w:rsidRPr="009B4273">
          <w:rPr>
            <w:rStyle w:val="ab"/>
            <w:rFonts w:hint="eastAsia"/>
            <w:noProof/>
          </w:rPr>
          <w:t>研究方法與流程</w:t>
        </w:r>
        <w:r w:rsidR="0068716B">
          <w:rPr>
            <w:noProof/>
            <w:webHidden/>
          </w:rPr>
          <w:tab/>
        </w:r>
        <w:r w:rsidR="0068716B">
          <w:rPr>
            <w:noProof/>
            <w:webHidden/>
          </w:rPr>
          <w:fldChar w:fldCharType="begin"/>
        </w:r>
        <w:r w:rsidR="0068716B">
          <w:rPr>
            <w:noProof/>
            <w:webHidden/>
          </w:rPr>
          <w:instrText xml:space="preserve"> PAGEREF _Toc107612989 \h </w:instrText>
        </w:r>
        <w:r w:rsidR="0068716B">
          <w:rPr>
            <w:noProof/>
            <w:webHidden/>
          </w:rPr>
        </w:r>
        <w:r w:rsidR="0068716B">
          <w:rPr>
            <w:noProof/>
            <w:webHidden/>
          </w:rPr>
          <w:fldChar w:fldCharType="separate"/>
        </w:r>
        <w:r w:rsidR="0068716B">
          <w:rPr>
            <w:noProof/>
            <w:webHidden/>
          </w:rPr>
          <w:t>3</w:t>
        </w:r>
        <w:r w:rsidR="0068716B">
          <w:rPr>
            <w:noProof/>
            <w:webHidden/>
          </w:rPr>
          <w:fldChar w:fldCharType="end"/>
        </w:r>
      </w:hyperlink>
    </w:p>
    <w:p w14:paraId="299E54A3" w14:textId="2DCDBAE7"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2990" w:history="1">
        <w:r w:rsidR="0068716B" w:rsidRPr="009B4273">
          <w:rPr>
            <w:rStyle w:val="ab"/>
            <w:noProof/>
          </w:rPr>
          <w:t>1.4</w:t>
        </w:r>
        <w:r w:rsidR="0068716B" w:rsidRPr="009B4273">
          <w:rPr>
            <w:rStyle w:val="ab"/>
            <w:rFonts w:hint="eastAsia"/>
            <w:noProof/>
          </w:rPr>
          <w:t xml:space="preserve"> </w:t>
        </w:r>
        <w:r w:rsidR="0068716B" w:rsidRPr="009B4273">
          <w:rPr>
            <w:rStyle w:val="ab"/>
            <w:rFonts w:hint="eastAsia"/>
            <w:noProof/>
          </w:rPr>
          <w:t>論文架構</w:t>
        </w:r>
        <w:r w:rsidR="0068716B">
          <w:rPr>
            <w:noProof/>
            <w:webHidden/>
          </w:rPr>
          <w:tab/>
        </w:r>
        <w:r w:rsidR="0068716B">
          <w:rPr>
            <w:noProof/>
            <w:webHidden/>
          </w:rPr>
          <w:fldChar w:fldCharType="begin"/>
        </w:r>
        <w:r w:rsidR="0068716B">
          <w:rPr>
            <w:noProof/>
            <w:webHidden/>
          </w:rPr>
          <w:instrText xml:space="preserve"> PAGEREF _Toc107612990 \h </w:instrText>
        </w:r>
        <w:r w:rsidR="0068716B">
          <w:rPr>
            <w:noProof/>
            <w:webHidden/>
          </w:rPr>
        </w:r>
        <w:r w:rsidR="0068716B">
          <w:rPr>
            <w:noProof/>
            <w:webHidden/>
          </w:rPr>
          <w:fldChar w:fldCharType="separate"/>
        </w:r>
        <w:r w:rsidR="0068716B">
          <w:rPr>
            <w:noProof/>
            <w:webHidden/>
          </w:rPr>
          <w:t>6</w:t>
        </w:r>
        <w:r w:rsidR="0068716B">
          <w:rPr>
            <w:noProof/>
            <w:webHidden/>
          </w:rPr>
          <w:fldChar w:fldCharType="end"/>
        </w:r>
      </w:hyperlink>
    </w:p>
    <w:p w14:paraId="3A21C37D" w14:textId="4654A2FC"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2991" w:history="1">
        <w:r w:rsidR="0068716B" w:rsidRPr="009B4273">
          <w:rPr>
            <w:rStyle w:val="ab"/>
            <w:noProof/>
          </w:rPr>
          <w:t>1.5</w:t>
        </w:r>
        <w:r w:rsidR="0068716B" w:rsidRPr="009B4273">
          <w:rPr>
            <w:rStyle w:val="ab"/>
            <w:rFonts w:hint="eastAsia"/>
            <w:noProof/>
          </w:rPr>
          <w:t xml:space="preserve"> </w:t>
        </w:r>
        <w:r w:rsidR="0068716B" w:rsidRPr="009B4273">
          <w:rPr>
            <w:rStyle w:val="ab"/>
            <w:rFonts w:hint="eastAsia"/>
            <w:noProof/>
          </w:rPr>
          <w:t>文獻回顧</w:t>
        </w:r>
        <w:r w:rsidR="0068716B">
          <w:rPr>
            <w:noProof/>
            <w:webHidden/>
          </w:rPr>
          <w:tab/>
        </w:r>
        <w:r w:rsidR="0068716B">
          <w:rPr>
            <w:noProof/>
            <w:webHidden/>
          </w:rPr>
          <w:fldChar w:fldCharType="begin"/>
        </w:r>
        <w:r w:rsidR="0068716B">
          <w:rPr>
            <w:noProof/>
            <w:webHidden/>
          </w:rPr>
          <w:instrText xml:space="preserve"> PAGEREF _Toc107612991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C5556D2" w14:textId="335869ED"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2992" w:history="1">
        <w:r w:rsidR="0068716B" w:rsidRPr="009B4273">
          <w:rPr>
            <w:rStyle w:val="ab"/>
            <w:noProof/>
          </w:rPr>
          <w:t>1.5.1</w:t>
        </w:r>
        <w:r w:rsidR="0068716B" w:rsidRPr="009B4273">
          <w:rPr>
            <w:rStyle w:val="ab"/>
            <w:rFonts w:hint="eastAsia"/>
            <w:noProof/>
          </w:rPr>
          <w:t xml:space="preserve"> </w:t>
        </w:r>
        <w:r w:rsidR="0068716B" w:rsidRPr="009B4273">
          <w:rPr>
            <w:rStyle w:val="ab"/>
            <w:rFonts w:hint="eastAsia"/>
            <w:noProof/>
          </w:rPr>
          <w:t>軌道監測管理</w:t>
        </w:r>
        <w:r w:rsidR="0068716B">
          <w:rPr>
            <w:noProof/>
            <w:webHidden/>
          </w:rPr>
          <w:tab/>
        </w:r>
        <w:r w:rsidR="0068716B">
          <w:rPr>
            <w:noProof/>
            <w:webHidden/>
          </w:rPr>
          <w:fldChar w:fldCharType="begin"/>
        </w:r>
        <w:r w:rsidR="0068716B">
          <w:rPr>
            <w:noProof/>
            <w:webHidden/>
          </w:rPr>
          <w:instrText xml:space="preserve"> PAGEREF _Toc107612992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0F089E9" w14:textId="646446C0"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2993" w:history="1">
        <w:r w:rsidR="0068716B" w:rsidRPr="009B4273">
          <w:rPr>
            <w:rStyle w:val="ab"/>
            <w:noProof/>
          </w:rPr>
          <w:t>1.5.2</w:t>
        </w:r>
        <w:r w:rsidR="0068716B" w:rsidRPr="009B4273">
          <w:rPr>
            <w:rStyle w:val="ab"/>
            <w:rFonts w:hint="eastAsia"/>
            <w:noProof/>
          </w:rPr>
          <w:t xml:space="preserve"> </w:t>
        </w:r>
        <w:r w:rsidR="0068716B" w:rsidRPr="009B4273">
          <w:rPr>
            <w:rStyle w:val="ab"/>
            <w:rFonts w:hint="eastAsia"/>
            <w:noProof/>
          </w:rPr>
          <w:t>物聯網架構與無線通訊技術</w:t>
        </w:r>
        <w:r w:rsidR="0068716B">
          <w:rPr>
            <w:noProof/>
            <w:webHidden/>
          </w:rPr>
          <w:tab/>
        </w:r>
        <w:r w:rsidR="0068716B">
          <w:rPr>
            <w:noProof/>
            <w:webHidden/>
          </w:rPr>
          <w:fldChar w:fldCharType="begin"/>
        </w:r>
        <w:r w:rsidR="0068716B">
          <w:rPr>
            <w:noProof/>
            <w:webHidden/>
          </w:rPr>
          <w:instrText xml:space="preserve"> PAGEREF _Toc107612993 \h </w:instrText>
        </w:r>
        <w:r w:rsidR="0068716B">
          <w:rPr>
            <w:noProof/>
            <w:webHidden/>
          </w:rPr>
        </w:r>
        <w:r w:rsidR="0068716B">
          <w:rPr>
            <w:noProof/>
            <w:webHidden/>
          </w:rPr>
          <w:fldChar w:fldCharType="separate"/>
        </w:r>
        <w:r w:rsidR="0068716B">
          <w:rPr>
            <w:noProof/>
            <w:webHidden/>
          </w:rPr>
          <w:t>8</w:t>
        </w:r>
        <w:r w:rsidR="0068716B">
          <w:rPr>
            <w:noProof/>
            <w:webHidden/>
          </w:rPr>
          <w:fldChar w:fldCharType="end"/>
        </w:r>
      </w:hyperlink>
    </w:p>
    <w:p w14:paraId="16E77E66" w14:textId="6FEAC036"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2994" w:history="1">
        <w:r w:rsidR="0068716B" w:rsidRPr="009B4273">
          <w:rPr>
            <w:rStyle w:val="ab"/>
            <w:noProof/>
          </w:rPr>
          <w:t>1.5.3 Arduino</w:t>
        </w:r>
        <w:r w:rsidR="0068716B" w:rsidRPr="009B4273">
          <w:rPr>
            <w:rStyle w:val="ab"/>
            <w:rFonts w:hint="eastAsia"/>
            <w:noProof/>
          </w:rPr>
          <w:t>監測工具於工程上的應用</w:t>
        </w:r>
        <w:r w:rsidR="0068716B">
          <w:rPr>
            <w:noProof/>
            <w:webHidden/>
          </w:rPr>
          <w:tab/>
        </w:r>
        <w:r w:rsidR="0068716B">
          <w:rPr>
            <w:noProof/>
            <w:webHidden/>
          </w:rPr>
          <w:fldChar w:fldCharType="begin"/>
        </w:r>
        <w:r w:rsidR="0068716B">
          <w:rPr>
            <w:noProof/>
            <w:webHidden/>
          </w:rPr>
          <w:instrText xml:space="preserve"> PAGEREF _Toc107612994 \h </w:instrText>
        </w:r>
        <w:r w:rsidR="0068716B">
          <w:rPr>
            <w:noProof/>
            <w:webHidden/>
          </w:rPr>
        </w:r>
        <w:r w:rsidR="0068716B">
          <w:rPr>
            <w:noProof/>
            <w:webHidden/>
          </w:rPr>
          <w:fldChar w:fldCharType="separate"/>
        </w:r>
        <w:r w:rsidR="0068716B">
          <w:rPr>
            <w:noProof/>
            <w:webHidden/>
          </w:rPr>
          <w:t>10</w:t>
        </w:r>
        <w:r w:rsidR="0068716B">
          <w:rPr>
            <w:noProof/>
            <w:webHidden/>
          </w:rPr>
          <w:fldChar w:fldCharType="end"/>
        </w:r>
      </w:hyperlink>
    </w:p>
    <w:p w14:paraId="49E8BEDC" w14:textId="0CF6B80D"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2995" w:history="1">
        <w:r w:rsidR="0068716B" w:rsidRPr="009B4273">
          <w:rPr>
            <w:rStyle w:val="ab"/>
            <w:noProof/>
          </w:rPr>
          <w:t>1.5.4 Unity</w:t>
        </w:r>
        <w:r w:rsidR="0068716B" w:rsidRPr="009B4273">
          <w:rPr>
            <w:rStyle w:val="ab"/>
            <w:rFonts w:hint="eastAsia"/>
            <w:noProof/>
          </w:rPr>
          <w:t>遊戲引擎於工程上的應用</w:t>
        </w:r>
        <w:r w:rsidR="0068716B">
          <w:rPr>
            <w:noProof/>
            <w:webHidden/>
          </w:rPr>
          <w:tab/>
        </w:r>
        <w:r w:rsidR="0068716B">
          <w:rPr>
            <w:noProof/>
            <w:webHidden/>
          </w:rPr>
          <w:fldChar w:fldCharType="begin"/>
        </w:r>
        <w:r w:rsidR="0068716B">
          <w:rPr>
            <w:noProof/>
            <w:webHidden/>
          </w:rPr>
          <w:instrText xml:space="preserve"> PAGEREF _Toc107612995 \h </w:instrText>
        </w:r>
        <w:r w:rsidR="0068716B">
          <w:rPr>
            <w:noProof/>
            <w:webHidden/>
          </w:rPr>
        </w:r>
        <w:r w:rsidR="0068716B">
          <w:rPr>
            <w:noProof/>
            <w:webHidden/>
          </w:rPr>
          <w:fldChar w:fldCharType="separate"/>
        </w:r>
        <w:r w:rsidR="0068716B">
          <w:rPr>
            <w:noProof/>
            <w:webHidden/>
          </w:rPr>
          <w:t>11</w:t>
        </w:r>
        <w:r w:rsidR="0068716B">
          <w:rPr>
            <w:noProof/>
            <w:webHidden/>
          </w:rPr>
          <w:fldChar w:fldCharType="end"/>
        </w:r>
      </w:hyperlink>
    </w:p>
    <w:p w14:paraId="00EED36B" w14:textId="6B02837B"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2996" w:history="1">
        <w:r w:rsidR="0068716B" w:rsidRPr="009B4273">
          <w:rPr>
            <w:rStyle w:val="ab"/>
            <w:noProof/>
          </w:rPr>
          <w:t>1.6</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2996 \h </w:instrText>
        </w:r>
        <w:r w:rsidR="0068716B">
          <w:rPr>
            <w:noProof/>
            <w:webHidden/>
          </w:rPr>
        </w:r>
        <w:r w:rsidR="0068716B">
          <w:rPr>
            <w:noProof/>
            <w:webHidden/>
          </w:rPr>
          <w:fldChar w:fldCharType="separate"/>
        </w:r>
        <w:r w:rsidR="0068716B">
          <w:rPr>
            <w:noProof/>
            <w:webHidden/>
          </w:rPr>
          <w:t>14</w:t>
        </w:r>
        <w:r w:rsidR="0068716B">
          <w:rPr>
            <w:noProof/>
            <w:webHidden/>
          </w:rPr>
          <w:fldChar w:fldCharType="end"/>
        </w:r>
      </w:hyperlink>
    </w:p>
    <w:p w14:paraId="65316D03" w14:textId="2DE6D6D0" w:rsidR="0068716B" w:rsidRDefault="00094EAD">
      <w:pPr>
        <w:pStyle w:val="11"/>
        <w:rPr>
          <w:rFonts w:asciiTheme="minorHAnsi" w:eastAsiaTheme="minorEastAsia" w:hAnsiTheme="minorHAnsi" w:cstheme="minorBidi"/>
          <w:noProof/>
          <w:kern w:val="2"/>
        </w:rPr>
      </w:pPr>
      <w:hyperlink w:anchor="_Toc107612997" w:history="1">
        <w:r w:rsidR="0068716B" w:rsidRPr="009B4273">
          <w:rPr>
            <w:rStyle w:val="ab"/>
            <w:rFonts w:hint="eastAsia"/>
            <w:noProof/>
          </w:rPr>
          <w:t>第</w:t>
        </w:r>
        <w:r w:rsidR="0068716B" w:rsidRPr="009B4273">
          <w:rPr>
            <w:rStyle w:val="ab"/>
            <w:rFonts w:hint="eastAsia"/>
            <w:noProof/>
          </w:rPr>
          <w:t xml:space="preserve"> 2 </w:t>
        </w:r>
        <w:r w:rsidR="0068716B" w:rsidRPr="009B4273">
          <w:rPr>
            <w:rStyle w:val="ab"/>
            <w:rFonts w:hint="eastAsia"/>
            <w:noProof/>
          </w:rPr>
          <w:t>章</w:t>
        </w:r>
        <w:r w:rsidR="0068716B" w:rsidRPr="009B4273">
          <w:rPr>
            <w:rStyle w:val="ab"/>
            <w:noProof/>
          </w:rPr>
          <w:t xml:space="preserve"> Arduino</w:t>
        </w:r>
        <w:r w:rsidR="0068716B" w:rsidRPr="009B4273">
          <w:rPr>
            <w:rStyle w:val="ab"/>
            <w:rFonts w:hint="eastAsia"/>
            <w:noProof/>
          </w:rPr>
          <w:t>監測模組建置</w:t>
        </w:r>
        <w:r w:rsidR="0068716B">
          <w:rPr>
            <w:noProof/>
            <w:webHidden/>
          </w:rPr>
          <w:tab/>
        </w:r>
        <w:r w:rsidR="0068716B">
          <w:rPr>
            <w:noProof/>
            <w:webHidden/>
          </w:rPr>
          <w:fldChar w:fldCharType="begin"/>
        </w:r>
        <w:r w:rsidR="0068716B">
          <w:rPr>
            <w:noProof/>
            <w:webHidden/>
          </w:rPr>
          <w:instrText xml:space="preserve"> PAGEREF _Toc107612997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342FEE53" w14:textId="299F2168"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2998" w:history="1">
        <w:r w:rsidR="0068716B" w:rsidRPr="009B4273">
          <w:rPr>
            <w:rStyle w:val="ab"/>
            <w:noProof/>
          </w:rPr>
          <w:t>2.1</w:t>
        </w:r>
        <w:r w:rsidR="0068716B" w:rsidRPr="009B4273">
          <w:rPr>
            <w:rStyle w:val="ab"/>
            <w:rFonts w:hint="eastAsia"/>
            <w:noProof/>
          </w:rPr>
          <w:t xml:space="preserve"> </w:t>
        </w:r>
        <w:r w:rsidR="0068716B" w:rsidRPr="009B4273">
          <w:rPr>
            <w:rStyle w:val="ab"/>
            <w:rFonts w:hint="eastAsia"/>
            <w:noProof/>
          </w:rPr>
          <w:t>開發工具與感測元件介紹</w:t>
        </w:r>
        <w:r w:rsidR="0068716B">
          <w:rPr>
            <w:noProof/>
            <w:webHidden/>
          </w:rPr>
          <w:tab/>
        </w:r>
        <w:r w:rsidR="0068716B">
          <w:rPr>
            <w:noProof/>
            <w:webHidden/>
          </w:rPr>
          <w:fldChar w:fldCharType="begin"/>
        </w:r>
        <w:r w:rsidR="0068716B">
          <w:rPr>
            <w:noProof/>
            <w:webHidden/>
          </w:rPr>
          <w:instrText xml:space="preserve"> PAGEREF _Toc107612998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2DD6AA1D" w14:textId="4F976F6E"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2999" w:history="1">
        <w:r w:rsidR="0068716B" w:rsidRPr="009B4273">
          <w:rPr>
            <w:rStyle w:val="ab"/>
            <w:noProof/>
          </w:rPr>
          <w:t>2.1.1 Arduino UNO</w:t>
        </w:r>
        <w:r w:rsidR="0068716B" w:rsidRPr="009B4273">
          <w:rPr>
            <w:rStyle w:val="ab"/>
            <w:rFonts w:hint="eastAsia"/>
            <w:noProof/>
          </w:rPr>
          <w:t>開發版</w:t>
        </w:r>
        <w:r w:rsidR="0068716B">
          <w:rPr>
            <w:noProof/>
            <w:webHidden/>
          </w:rPr>
          <w:tab/>
        </w:r>
        <w:r w:rsidR="0068716B">
          <w:rPr>
            <w:noProof/>
            <w:webHidden/>
          </w:rPr>
          <w:fldChar w:fldCharType="begin"/>
        </w:r>
        <w:r w:rsidR="0068716B">
          <w:rPr>
            <w:noProof/>
            <w:webHidden/>
          </w:rPr>
          <w:instrText xml:space="preserve"> PAGEREF _Toc107612999 \h </w:instrText>
        </w:r>
        <w:r w:rsidR="0068716B">
          <w:rPr>
            <w:noProof/>
            <w:webHidden/>
          </w:rPr>
        </w:r>
        <w:r w:rsidR="0068716B">
          <w:rPr>
            <w:noProof/>
            <w:webHidden/>
          </w:rPr>
          <w:fldChar w:fldCharType="separate"/>
        </w:r>
        <w:r w:rsidR="0068716B">
          <w:rPr>
            <w:noProof/>
            <w:webHidden/>
          </w:rPr>
          <w:t>16</w:t>
        </w:r>
        <w:r w:rsidR="0068716B">
          <w:rPr>
            <w:noProof/>
            <w:webHidden/>
          </w:rPr>
          <w:fldChar w:fldCharType="end"/>
        </w:r>
      </w:hyperlink>
    </w:p>
    <w:p w14:paraId="1F48EAB6" w14:textId="629ABE61"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0" w:history="1">
        <w:r w:rsidR="0068716B" w:rsidRPr="009B4273">
          <w:rPr>
            <w:rStyle w:val="ab"/>
            <w:noProof/>
          </w:rPr>
          <w:t>2.1.2 Arduino IDE</w:t>
        </w:r>
        <w:r w:rsidR="0068716B" w:rsidRPr="009B4273">
          <w:rPr>
            <w:rStyle w:val="ab"/>
            <w:rFonts w:hint="eastAsia"/>
            <w:noProof/>
          </w:rPr>
          <w:t>整合開發介面</w:t>
        </w:r>
        <w:r w:rsidR="0068716B">
          <w:rPr>
            <w:noProof/>
            <w:webHidden/>
          </w:rPr>
          <w:tab/>
        </w:r>
        <w:r w:rsidR="0068716B">
          <w:rPr>
            <w:noProof/>
            <w:webHidden/>
          </w:rPr>
          <w:fldChar w:fldCharType="begin"/>
        </w:r>
        <w:r w:rsidR="0068716B">
          <w:rPr>
            <w:noProof/>
            <w:webHidden/>
          </w:rPr>
          <w:instrText xml:space="preserve"> PAGEREF _Toc107613000 \h </w:instrText>
        </w:r>
        <w:r w:rsidR="0068716B">
          <w:rPr>
            <w:noProof/>
            <w:webHidden/>
          </w:rPr>
        </w:r>
        <w:r w:rsidR="0068716B">
          <w:rPr>
            <w:noProof/>
            <w:webHidden/>
          </w:rPr>
          <w:fldChar w:fldCharType="separate"/>
        </w:r>
        <w:r w:rsidR="0068716B">
          <w:rPr>
            <w:noProof/>
            <w:webHidden/>
          </w:rPr>
          <w:t>20</w:t>
        </w:r>
        <w:r w:rsidR="0068716B">
          <w:rPr>
            <w:noProof/>
            <w:webHidden/>
          </w:rPr>
          <w:fldChar w:fldCharType="end"/>
        </w:r>
      </w:hyperlink>
    </w:p>
    <w:p w14:paraId="4B61093B" w14:textId="75981555"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1" w:history="1">
        <w:r w:rsidR="0068716B" w:rsidRPr="009B4273">
          <w:rPr>
            <w:rStyle w:val="ab"/>
            <w:noProof/>
          </w:rPr>
          <w:t xml:space="preserve">2.1.3 MPU6050 </w:t>
        </w:r>
        <w:r w:rsidR="0068716B" w:rsidRPr="009B4273">
          <w:rPr>
            <w:rStyle w:val="ab"/>
            <w:rFonts w:hint="eastAsia"/>
            <w:noProof/>
          </w:rPr>
          <w:t>加速度計</w:t>
        </w:r>
        <w:r w:rsidR="0068716B">
          <w:rPr>
            <w:noProof/>
            <w:webHidden/>
          </w:rPr>
          <w:tab/>
        </w:r>
        <w:r w:rsidR="0068716B">
          <w:rPr>
            <w:noProof/>
            <w:webHidden/>
          </w:rPr>
          <w:fldChar w:fldCharType="begin"/>
        </w:r>
        <w:r w:rsidR="0068716B">
          <w:rPr>
            <w:noProof/>
            <w:webHidden/>
          </w:rPr>
          <w:instrText xml:space="preserve"> PAGEREF _Toc107613001 \h </w:instrText>
        </w:r>
        <w:r w:rsidR="0068716B">
          <w:rPr>
            <w:noProof/>
            <w:webHidden/>
          </w:rPr>
        </w:r>
        <w:r w:rsidR="0068716B">
          <w:rPr>
            <w:noProof/>
            <w:webHidden/>
          </w:rPr>
          <w:fldChar w:fldCharType="separate"/>
        </w:r>
        <w:r w:rsidR="0068716B">
          <w:rPr>
            <w:noProof/>
            <w:webHidden/>
          </w:rPr>
          <w:t>22</w:t>
        </w:r>
        <w:r w:rsidR="0068716B">
          <w:rPr>
            <w:noProof/>
            <w:webHidden/>
          </w:rPr>
          <w:fldChar w:fldCharType="end"/>
        </w:r>
      </w:hyperlink>
    </w:p>
    <w:p w14:paraId="64ABF05A" w14:textId="21ABCB73"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2" w:history="1">
        <w:r w:rsidR="0068716B" w:rsidRPr="009B4273">
          <w:rPr>
            <w:rStyle w:val="ab"/>
            <w:noProof/>
          </w:rPr>
          <w:t>2.1.4 KSM133</w:t>
        </w:r>
        <w:r w:rsidR="0068716B" w:rsidRPr="009B4273">
          <w:rPr>
            <w:rStyle w:val="ab"/>
            <w:rFonts w:hint="eastAsia"/>
            <w:noProof/>
          </w:rPr>
          <w:t>重量感測器</w:t>
        </w:r>
        <w:r w:rsidR="0068716B">
          <w:rPr>
            <w:noProof/>
            <w:webHidden/>
          </w:rPr>
          <w:tab/>
        </w:r>
        <w:r w:rsidR="0068716B">
          <w:rPr>
            <w:noProof/>
            <w:webHidden/>
          </w:rPr>
          <w:fldChar w:fldCharType="begin"/>
        </w:r>
        <w:r w:rsidR="0068716B">
          <w:rPr>
            <w:noProof/>
            <w:webHidden/>
          </w:rPr>
          <w:instrText xml:space="preserve"> PAGEREF _Toc107613002 \h </w:instrText>
        </w:r>
        <w:r w:rsidR="0068716B">
          <w:rPr>
            <w:noProof/>
            <w:webHidden/>
          </w:rPr>
        </w:r>
        <w:r w:rsidR="0068716B">
          <w:rPr>
            <w:noProof/>
            <w:webHidden/>
          </w:rPr>
          <w:fldChar w:fldCharType="separate"/>
        </w:r>
        <w:r w:rsidR="0068716B">
          <w:rPr>
            <w:noProof/>
            <w:webHidden/>
          </w:rPr>
          <w:t>23</w:t>
        </w:r>
        <w:r w:rsidR="0068716B">
          <w:rPr>
            <w:noProof/>
            <w:webHidden/>
          </w:rPr>
          <w:fldChar w:fldCharType="end"/>
        </w:r>
      </w:hyperlink>
    </w:p>
    <w:p w14:paraId="33309752" w14:textId="479B8924"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3" w:history="1">
        <w:r w:rsidR="0068716B" w:rsidRPr="009B4273">
          <w:rPr>
            <w:rStyle w:val="ab"/>
            <w:noProof/>
          </w:rPr>
          <w:t xml:space="preserve">2.1.5 BF350-3AA </w:t>
        </w:r>
        <w:r w:rsidR="0068716B" w:rsidRPr="009B4273">
          <w:rPr>
            <w:rStyle w:val="ab"/>
            <w:rFonts w:hint="eastAsia"/>
            <w:noProof/>
          </w:rPr>
          <w:t>應變計</w:t>
        </w:r>
        <w:r w:rsidR="0068716B">
          <w:rPr>
            <w:noProof/>
            <w:webHidden/>
          </w:rPr>
          <w:tab/>
        </w:r>
        <w:r w:rsidR="0068716B">
          <w:rPr>
            <w:noProof/>
            <w:webHidden/>
          </w:rPr>
          <w:fldChar w:fldCharType="begin"/>
        </w:r>
        <w:r w:rsidR="0068716B">
          <w:rPr>
            <w:noProof/>
            <w:webHidden/>
          </w:rPr>
          <w:instrText xml:space="preserve"> PAGEREF _Toc107613003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A29EA78" w14:textId="0F5950A2"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4" w:history="1">
        <w:r w:rsidR="0068716B" w:rsidRPr="009B4273">
          <w:rPr>
            <w:rStyle w:val="ab"/>
            <w:noProof/>
          </w:rPr>
          <w:t>2.1.6 XBee PRO S3B</w:t>
        </w:r>
        <w:r w:rsidR="0068716B" w:rsidRPr="009B4273">
          <w:rPr>
            <w:rStyle w:val="ab"/>
            <w:rFonts w:hint="eastAsia"/>
            <w:noProof/>
          </w:rPr>
          <w:t>無線通訊模組</w:t>
        </w:r>
        <w:r w:rsidR="0068716B">
          <w:rPr>
            <w:noProof/>
            <w:webHidden/>
          </w:rPr>
          <w:tab/>
        </w:r>
        <w:r w:rsidR="0068716B">
          <w:rPr>
            <w:noProof/>
            <w:webHidden/>
          </w:rPr>
          <w:fldChar w:fldCharType="begin"/>
        </w:r>
        <w:r w:rsidR="0068716B">
          <w:rPr>
            <w:noProof/>
            <w:webHidden/>
          </w:rPr>
          <w:instrText xml:space="preserve"> PAGEREF _Toc107613004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514FAF2" w14:textId="270B814D"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5" w:history="1">
        <w:r w:rsidR="0068716B" w:rsidRPr="009B4273">
          <w:rPr>
            <w:rStyle w:val="ab"/>
            <w:noProof/>
          </w:rPr>
          <w:t>2.1.7 Cat M1</w:t>
        </w:r>
        <w:r w:rsidR="0068716B" w:rsidRPr="009B4273">
          <w:rPr>
            <w:rStyle w:val="ab"/>
            <w:rFonts w:hint="eastAsia"/>
            <w:noProof/>
          </w:rPr>
          <w:t>無線訊號監控模組</w:t>
        </w:r>
        <w:r w:rsidR="0068716B">
          <w:rPr>
            <w:noProof/>
            <w:webHidden/>
          </w:rPr>
          <w:tab/>
        </w:r>
        <w:r w:rsidR="0068716B">
          <w:rPr>
            <w:noProof/>
            <w:webHidden/>
          </w:rPr>
          <w:fldChar w:fldCharType="begin"/>
        </w:r>
        <w:r w:rsidR="0068716B">
          <w:rPr>
            <w:noProof/>
            <w:webHidden/>
          </w:rPr>
          <w:instrText xml:space="preserve"> PAGEREF _Toc107613005 \h </w:instrText>
        </w:r>
        <w:r w:rsidR="0068716B">
          <w:rPr>
            <w:noProof/>
            <w:webHidden/>
          </w:rPr>
        </w:r>
        <w:r w:rsidR="0068716B">
          <w:rPr>
            <w:noProof/>
            <w:webHidden/>
          </w:rPr>
          <w:fldChar w:fldCharType="separate"/>
        </w:r>
        <w:r w:rsidR="0068716B">
          <w:rPr>
            <w:noProof/>
            <w:webHidden/>
          </w:rPr>
          <w:t>27</w:t>
        </w:r>
        <w:r w:rsidR="0068716B">
          <w:rPr>
            <w:noProof/>
            <w:webHidden/>
          </w:rPr>
          <w:fldChar w:fldCharType="end"/>
        </w:r>
      </w:hyperlink>
    </w:p>
    <w:p w14:paraId="70EC11B1" w14:textId="04405100"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6" w:history="1">
        <w:r w:rsidR="0068716B" w:rsidRPr="009B4273">
          <w:rPr>
            <w:rStyle w:val="ab"/>
            <w:noProof/>
          </w:rPr>
          <w:t>2.1.8 YAT</w:t>
        </w:r>
        <w:r w:rsidR="0068716B" w:rsidRPr="009B4273">
          <w:rPr>
            <w:rStyle w:val="ab"/>
            <w:rFonts w:hint="eastAsia"/>
            <w:noProof/>
          </w:rPr>
          <w:t>終端接收軟體</w:t>
        </w:r>
        <w:r w:rsidR="0068716B">
          <w:rPr>
            <w:noProof/>
            <w:webHidden/>
          </w:rPr>
          <w:tab/>
        </w:r>
        <w:r w:rsidR="0068716B">
          <w:rPr>
            <w:noProof/>
            <w:webHidden/>
          </w:rPr>
          <w:fldChar w:fldCharType="begin"/>
        </w:r>
        <w:r w:rsidR="0068716B">
          <w:rPr>
            <w:noProof/>
            <w:webHidden/>
          </w:rPr>
          <w:instrText xml:space="preserve"> PAGEREF _Toc107613006 \h </w:instrText>
        </w:r>
        <w:r w:rsidR="0068716B">
          <w:rPr>
            <w:noProof/>
            <w:webHidden/>
          </w:rPr>
        </w:r>
        <w:r w:rsidR="0068716B">
          <w:rPr>
            <w:noProof/>
            <w:webHidden/>
          </w:rPr>
          <w:fldChar w:fldCharType="separate"/>
        </w:r>
        <w:r w:rsidR="0068716B">
          <w:rPr>
            <w:noProof/>
            <w:webHidden/>
          </w:rPr>
          <w:t>30</w:t>
        </w:r>
        <w:r w:rsidR="0068716B">
          <w:rPr>
            <w:noProof/>
            <w:webHidden/>
          </w:rPr>
          <w:fldChar w:fldCharType="end"/>
        </w:r>
      </w:hyperlink>
    </w:p>
    <w:p w14:paraId="2B6FB634" w14:textId="28F315E8"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3007" w:history="1">
        <w:r w:rsidR="0068716B" w:rsidRPr="009B4273">
          <w:rPr>
            <w:rStyle w:val="ab"/>
            <w:noProof/>
          </w:rPr>
          <w:t>2.2</w:t>
        </w:r>
        <w:r w:rsidR="0068716B" w:rsidRPr="009B4273">
          <w:rPr>
            <w:rStyle w:val="ab"/>
            <w:rFonts w:hint="eastAsia"/>
            <w:noProof/>
          </w:rPr>
          <w:t xml:space="preserve"> </w:t>
        </w:r>
        <w:r w:rsidR="0068716B" w:rsidRPr="009B4273">
          <w:rPr>
            <w:rStyle w:val="ab"/>
            <w:rFonts w:hint="eastAsia"/>
            <w:noProof/>
          </w:rPr>
          <w:t>整合製作與量測流程</w:t>
        </w:r>
        <w:r w:rsidR="0068716B">
          <w:rPr>
            <w:noProof/>
            <w:webHidden/>
          </w:rPr>
          <w:tab/>
        </w:r>
        <w:r w:rsidR="0068716B">
          <w:rPr>
            <w:noProof/>
            <w:webHidden/>
          </w:rPr>
          <w:fldChar w:fldCharType="begin"/>
        </w:r>
        <w:r w:rsidR="0068716B">
          <w:rPr>
            <w:noProof/>
            <w:webHidden/>
          </w:rPr>
          <w:instrText xml:space="preserve"> PAGEREF _Toc107613007 \h </w:instrText>
        </w:r>
        <w:r w:rsidR="0068716B">
          <w:rPr>
            <w:noProof/>
            <w:webHidden/>
          </w:rPr>
        </w:r>
        <w:r w:rsidR="0068716B">
          <w:rPr>
            <w:noProof/>
            <w:webHidden/>
          </w:rPr>
          <w:fldChar w:fldCharType="separate"/>
        </w:r>
        <w:r w:rsidR="0068716B">
          <w:rPr>
            <w:noProof/>
            <w:webHidden/>
          </w:rPr>
          <w:t>31</w:t>
        </w:r>
        <w:r w:rsidR="0068716B">
          <w:rPr>
            <w:noProof/>
            <w:webHidden/>
          </w:rPr>
          <w:fldChar w:fldCharType="end"/>
        </w:r>
      </w:hyperlink>
    </w:p>
    <w:p w14:paraId="77ADA8F4" w14:textId="4C15EE8A"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8" w:history="1">
        <w:r w:rsidR="0068716B" w:rsidRPr="009B4273">
          <w:rPr>
            <w:rStyle w:val="ab"/>
            <w:noProof/>
          </w:rPr>
          <w:t>2.2.1</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XBee</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8 \h </w:instrText>
        </w:r>
        <w:r w:rsidR="0068716B">
          <w:rPr>
            <w:noProof/>
            <w:webHidden/>
          </w:rPr>
        </w:r>
        <w:r w:rsidR="0068716B">
          <w:rPr>
            <w:noProof/>
            <w:webHidden/>
          </w:rPr>
          <w:fldChar w:fldCharType="separate"/>
        </w:r>
        <w:r w:rsidR="0068716B">
          <w:rPr>
            <w:noProof/>
            <w:webHidden/>
          </w:rPr>
          <w:t>33</w:t>
        </w:r>
        <w:r w:rsidR="0068716B">
          <w:rPr>
            <w:noProof/>
            <w:webHidden/>
          </w:rPr>
          <w:fldChar w:fldCharType="end"/>
        </w:r>
      </w:hyperlink>
    </w:p>
    <w:p w14:paraId="5C377E18" w14:textId="201715E7"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09" w:history="1">
        <w:r w:rsidR="0068716B" w:rsidRPr="009B4273">
          <w:rPr>
            <w:rStyle w:val="ab"/>
            <w:noProof/>
          </w:rPr>
          <w:t>2.2.2</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Cat M1</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9 \h </w:instrText>
        </w:r>
        <w:r w:rsidR="0068716B">
          <w:rPr>
            <w:noProof/>
            <w:webHidden/>
          </w:rPr>
        </w:r>
        <w:r w:rsidR="0068716B">
          <w:rPr>
            <w:noProof/>
            <w:webHidden/>
          </w:rPr>
          <w:fldChar w:fldCharType="separate"/>
        </w:r>
        <w:r w:rsidR="0068716B">
          <w:rPr>
            <w:noProof/>
            <w:webHidden/>
          </w:rPr>
          <w:t>39</w:t>
        </w:r>
        <w:r w:rsidR="0068716B">
          <w:rPr>
            <w:noProof/>
            <w:webHidden/>
          </w:rPr>
          <w:fldChar w:fldCharType="end"/>
        </w:r>
      </w:hyperlink>
    </w:p>
    <w:p w14:paraId="57ED3675" w14:textId="33018CDF"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10" w:history="1">
        <w:r w:rsidR="0068716B" w:rsidRPr="009B4273">
          <w:rPr>
            <w:rStyle w:val="ab"/>
            <w:noProof/>
          </w:rPr>
          <w:t>2.2.3</w:t>
        </w:r>
        <w:r w:rsidR="0068716B" w:rsidRPr="009B4273">
          <w:rPr>
            <w:rStyle w:val="ab"/>
            <w:rFonts w:hint="eastAsia"/>
            <w:noProof/>
          </w:rPr>
          <w:t xml:space="preserve"> </w:t>
        </w:r>
        <w:r w:rsidR="0068716B" w:rsidRPr="009B4273">
          <w:rPr>
            <w:rStyle w:val="ab"/>
            <w:rFonts w:hint="eastAsia"/>
            <w:noProof/>
          </w:rPr>
          <w:t>現地安裝</w:t>
        </w:r>
        <w:r w:rsidR="0068716B">
          <w:rPr>
            <w:noProof/>
            <w:webHidden/>
          </w:rPr>
          <w:tab/>
        </w:r>
        <w:r w:rsidR="0068716B">
          <w:rPr>
            <w:noProof/>
            <w:webHidden/>
          </w:rPr>
          <w:fldChar w:fldCharType="begin"/>
        </w:r>
        <w:r w:rsidR="0068716B">
          <w:rPr>
            <w:noProof/>
            <w:webHidden/>
          </w:rPr>
          <w:instrText xml:space="preserve"> PAGEREF _Toc107613010 \h </w:instrText>
        </w:r>
        <w:r w:rsidR="0068716B">
          <w:rPr>
            <w:noProof/>
            <w:webHidden/>
          </w:rPr>
        </w:r>
        <w:r w:rsidR="0068716B">
          <w:rPr>
            <w:noProof/>
            <w:webHidden/>
          </w:rPr>
          <w:fldChar w:fldCharType="separate"/>
        </w:r>
        <w:r w:rsidR="0068716B">
          <w:rPr>
            <w:noProof/>
            <w:webHidden/>
          </w:rPr>
          <w:t>40</w:t>
        </w:r>
        <w:r w:rsidR="0068716B">
          <w:rPr>
            <w:noProof/>
            <w:webHidden/>
          </w:rPr>
          <w:fldChar w:fldCharType="end"/>
        </w:r>
      </w:hyperlink>
    </w:p>
    <w:p w14:paraId="424F1B3E" w14:textId="1421E6F5"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11" w:history="1">
        <w:r w:rsidR="0068716B" w:rsidRPr="009B4273">
          <w:rPr>
            <w:rStyle w:val="ab"/>
            <w:noProof/>
          </w:rPr>
          <w:t>2.2.4</w:t>
        </w:r>
        <w:r w:rsidR="0068716B" w:rsidRPr="009B4273">
          <w:rPr>
            <w:rStyle w:val="ab"/>
            <w:rFonts w:hint="eastAsia"/>
            <w:noProof/>
          </w:rPr>
          <w:t xml:space="preserve"> </w:t>
        </w:r>
        <w:r w:rsidR="0068716B" w:rsidRPr="009B4273">
          <w:rPr>
            <w:rStyle w:val="ab"/>
            <w:rFonts w:hint="eastAsia"/>
            <w:noProof/>
          </w:rPr>
          <w:t>無線傳輸效果測試</w:t>
        </w:r>
        <w:r w:rsidR="0068716B">
          <w:rPr>
            <w:noProof/>
            <w:webHidden/>
          </w:rPr>
          <w:tab/>
        </w:r>
        <w:r w:rsidR="0068716B">
          <w:rPr>
            <w:noProof/>
            <w:webHidden/>
          </w:rPr>
          <w:fldChar w:fldCharType="begin"/>
        </w:r>
        <w:r w:rsidR="0068716B">
          <w:rPr>
            <w:noProof/>
            <w:webHidden/>
          </w:rPr>
          <w:instrText xml:space="preserve"> PAGEREF _Toc107613011 \h </w:instrText>
        </w:r>
        <w:r w:rsidR="0068716B">
          <w:rPr>
            <w:noProof/>
            <w:webHidden/>
          </w:rPr>
        </w:r>
        <w:r w:rsidR="0068716B">
          <w:rPr>
            <w:noProof/>
            <w:webHidden/>
          </w:rPr>
          <w:fldChar w:fldCharType="separate"/>
        </w:r>
        <w:r w:rsidR="0068716B">
          <w:rPr>
            <w:noProof/>
            <w:webHidden/>
          </w:rPr>
          <w:t>43</w:t>
        </w:r>
        <w:r w:rsidR="0068716B">
          <w:rPr>
            <w:noProof/>
            <w:webHidden/>
          </w:rPr>
          <w:fldChar w:fldCharType="end"/>
        </w:r>
      </w:hyperlink>
    </w:p>
    <w:p w14:paraId="6FD4F336" w14:textId="777F19BC"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12" w:history="1">
        <w:r w:rsidR="0068716B" w:rsidRPr="009B4273">
          <w:rPr>
            <w:rStyle w:val="ab"/>
            <w:noProof/>
          </w:rPr>
          <w:t>2.2.5</w:t>
        </w:r>
        <w:r w:rsidR="0068716B" w:rsidRPr="009B4273">
          <w:rPr>
            <w:rStyle w:val="ab"/>
            <w:rFonts w:hint="eastAsia"/>
            <w:noProof/>
          </w:rPr>
          <w:t xml:space="preserve"> </w:t>
        </w:r>
        <w:r w:rsidR="0068716B" w:rsidRPr="009B4273">
          <w:rPr>
            <w:rStyle w:val="ab"/>
            <w:rFonts w:hint="eastAsia"/>
            <w:noProof/>
          </w:rPr>
          <w:t>數據接收與初步處理</w:t>
        </w:r>
        <w:r w:rsidR="0068716B">
          <w:rPr>
            <w:noProof/>
            <w:webHidden/>
          </w:rPr>
          <w:tab/>
        </w:r>
        <w:r w:rsidR="0068716B">
          <w:rPr>
            <w:noProof/>
            <w:webHidden/>
          </w:rPr>
          <w:fldChar w:fldCharType="begin"/>
        </w:r>
        <w:r w:rsidR="0068716B">
          <w:rPr>
            <w:noProof/>
            <w:webHidden/>
          </w:rPr>
          <w:instrText xml:space="preserve"> PAGEREF _Toc107613012 \h </w:instrText>
        </w:r>
        <w:r w:rsidR="0068716B">
          <w:rPr>
            <w:noProof/>
            <w:webHidden/>
          </w:rPr>
        </w:r>
        <w:r w:rsidR="0068716B">
          <w:rPr>
            <w:noProof/>
            <w:webHidden/>
          </w:rPr>
          <w:fldChar w:fldCharType="separate"/>
        </w:r>
        <w:r w:rsidR="0068716B">
          <w:rPr>
            <w:noProof/>
            <w:webHidden/>
          </w:rPr>
          <w:t>46</w:t>
        </w:r>
        <w:r w:rsidR="0068716B">
          <w:rPr>
            <w:noProof/>
            <w:webHidden/>
          </w:rPr>
          <w:fldChar w:fldCharType="end"/>
        </w:r>
      </w:hyperlink>
    </w:p>
    <w:p w14:paraId="578348B7" w14:textId="4A2B520C"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3013" w:history="1">
        <w:r w:rsidR="0068716B" w:rsidRPr="009B4273">
          <w:rPr>
            <w:rStyle w:val="ab"/>
            <w:noProof/>
          </w:rPr>
          <w:t>2.3</w:t>
        </w:r>
        <w:r w:rsidR="0068716B" w:rsidRPr="009B4273">
          <w:rPr>
            <w:rStyle w:val="ab"/>
            <w:rFonts w:hint="eastAsia"/>
            <w:noProof/>
          </w:rPr>
          <w:t xml:space="preserve"> </w:t>
        </w:r>
        <w:r w:rsidR="0068716B" w:rsidRPr="009B4273">
          <w:rPr>
            <w:rStyle w:val="ab"/>
            <w:rFonts w:hint="eastAsia"/>
            <w:noProof/>
          </w:rPr>
          <w:t>成本估算</w:t>
        </w:r>
        <w:r w:rsidR="0068716B">
          <w:rPr>
            <w:noProof/>
            <w:webHidden/>
          </w:rPr>
          <w:tab/>
        </w:r>
        <w:r w:rsidR="0068716B">
          <w:rPr>
            <w:noProof/>
            <w:webHidden/>
          </w:rPr>
          <w:fldChar w:fldCharType="begin"/>
        </w:r>
        <w:r w:rsidR="0068716B">
          <w:rPr>
            <w:noProof/>
            <w:webHidden/>
          </w:rPr>
          <w:instrText xml:space="preserve"> PAGEREF _Toc107613013 \h </w:instrText>
        </w:r>
        <w:r w:rsidR="0068716B">
          <w:rPr>
            <w:noProof/>
            <w:webHidden/>
          </w:rPr>
        </w:r>
        <w:r w:rsidR="0068716B">
          <w:rPr>
            <w:noProof/>
            <w:webHidden/>
          </w:rPr>
          <w:fldChar w:fldCharType="separate"/>
        </w:r>
        <w:r w:rsidR="0068716B">
          <w:rPr>
            <w:noProof/>
            <w:webHidden/>
          </w:rPr>
          <w:t>48</w:t>
        </w:r>
        <w:r w:rsidR="0068716B">
          <w:rPr>
            <w:noProof/>
            <w:webHidden/>
          </w:rPr>
          <w:fldChar w:fldCharType="end"/>
        </w:r>
      </w:hyperlink>
    </w:p>
    <w:p w14:paraId="6289761C" w14:textId="4DC6A5DB" w:rsidR="0068716B" w:rsidRDefault="00094EAD">
      <w:pPr>
        <w:pStyle w:val="11"/>
        <w:rPr>
          <w:rFonts w:asciiTheme="minorHAnsi" w:eastAsiaTheme="minorEastAsia" w:hAnsiTheme="minorHAnsi" w:cstheme="minorBidi"/>
          <w:noProof/>
          <w:kern w:val="2"/>
        </w:rPr>
      </w:pPr>
      <w:hyperlink w:anchor="_Toc107613014" w:history="1">
        <w:r w:rsidR="0068716B" w:rsidRPr="009B4273">
          <w:rPr>
            <w:rStyle w:val="ab"/>
            <w:rFonts w:hint="eastAsia"/>
            <w:noProof/>
          </w:rPr>
          <w:t>第</w:t>
        </w:r>
        <w:r w:rsidR="0068716B" w:rsidRPr="009B4273">
          <w:rPr>
            <w:rStyle w:val="ab"/>
            <w:rFonts w:hint="eastAsia"/>
            <w:noProof/>
          </w:rPr>
          <w:t xml:space="preserve"> 3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建置</w:t>
        </w:r>
        <w:r w:rsidR="0068716B" w:rsidRPr="009B4273">
          <w:rPr>
            <w:rStyle w:val="ab"/>
            <w:noProof/>
          </w:rPr>
          <w:t>Unity</w:t>
        </w:r>
        <w:r w:rsidR="0068716B" w:rsidRPr="009B4273">
          <w:rPr>
            <w:rStyle w:val="ab"/>
            <w:rFonts w:hint="eastAsia"/>
            <w:noProof/>
          </w:rPr>
          <w:t>互動平台</w:t>
        </w:r>
        <w:r w:rsidR="0068716B">
          <w:rPr>
            <w:noProof/>
            <w:webHidden/>
          </w:rPr>
          <w:tab/>
        </w:r>
        <w:r w:rsidR="0068716B">
          <w:rPr>
            <w:noProof/>
            <w:webHidden/>
          </w:rPr>
          <w:fldChar w:fldCharType="begin"/>
        </w:r>
        <w:r w:rsidR="0068716B">
          <w:rPr>
            <w:noProof/>
            <w:webHidden/>
          </w:rPr>
          <w:instrText xml:space="preserve"> PAGEREF _Toc107613014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4E850403" w14:textId="5F68563B"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3015" w:history="1">
        <w:r w:rsidR="0068716B" w:rsidRPr="009B4273">
          <w:rPr>
            <w:rStyle w:val="ab"/>
            <w:noProof/>
          </w:rPr>
          <w:t>3.1</w:t>
        </w:r>
        <w:r w:rsidR="0068716B" w:rsidRPr="009B4273">
          <w:rPr>
            <w:rStyle w:val="ab"/>
            <w:rFonts w:hint="eastAsia"/>
            <w:noProof/>
          </w:rPr>
          <w:t xml:space="preserve"> </w:t>
        </w:r>
        <w:r w:rsidR="0068716B" w:rsidRPr="009B4273">
          <w:rPr>
            <w:rStyle w:val="ab"/>
            <w:rFonts w:hint="eastAsia"/>
            <w:noProof/>
          </w:rPr>
          <w:t>使用軟體介紹</w:t>
        </w:r>
        <w:r w:rsidR="0068716B">
          <w:rPr>
            <w:noProof/>
            <w:webHidden/>
          </w:rPr>
          <w:tab/>
        </w:r>
        <w:r w:rsidR="0068716B">
          <w:rPr>
            <w:noProof/>
            <w:webHidden/>
          </w:rPr>
          <w:fldChar w:fldCharType="begin"/>
        </w:r>
        <w:r w:rsidR="0068716B">
          <w:rPr>
            <w:noProof/>
            <w:webHidden/>
          </w:rPr>
          <w:instrText xml:space="preserve"> PAGEREF _Toc107613015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5FF7B9E2" w14:textId="4C201E5E"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16" w:history="1">
        <w:r w:rsidR="0068716B" w:rsidRPr="009B4273">
          <w:rPr>
            <w:rStyle w:val="ab"/>
            <w:noProof/>
          </w:rPr>
          <w:t>3.1.1 Autodesk Civil 3D</w:t>
        </w:r>
        <w:r w:rsidR="0068716B">
          <w:rPr>
            <w:noProof/>
            <w:webHidden/>
          </w:rPr>
          <w:tab/>
        </w:r>
        <w:r w:rsidR="0068716B">
          <w:rPr>
            <w:noProof/>
            <w:webHidden/>
          </w:rPr>
          <w:fldChar w:fldCharType="begin"/>
        </w:r>
        <w:r w:rsidR="0068716B">
          <w:rPr>
            <w:noProof/>
            <w:webHidden/>
          </w:rPr>
          <w:instrText xml:space="preserve"> PAGEREF _Toc107613016 \h </w:instrText>
        </w:r>
        <w:r w:rsidR="0068716B">
          <w:rPr>
            <w:noProof/>
            <w:webHidden/>
          </w:rPr>
        </w:r>
        <w:r w:rsidR="0068716B">
          <w:rPr>
            <w:noProof/>
            <w:webHidden/>
          </w:rPr>
          <w:fldChar w:fldCharType="separate"/>
        </w:r>
        <w:r w:rsidR="0068716B">
          <w:rPr>
            <w:noProof/>
            <w:webHidden/>
          </w:rPr>
          <w:t>51</w:t>
        </w:r>
        <w:r w:rsidR="0068716B">
          <w:rPr>
            <w:noProof/>
            <w:webHidden/>
          </w:rPr>
          <w:fldChar w:fldCharType="end"/>
        </w:r>
      </w:hyperlink>
    </w:p>
    <w:p w14:paraId="3DA3084A" w14:textId="61969FE3"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17" w:history="1">
        <w:r w:rsidR="0068716B" w:rsidRPr="009B4273">
          <w:rPr>
            <w:rStyle w:val="ab"/>
            <w:noProof/>
          </w:rPr>
          <w:t>3.1.2 Unity</w:t>
        </w:r>
        <w:r w:rsidR="0068716B">
          <w:rPr>
            <w:noProof/>
            <w:webHidden/>
          </w:rPr>
          <w:tab/>
        </w:r>
        <w:r w:rsidR="0068716B">
          <w:rPr>
            <w:noProof/>
            <w:webHidden/>
          </w:rPr>
          <w:fldChar w:fldCharType="begin"/>
        </w:r>
        <w:r w:rsidR="0068716B">
          <w:rPr>
            <w:noProof/>
            <w:webHidden/>
          </w:rPr>
          <w:instrText xml:space="preserve"> PAGEREF _Toc107613017 \h </w:instrText>
        </w:r>
        <w:r w:rsidR="0068716B">
          <w:rPr>
            <w:noProof/>
            <w:webHidden/>
          </w:rPr>
        </w:r>
        <w:r w:rsidR="0068716B">
          <w:rPr>
            <w:noProof/>
            <w:webHidden/>
          </w:rPr>
          <w:fldChar w:fldCharType="separate"/>
        </w:r>
        <w:r w:rsidR="0068716B">
          <w:rPr>
            <w:noProof/>
            <w:webHidden/>
          </w:rPr>
          <w:t>52</w:t>
        </w:r>
        <w:r w:rsidR="0068716B">
          <w:rPr>
            <w:noProof/>
            <w:webHidden/>
          </w:rPr>
          <w:fldChar w:fldCharType="end"/>
        </w:r>
      </w:hyperlink>
    </w:p>
    <w:p w14:paraId="3281DC05" w14:textId="5B0FC452"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18" w:history="1">
        <w:r w:rsidR="0068716B" w:rsidRPr="009B4273">
          <w:rPr>
            <w:rStyle w:val="ab"/>
            <w:noProof/>
          </w:rPr>
          <w:t>3.1.3 Visual Studio Community</w:t>
        </w:r>
        <w:r w:rsidR="0068716B">
          <w:rPr>
            <w:noProof/>
            <w:webHidden/>
          </w:rPr>
          <w:tab/>
        </w:r>
        <w:r w:rsidR="0068716B">
          <w:rPr>
            <w:noProof/>
            <w:webHidden/>
          </w:rPr>
          <w:fldChar w:fldCharType="begin"/>
        </w:r>
        <w:r w:rsidR="0068716B">
          <w:rPr>
            <w:noProof/>
            <w:webHidden/>
          </w:rPr>
          <w:instrText xml:space="preserve"> PAGEREF _Toc107613018 \h </w:instrText>
        </w:r>
        <w:r w:rsidR="0068716B">
          <w:rPr>
            <w:noProof/>
            <w:webHidden/>
          </w:rPr>
        </w:r>
        <w:r w:rsidR="0068716B">
          <w:rPr>
            <w:noProof/>
            <w:webHidden/>
          </w:rPr>
          <w:fldChar w:fldCharType="separate"/>
        </w:r>
        <w:r w:rsidR="0068716B">
          <w:rPr>
            <w:noProof/>
            <w:webHidden/>
          </w:rPr>
          <w:t>53</w:t>
        </w:r>
        <w:r w:rsidR="0068716B">
          <w:rPr>
            <w:noProof/>
            <w:webHidden/>
          </w:rPr>
          <w:fldChar w:fldCharType="end"/>
        </w:r>
      </w:hyperlink>
    </w:p>
    <w:p w14:paraId="3AE27D30" w14:textId="2E385856"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3019" w:history="1">
        <w:r w:rsidR="0068716B" w:rsidRPr="009B4273">
          <w:rPr>
            <w:rStyle w:val="ab"/>
            <w:noProof/>
          </w:rPr>
          <w:t>3.2</w:t>
        </w:r>
        <w:r w:rsidR="0068716B" w:rsidRPr="009B4273">
          <w:rPr>
            <w:rStyle w:val="ab"/>
            <w:rFonts w:hint="eastAsia"/>
            <w:noProof/>
          </w:rPr>
          <w:t xml:space="preserve"> </w:t>
        </w:r>
        <w:r w:rsidR="0068716B" w:rsidRPr="009B4273">
          <w:rPr>
            <w:rStyle w:val="ab"/>
            <w:rFonts w:hint="eastAsia"/>
            <w:noProof/>
          </w:rPr>
          <w:t>軌道模型建置流程</w:t>
        </w:r>
        <w:r w:rsidR="0068716B">
          <w:rPr>
            <w:noProof/>
            <w:webHidden/>
          </w:rPr>
          <w:tab/>
        </w:r>
        <w:r w:rsidR="0068716B">
          <w:rPr>
            <w:noProof/>
            <w:webHidden/>
          </w:rPr>
          <w:fldChar w:fldCharType="begin"/>
        </w:r>
        <w:r w:rsidR="0068716B">
          <w:rPr>
            <w:noProof/>
            <w:webHidden/>
          </w:rPr>
          <w:instrText xml:space="preserve"> PAGEREF _Toc107613019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1DE97E52" w14:textId="7CE20F20"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20" w:history="1">
        <w:r w:rsidR="0068716B" w:rsidRPr="009B4273">
          <w:rPr>
            <w:rStyle w:val="ab"/>
            <w:noProof/>
          </w:rPr>
          <w:t>3.2.1</w:t>
        </w:r>
        <w:r w:rsidR="0068716B" w:rsidRPr="009B4273">
          <w:rPr>
            <w:rStyle w:val="ab"/>
            <w:rFonts w:hint="eastAsia"/>
            <w:noProof/>
          </w:rPr>
          <w:t xml:space="preserve"> </w:t>
        </w:r>
        <w:r w:rsidR="0068716B" w:rsidRPr="009B4273">
          <w:rPr>
            <w:rStyle w:val="ab"/>
            <w:rFonts w:hint="eastAsia"/>
            <w:noProof/>
          </w:rPr>
          <w:t>取得路段圖說</w:t>
        </w:r>
        <w:r w:rsidR="0068716B">
          <w:rPr>
            <w:noProof/>
            <w:webHidden/>
          </w:rPr>
          <w:tab/>
        </w:r>
        <w:r w:rsidR="0068716B">
          <w:rPr>
            <w:noProof/>
            <w:webHidden/>
          </w:rPr>
          <w:fldChar w:fldCharType="begin"/>
        </w:r>
        <w:r w:rsidR="0068716B">
          <w:rPr>
            <w:noProof/>
            <w:webHidden/>
          </w:rPr>
          <w:instrText xml:space="preserve"> PAGEREF _Toc107613020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219FC823" w14:textId="7510DB6E"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21" w:history="1">
        <w:r w:rsidR="0068716B" w:rsidRPr="009B4273">
          <w:rPr>
            <w:rStyle w:val="ab"/>
            <w:noProof/>
          </w:rPr>
          <w:t>3.2.2 Civil 3D</w:t>
        </w:r>
        <w:r w:rsidR="0068716B" w:rsidRPr="009B4273">
          <w:rPr>
            <w:rStyle w:val="ab"/>
            <w:rFonts w:hint="eastAsia"/>
            <w:noProof/>
          </w:rPr>
          <w:t>建置軌道模型</w:t>
        </w:r>
        <w:r w:rsidR="0068716B">
          <w:rPr>
            <w:noProof/>
            <w:webHidden/>
          </w:rPr>
          <w:tab/>
        </w:r>
        <w:r w:rsidR="0068716B">
          <w:rPr>
            <w:noProof/>
            <w:webHidden/>
          </w:rPr>
          <w:fldChar w:fldCharType="begin"/>
        </w:r>
        <w:r w:rsidR="0068716B">
          <w:rPr>
            <w:noProof/>
            <w:webHidden/>
          </w:rPr>
          <w:instrText xml:space="preserve"> PAGEREF _Toc107613021 \h </w:instrText>
        </w:r>
        <w:r w:rsidR="0068716B">
          <w:rPr>
            <w:noProof/>
            <w:webHidden/>
          </w:rPr>
        </w:r>
        <w:r w:rsidR="0068716B">
          <w:rPr>
            <w:noProof/>
            <w:webHidden/>
          </w:rPr>
          <w:fldChar w:fldCharType="separate"/>
        </w:r>
        <w:r w:rsidR="0068716B">
          <w:rPr>
            <w:noProof/>
            <w:webHidden/>
          </w:rPr>
          <w:t>55</w:t>
        </w:r>
        <w:r w:rsidR="0068716B">
          <w:rPr>
            <w:noProof/>
            <w:webHidden/>
          </w:rPr>
          <w:fldChar w:fldCharType="end"/>
        </w:r>
      </w:hyperlink>
    </w:p>
    <w:p w14:paraId="09CDB0F9" w14:textId="43E43802"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22" w:history="1">
        <w:r w:rsidR="0068716B" w:rsidRPr="009B4273">
          <w:rPr>
            <w:rStyle w:val="ab"/>
            <w:noProof/>
          </w:rPr>
          <w:t>3.2.3</w:t>
        </w:r>
        <w:r w:rsidR="0068716B" w:rsidRPr="009B4273">
          <w:rPr>
            <w:rStyle w:val="ab"/>
            <w:rFonts w:hint="eastAsia"/>
            <w:noProof/>
          </w:rPr>
          <w:t xml:space="preserve"> </w:t>
        </w:r>
        <w:r w:rsidR="0068716B" w:rsidRPr="009B4273">
          <w:rPr>
            <w:rStyle w:val="ab"/>
            <w:rFonts w:hint="eastAsia"/>
            <w:noProof/>
          </w:rPr>
          <w:t>軌道模型匯入</w:t>
        </w:r>
        <w:r w:rsidR="0068716B" w:rsidRPr="009B4273">
          <w:rPr>
            <w:rStyle w:val="ab"/>
            <w:noProof/>
          </w:rPr>
          <w:t>Unity</w:t>
        </w:r>
        <w:r w:rsidR="0068716B">
          <w:rPr>
            <w:noProof/>
            <w:webHidden/>
          </w:rPr>
          <w:tab/>
        </w:r>
        <w:r w:rsidR="0068716B">
          <w:rPr>
            <w:noProof/>
            <w:webHidden/>
          </w:rPr>
          <w:fldChar w:fldCharType="begin"/>
        </w:r>
        <w:r w:rsidR="0068716B">
          <w:rPr>
            <w:noProof/>
            <w:webHidden/>
          </w:rPr>
          <w:instrText xml:space="preserve"> PAGEREF _Toc107613022 \h </w:instrText>
        </w:r>
        <w:r w:rsidR="0068716B">
          <w:rPr>
            <w:noProof/>
            <w:webHidden/>
          </w:rPr>
        </w:r>
        <w:r w:rsidR="0068716B">
          <w:rPr>
            <w:noProof/>
            <w:webHidden/>
          </w:rPr>
          <w:fldChar w:fldCharType="separate"/>
        </w:r>
        <w:r w:rsidR="0068716B">
          <w:rPr>
            <w:noProof/>
            <w:webHidden/>
          </w:rPr>
          <w:t>59</w:t>
        </w:r>
        <w:r w:rsidR="0068716B">
          <w:rPr>
            <w:noProof/>
            <w:webHidden/>
          </w:rPr>
          <w:fldChar w:fldCharType="end"/>
        </w:r>
      </w:hyperlink>
    </w:p>
    <w:p w14:paraId="330AF429" w14:textId="53F0DD32"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3023" w:history="1">
        <w:r w:rsidR="0068716B" w:rsidRPr="009B4273">
          <w:rPr>
            <w:rStyle w:val="ab"/>
            <w:noProof/>
          </w:rPr>
          <w:t>3.3</w:t>
        </w:r>
        <w:r w:rsidR="0068716B" w:rsidRPr="009B4273">
          <w:rPr>
            <w:rStyle w:val="ab"/>
            <w:rFonts w:hint="eastAsia"/>
            <w:noProof/>
          </w:rPr>
          <w:t xml:space="preserve"> </w:t>
        </w:r>
        <w:r w:rsidR="0068716B" w:rsidRPr="009B4273">
          <w:rPr>
            <w:rStyle w:val="ab"/>
            <w:rFonts w:hint="eastAsia"/>
            <w:noProof/>
          </w:rPr>
          <w:t>互動平台介面與腳本</w:t>
        </w:r>
        <w:r w:rsidR="0068716B">
          <w:rPr>
            <w:noProof/>
            <w:webHidden/>
          </w:rPr>
          <w:tab/>
        </w:r>
        <w:r w:rsidR="0068716B">
          <w:rPr>
            <w:noProof/>
            <w:webHidden/>
          </w:rPr>
          <w:fldChar w:fldCharType="begin"/>
        </w:r>
        <w:r w:rsidR="0068716B">
          <w:rPr>
            <w:noProof/>
            <w:webHidden/>
          </w:rPr>
          <w:instrText xml:space="preserve"> PAGEREF _Toc107613023 \h </w:instrText>
        </w:r>
        <w:r w:rsidR="0068716B">
          <w:rPr>
            <w:noProof/>
            <w:webHidden/>
          </w:rPr>
        </w:r>
        <w:r w:rsidR="0068716B">
          <w:rPr>
            <w:noProof/>
            <w:webHidden/>
          </w:rPr>
          <w:fldChar w:fldCharType="separate"/>
        </w:r>
        <w:r w:rsidR="0068716B">
          <w:rPr>
            <w:noProof/>
            <w:webHidden/>
          </w:rPr>
          <w:t>60</w:t>
        </w:r>
        <w:r w:rsidR="0068716B">
          <w:rPr>
            <w:noProof/>
            <w:webHidden/>
          </w:rPr>
          <w:fldChar w:fldCharType="end"/>
        </w:r>
      </w:hyperlink>
    </w:p>
    <w:p w14:paraId="4645891C" w14:textId="22ACD6BF"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24" w:history="1">
        <w:r w:rsidR="0068716B" w:rsidRPr="009B4273">
          <w:rPr>
            <w:rStyle w:val="ab"/>
            <w:noProof/>
          </w:rPr>
          <w:t>3.3.1</w:t>
        </w:r>
        <w:r w:rsidR="0068716B" w:rsidRPr="009B4273">
          <w:rPr>
            <w:rStyle w:val="ab"/>
            <w:rFonts w:hint="eastAsia"/>
            <w:noProof/>
          </w:rPr>
          <w:t xml:space="preserve"> </w:t>
        </w:r>
        <w:r w:rsidR="0068716B" w:rsidRPr="009B4273">
          <w:rPr>
            <w:rStyle w:val="ab"/>
            <w:rFonts w:hint="eastAsia"/>
            <w:noProof/>
          </w:rPr>
          <w:t>規劃操作頁面與建置</w:t>
        </w:r>
        <w:r w:rsidR="0068716B" w:rsidRPr="009B4273">
          <w:rPr>
            <w:rStyle w:val="ab"/>
            <w:noProof/>
          </w:rPr>
          <w:t>UI</w:t>
        </w:r>
        <w:r w:rsidR="0068716B">
          <w:rPr>
            <w:noProof/>
            <w:webHidden/>
          </w:rPr>
          <w:tab/>
        </w:r>
        <w:r w:rsidR="0068716B">
          <w:rPr>
            <w:noProof/>
            <w:webHidden/>
          </w:rPr>
          <w:fldChar w:fldCharType="begin"/>
        </w:r>
        <w:r w:rsidR="0068716B">
          <w:rPr>
            <w:noProof/>
            <w:webHidden/>
          </w:rPr>
          <w:instrText xml:space="preserve"> PAGEREF _Toc107613024 \h </w:instrText>
        </w:r>
        <w:r w:rsidR="0068716B">
          <w:rPr>
            <w:noProof/>
            <w:webHidden/>
          </w:rPr>
        </w:r>
        <w:r w:rsidR="0068716B">
          <w:rPr>
            <w:noProof/>
            <w:webHidden/>
          </w:rPr>
          <w:fldChar w:fldCharType="separate"/>
        </w:r>
        <w:r w:rsidR="0068716B">
          <w:rPr>
            <w:noProof/>
            <w:webHidden/>
          </w:rPr>
          <w:t>61</w:t>
        </w:r>
        <w:r w:rsidR="0068716B">
          <w:rPr>
            <w:noProof/>
            <w:webHidden/>
          </w:rPr>
          <w:fldChar w:fldCharType="end"/>
        </w:r>
      </w:hyperlink>
    </w:p>
    <w:p w14:paraId="74A9C432" w14:textId="3290C705"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25" w:history="1">
        <w:r w:rsidR="0068716B" w:rsidRPr="009B4273">
          <w:rPr>
            <w:rStyle w:val="ab"/>
            <w:noProof/>
          </w:rPr>
          <w:t>3.3.2</w:t>
        </w:r>
        <w:r w:rsidR="0068716B" w:rsidRPr="009B4273">
          <w:rPr>
            <w:rStyle w:val="ab"/>
            <w:rFonts w:hint="eastAsia"/>
            <w:noProof/>
          </w:rPr>
          <w:t xml:space="preserve"> </w:t>
        </w:r>
        <w:r w:rsidR="0068716B" w:rsidRPr="009B4273">
          <w:rPr>
            <w:rStyle w:val="ab"/>
            <w:rFonts w:hint="eastAsia"/>
            <w:noProof/>
          </w:rPr>
          <w:t>編寫腳本</w:t>
        </w:r>
        <w:r w:rsidR="0068716B">
          <w:rPr>
            <w:noProof/>
            <w:webHidden/>
          </w:rPr>
          <w:tab/>
        </w:r>
        <w:r w:rsidR="0068716B">
          <w:rPr>
            <w:noProof/>
            <w:webHidden/>
          </w:rPr>
          <w:fldChar w:fldCharType="begin"/>
        </w:r>
        <w:r w:rsidR="0068716B">
          <w:rPr>
            <w:noProof/>
            <w:webHidden/>
          </w:rPr>
          <w:instrText xml:space="preserve"> PAGEREF _Toc107613025 \h </w:instrText>
        </w:r>
        <w:r w:rsidR="0068716B">
          <w:rPr>
            <w:noProof/>
            <w:webHidden/>
          </w:rPr>
        </w:r>
        <w:r w:rsidR="0068716B">
          <w:rPr>
            <w:noProof/>
            <w:webHidden/>
          </w:rPr>
          <w:fldChar w:fldCharType="separate"/>
        </w:r>
        <w:r w:rsidR="0068716B">
          <w:rPr>
            <w:noProof/>
            <w:webHidden/>
          </w:rPr>
          <w:t>63</w:t>
        </w:r>
        <w:r w:rsidR="0068716B">
          <w:rPr>
            <w:noProof/>
            <w:webHidden/>
          </w:rPr>
          <w:fldChar w:fldCharType="end"/>
        </w:r>
      </w:hyperlink>
    </w:p>
    <w:p w14:paraId="2FD8A7E1" w14:textId="786F14C4" w:rsidR="0068716B" w:rsidRDefault="00094EAD">
      <w:pPr>
        <w:pStyle w:val="11"/>
        <w:rPr>
          <w:rFonts w:asciiTheme="minorHAnsi" w:eastAsiaTheme="minorEastAsia" w:hAnsiTheme="minorHAnsi" w:cstheme="minorBidi"/>
          <w:noProof/>
          <w:kern w:val="2"/>
        </w:rPr>
      </w:pPr>
      <w:hyperlink w:anchor="_Toc107613026" w:history="1">
        <w:r w:rsidR="0068716B" w:rsidRPr="009B4273">
          <w:rPr>
            <w:rStyle w:val="ab"/>
            <w:rFonts w:hint="eastAsia"/>
            <w:noProof/>
          </w:rPr>
          <w:t>第</w:t>
        </w:r>
        <w:r w:rsidR="0068716B" w:rsidRPr="009B4273">
          <w:rPr>
            <w:rStyle w:val="ab"/>
            <w:rFonts w:hint="eastAsia"/>
            <w:noProof/>
          </w:rPr>
          <w:t xml:space="preserve"> 4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監測成果與互動平台應用</w:t>
        </w:r>
        <w:r w:rsidR="0068716B">
          <w:rPr>
            <w:noProof/>
            <w:webHidden/>
          </w:rPr>
          <w:tab/>
        </w:r>
        <w:r w:rsidR="0068716B">
          <w:rPr>
            <w:noProof/>
            <w:webHidden/>
          </w:rPr>
          <w:fldChar w:fldCharType="begin"/>
        </w:r>
        <w:r w:rsidR="0068716B">
          <w:rPr>
            <w:noProof/>
            <w:webHidden/>
          </w:rPr>
          <w:instrText xml:space="preserve"> PAGEREF _Toc107613026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25AD2401" w14:textId="13245C33"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3027" w:history="1">
        <w:r w:rsidR="0068716B" w:rsidRPr="009B4273">
          <w:rPr>
            <w:rStyle w:val="ab"/>
            <w:noProof/>
          </w:rPr>
          <w:t>4.1</w:t>
        </w:r>
        <w:r w:rsidR="0068716B" w:rsidRPr="009B4273">
          <w:rPr>
            <w:rStyle w:val="ab"/>
            <w:rFonts w:hint="eastAsia"/>
            <w:noProof/>
          </w:rPr>
          <w:t xml:space="preserve"> </w:t>
        </w:r>
        <w:r w:rsidR="0068716B" w:rsidRPr="009B4273">
          <w:rPr>
            <w:rStyle w:val="ab"/>
            <w:rFonts w:hint="eastAsia"/>
            <w:noProof/>
          </w:rPr>
          <w:t>監測成果</w:t>
        </w:r>
        <w:r w:rsidR="0068716B">
          <w:rPr>
            <w:noProof/>
            <w:webHidden/>
          </w:rPr>
          <w:tab/>
        </w:r>
        <w:r w:rsidR="0068716B">
          <w:rPr>
            <w:noProof/>
            <w:webHidden/>
          </w:rPr>
          <w:fldChar w:fldCharType="begin"/>
        </w:r>
        <w:r w:rsidR="0068716B">
          <w:rPr>
            <w:noProof/>
            <w:webHidden/>
          </w:rPr>
          <w:instrText xml:space="preserve"> PAGEREF _Toc107613027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7E4AF5DA" w14:textId="5952418B"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28" w:history="1">
        <w:r w:rsidR="0068716B" w:rsidRPr="009B4273">
          <w:rPr>
            <w:rStyle w:val="ab"/>
            <w:noProof/>
          </w:rPr>
          <w:t>4.1.1</w:t>
        </w:r>
        <w:r w:rsidR="0068716B" w:rsidRPr="009B4273">
          <w:rPr>
            <w:rStyle w:val="ab"/>
            <w:rFonts w:hint="eastAsia"/>
            <w:noProof/>
          </w:rPr>
          <w:t xml:space="preserve"> </w:t>
        </w:r>
        <w:r w:rsidR="0068716B" w:rsidRPr="009B4273">
          <w:rPr>
            <w:rStyle w:val="ab"/>
            <w:rFonts w:hint="eastAsia"/>
            <w:noProof/>
          </w:rPr>
          <w:t>三車種數據觀察說明</w:t>
        </w:r>
        <w:r w:rsidR="0068716B">
          <w:rPr>
            <w:noProof/>
            <w:webHidden/>
          </w:rPr>
          <w:tab/>
        </w:r>
        <w:r w:rsidR="0068716B">
          <w:rPr>
            <w:noProof/>
            <w:webHidden/>
          </w:rPr>
          <w:fldChar w:fldCharType="begin"/>
        </w:r>
        <w:r w:rsidR="0068716B">
          <w:rPr>
            <w:noProof/>
            <w:webHidden/>
          </w:rPr>
          <w:instrText xml:space="preserve"> PAGEREF _Toc107613028 \h </w:instrText>
        </w:r>
        <w:r w:rsidR="0068716B">
          <w:rPr>
            <w:noProof/>
            <w:webHidden/>
          </w:rPr>
        </w:r>
        <w:r w:rsidR="0068716B">
          <w:rPr>
            <w:noProof/>
            <w:webHidden/>
          </w:rPr>
          <w:fldChar w:fldCharType="separate"/>
        </w:r>
        <w:r w:rsidR="0068716B">
          <w:rPr>
            <w:noProof/>
            <w:webHidden/>
          </w:rPr>
          <w:t>67</w:t>
        </w:r>
        <w:r w:rsidR="0068716B">
          <w:rPr>
            <w:noProof/>
            <w:webHidden/>
          </w:rPr>
          <w:fldChar w:fldCharType="end"/>
        </w:r>
      </w:hyperlink>
    </w:p>
    <w:p w14:paraId="1CC6B4F1" w14:textId="58B6B4AC"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29" w:history="1">
        <w:r w:rsidR="0068716B" w:rsidRPr="009B4273">
          <w:rPr>
            <w:rStyle w:val="ab"/>
            <w:noProof/>
          </w:rPr>
          <w:t>4.1.2</w:t>
        </w:r>
        <w:r w:rsidR="0068716B" w:rsidRPr="009B4273">
          <w:rPr>
            <w:rStyle w:val="ab"/>
            <w:rFonts w:hint="eastAsia"/>
            <w:noProof/>
          </w:rPr>
          <w:t xml:space="preserve"> </w:t>
        </w:r>
        <w:r w:rsidR="0068716B" w:rsidRPr="009B4273">
          <w:rPr>
            <w:rStyle w:val="ab"/>
            <w:rFonts w:hint="eastAsia"/>
            <w:noProof/>
          </w:rPr>
          <w:t>數值合理性探討</w:t>
        </w:r>
        <w:r w:rsidR="0068716B">
          <w:rPr>
            <w:noProof/>
            <w:webHidden/>
          </w:rPr>
          <w:tab/>
        </w:r>
        <w:r w:rsidR="0068716B">
          <w:rPr>
            <w:noProof/>
            <w:webHidden/>
          </w:rPr>
          <w:fldChar w:fldCharType="begin"/>
        </w:r>
        <w:r w:rsidR="0068716B">
          <w:rPr>
            <w:noProof/>
            <w:webHidden/>
          </w:rPr>
          <w:instrText xml:space="preserve"> PAGEREF _Toc107613029 \h </w:instrText>
        </w:r>
        <w:r w:rsidR="0068716B">
          <w:rPr>
            <w:noProof/>
            <w:webHidden/>
          </w:rPr>
        </w:r>
        <w:r w:rsidR="0068716B">
          <w:rPr>
            <w:noProof/>
            <w:webHidden/>
          </w:rPr>
          <w:fldChar w:fldCharType="separate"/>
        </w:r>
        <w:r w:rsidR="0068716B">
          <w:rPr>
            <w:noProof/>
            <w:webHidden/>
          </w:rPr>
          <w:t>70</w:t>
        </w:r>
        <w:r w:rsidR="0068716B">
          <w:rPr>
            <w:noProof/>
            <w:webHidden/>
          </w:rPr>
          <w:fldChar w:fldCharType="end"/>
        </w:r>
      </w:hyperlink>
    </w:p>
    <w:p w14:paraId="0E184810" w14:textId="0B704488"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30" w:history="1">
        <w:r w:rsidR="0068716B" w:rsidRPr="009B4273">
          <w:rPr>
            <w:rStyle w:val="ab"/>
            <w:noProof/>
          </w:rPr>
          <w:t>4.1.3</w:t>
        </w:r>
        <w:r w:rsidR="0068716B" w:rsidRPr="009B4273">
          <w:rPr>
            <w:rStyle w:val="ab"/>
            <w:rFonts w:hint="eastAsia"/>
            <w:noProof/>
          </w:rPr>
          <w:t xml:space="preserve"> </w:t>
        </w:r>
        <w:r w:rsidR="0068716B" w:rsidRPr="009B4273">
          <w:rPr>
            <w:rStyle w:val="ab"/>
            <w:rFonts w:hint="eastAsia"/>
            <w:noProof/>
          </w:rPr>
          <w:t>狀態趨勢分析</w:t>
        </w:r>
        <w:r w:rsidR="0068716B">
          <w:rPr>
            <w:noProof/>
            <w:webHidden/>
          </w:rPr>
          <w:tab/>
        </w:r>
        <w:r w:rsidR="0068716B">
          <w:rPr>
            <w:noProof/>
            <w:webHidden/>
          </w:rPr>
          <w:fldChar w:fldCharType="begin"/>
        </w:r>
        <w:r w:rsidR="0068716B">
          <w:rPr>
            <w:noProof/>
            <w:webHidden/>
          </w:rPr>
          <w:instrText xml:space="preserve"> PAGEREF _Toc107613030 \h </w:instrText>
        </w:r>
        <w:r w:rsidR="0068716B">
          <w:rPr>
            <w:noProof/>
            <w:webHidden/>
          </w:rPr>
        </w:r>
        <w:r w:rsidR="0068716B">
          <w:rPr>
            <w:noProof/>
            <w:webHidden/>
          </w:rPr>
          <w:fldChar w:fldCharType="separate"/>
        </w:r>
        <w:r w:rsidR="0068716B">
          <w:rPr>
            <w:noProof/>
            <w:webHidden/>
          </w:rPr>
          <w:t>73</w:t>
        </w:r>
        <w:r w:rsidR="0068716B">
          <w:rPr>
            <w:noProof/>
            <w:webHidden/>
          </w:rPr>
          <w:fldChar w:fldCharType="end"/>
        </w:r>
      </w:hyperlink>
    </w:p>
    <w:p w14:paraId="54913E5D" w14:textId="35FDD4BC"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31" w:history="1">
        <w:r w:rsidR="0068716B" w:rsidRPr="009B4273">
          <w:rPr>
            <w:rStyle w:val="ab"/>
            <w:noProof/>
          </w:rPr>
          <w:t>4.1.4</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3031 \h </w:instrText>
        </w:r>
        <w:r w:rsidR="0068716B">
          <w:rPr>
            <w:noProof/>
            <w:webHidden/>
          </w:rPr>
        </w:r>
        <w:r w:rsidR="0068716B">
          <w:rPr>
            <w:noProof/>
            <w:webHidden/>
          </w:rPr>
          <w:fldChar w:fldCharType="separate"/>
        </w:r>
        <w:r w:rsidR="0068716B">
          <w:rPr>
            <w:noProof/>
            <w:webHidden/>
          </w:rPr>
          <w:t>79</w:t>
        </w:r>
        <w:r w:rsidR="0068716B">
          <w:rPr>
            <w:noProof/>
            <w:webHidden/>
          </w:rPr>
          <w:fldChar w:fldCharType="end"/>
        </w:r>
      </w:hyperlink>
    </w:p>
    <w:p w14:paraId="63126A99" w14:textId="62654016" w:rsidR="0068716B" w:rsidRDefault="00094EAD">
      <w:pPr>
        <w:pStyle w:val="23"/>
        <w:tabs>
          <w:tab w:val="right" w:leader="dot" w:pos="8777"/>
        </w:tabs>
        <w:ind w:left="480"/>
        <w:rPr>
          <w:rFonts w:asciiTheme="minorHAnsi" w:eastAsiaTheme="minorEastAsia" w:hAnsiTheme="minorHAnsi" w:cstheme="minorBidi"/>
          <w:noProof/>
          <w:kern w:val="2"/>
        </w:rPr>
      </w:pPr>
      <w:hyperlink w:anchor="_Toc107613032" w:history="1">
        <w:r w:rsidR="0068716B" w:rsidRPr="009B4273">
          <w:rPr>
            <w:rStyle w:val="ab"/>
            <w:noProof/>
          </w:rPr>
          <w:t>4.2</w:t>
        </w:r>
        <w:r w:rsidR="0068716B" w:rsidRPr="009B4273">
          <w:rPr>
            <w:rStyle w:val="ab"/>
            <w:rFonts w:hint="eastAsia"/>
            <w:noProof/>
          </w:rPr>
          <w:t xml:space="preserve"> </w:t>
        </w:r>
        <w:r w:rsidR="0068716B" w:rsidRPr="009B4273">
          <w:rPr>
            <w:rStyle w:val="ab"/>
            <w:rFonts w:hint="eastAsia"/>
            <w:noProof/>
          </w:rPr>
          <w:t>互動平台應用</w:t>
        </w:r>
        <w:r w:rsidR="0068716B">
          <w:rPr>
            <w:noProof/>
            <w:webHidden/>
          </w:rPr>
          <w:tab/>
        </w:r>
        <w:r w:rsidR="0068716B">
          <w:rPr>
            <w:noProof/>
            <w:webHidden/>
          </w:rPr>
          <w:fldChar w:fldCharType="begin"/>
        </w:r>
        <w:r w:rsidR="0068716B">
          <w:rPr>
            <w:noProof/>
            <w:webHidden/>
          </w:rPr>
          <w:instrText xml:space="preserve"> PAGEREF _Toc107613032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5490503D" w14:textId="5E1F6F1C"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33" w:history="1">
        <w:r w:rsidR="0068716B" w:rsidRPr="009B4273">
          <w:rPr>
            <w:rStyle w:val="ab"/>
            <w:noProof/>
          </w:rPr>
          <w:t>4.2.1</w:t>
        </w:r>
        <w:r w:rsidR="0068716B" w:rsidRPr="009B4273">
          <w:rPr>
            <w:rStyle w:val="ab"/>
            <w:rFonts w:hint="eastAsia"/>
            <w:noProof/>
          </w:rPr>
          <w:t xml:space="preserve"> </w:t>
        </w:r>
        <w:r w:rsidR="0068716B" w:rsidRPr="009B4273">
          <w:rPr>
            <w:rStyle w:val="ab"/>
            <w:rFonts w:hint="eastAsia"/>
            <w:noProof/>
          </w:rPr>
          <w:t>串接監測數據</w:t>
        </w:r>
        <w:r w:rsidR="0068716B">
          <w:rPr>
            <w:noProof/>
            <w:webHidden/>
          </w:rPr>
          <w:tab/>
        </w:r>
        <w:r w:rsidR="0068716B">
          <w:rPr>
            <w:noProof/>
            <w:webHidden/>
          </w:rPr>
          <w:fldChar w:fldCharType="begin"/>
        </w:r>
        <w:r w:rsidR="0068716B">
          <w:rPr>
            <w:noProof/>
            <w:webHidden/>
          </w:rPr>
          <w:instrText xml:space="preserve"> PAGEREF _Toc107613033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3F631A23" w14:textId="0A02E08D" w:rsidR="0068716B" w:rsidRDefault="00094EAD">
      <w:pPr>
        <w:pStyle w:val="33"/>
        <w:tabs>
          <w:tab w:val="right" w:leader="dot" w:pos="8777"/>
        </w:tabs>
        <w:ind w:left="960"/>
        <w:rPr>
          <w:rFonts w:asciiTheme="minorHAnsi" w:eastAsiaTheme="minorEastAsia" w:hAnsiTheme="minorHAnsi" w:cstheme="minorBidi"/>
          <w:noProof/>
          <w:kern w:val="2"/>
        </w:rPr>
      </w:pPr>
      <w:hyperlink w:anchor="_Toc107613034" w:history="1">
        <w:r w:rsidR="0068716B" w:rsidRPr="009B4273">
          <w:rPr>
            <w:rStyle w:val="ab"/>
            <w:noProof/>
          </w:rPr>
          <w:t>4.2.2</w:t>
        </w:r>
        <w:r w:rsidR="0068716B" w:rsidRPr="009B4273">
          <w:rPr>
            <w:rStyle w:val="ab"/>
            <w:rFonts w:hint="eastAsia"/>
            <w:noProof/>
          </w:rPr>
          <w:t xml:space="preserve"> </w:t>
        </w:r>
        <w:r w:rsidR="0068716B" w:rsidRPr="009B4273">
          <w:rPr>
            <w:rStyle w:val="ab"/>
            <w:rFonts w:hint="eastAsia"/>
            <w:noProof/>
          </w:rPr>
          <w:t>數據呈現與狀態註記</w:t>
        </w:r>
        <w:r w:rsidR="0068716B">
          <w:rPr>
            <w:noProof/>
            <w:webHidden/>
          </w:rPr>
          <w:tab/>
        </w:r>
        <w:r w:rsidR="0068716B">
          <w:rPr>
            <w:noProof/>
            <w:webHidden/>
          </w:rPr>
          <w:fldChar w:fldCharType="begin"/>
        </w:r>
        <w:r w:rsidR="0068716B">
          <w:rPr>
            <w:noProof/>
            <w:webHidden/>
          </w:rPr>
          <w:instrText xml:space="preserve"> PAGEREF _Toc107613034 \h </w:instrText>
        </w:r>
        <w:r w:rsidR="0068716B">
          <w:rPr>
            <w:noProof/>
            <w:webHidden/>
          </w:rPr>
        </w:r>
        <w:r w:rsidR="0068716B">
          <w:rPr>
            <w:noProof/>
            <w:webHidden/>
          </w:rPr>
          <w:fldChar w:fldCharType="separate"/>
        </w:r>
        <w:r w:rsidR="0068716B">
          <w:rPr>
            <w:noProof/>
            <w:webHidden/>
          </w:rPr>
          <w:t>81</w:t>
        </w:r>
        <w:r w:rsidR="0068716B">
          <w:rPr>
            <w:noProof/>
            <w:webHidden/>
          </w:rPr>
          <w:fldChar w:fldCharType="end"/>
        </w:r>
      </w:hyperlink>
    </w:p>
    <w:p w14:paraId="57EE92B8" w14:textId="2F01D4B7" w:rsidR="0068716B" w:rsidRDefault="00094EAD">
      <w:pPr>
        <w:pStyle w:val="11"/>
        <w:rPr>
          <w:rFonts w:asciiTheme="minorHAnsi" w:eastAsiaTheme="minorEastAsia" w:hAnsiTheme="minorHAnsi" w:cstheme="minorBidi"/>
          <w:noProof/>
          <w:kern w:val="2"/>
        </w:rPr>
      </w:pPr>
      <w:hyperlink w:anchor="_Toc107613035" w:history="1">
        <w:r w:rsidR="0068716B" w:rsidRPr="009B4273">
          <w:rPr>
            <w:rStyle w:val="ab"/>
            <w:rFonts w:hint="eastAsia"/>
            <w:noProof/>
          </w:rPr>
          <w:t>第</w:t>
        </w:r>
        <w:r w:rsidR="0068716B" w:rsidRPr="009B4273">
          <w:rPr>
            <w:rStyle w:val="ab"/>
            <w:rFonts w:hint="eastAsia"/>
            <w:noProof/>
          </w:rPr>
          <w:t xml:space="preserve"> 5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結論與建議</w:t>
        </w:r>
        <w:r w:rsidR="0068716B">
          <w:rPr>
            <w:noProof/>
            <w:webHidden/>
          </w:rPr>
          <w:tab/>
        </w:r>
        <w:r w:rsidR="0068716B">
          <w:rPr>
            <w:noProof/>
            <w:webHidden/>
          </w:rPr>
          <w:fldChar w:fldCharType="begin"/>
        </w:r>
        <w:r w:rsidR="0068716B">
          <w:rPr>
            <w:noProof/>
            <w:webHidden/>
          </w:rPr>
          <w:instrText xml:space="preserve"> PAGEREF _Toc107613035 \h </w:instrText>
        </w:r>
        <w:r w:rsidR="0068716B">
          <w:rPr>
            <w:noProof/>
            <w:webHidden/>
          </w:rPr>
        </w:r>
        <w:r w:rsidR="0068716B">
          <w:rPr>
            <w:noProof/>
            <w:webHidden/>
          </w:rPr>
          <w:fldChar w:fldCharType="separate"/>
        </w:r>
        <w:r w:rsidR="0068716B">
          <w:rPr>
            <w:noProof/>
            <w:webHidden/>
          </w:rPr>
          <w:t>84</w:t>
        </w:r>
        <w:r w:rsidR="0068716B">
          <w:rPr>
            <w:noProof/>
            <w:webHidden/>
          </w:rPr>
          <w:fldChar w:fldCharType="end"/>
        </w:r>
      </w:hyperlink>
    </w:p>
    <w:p w14:paraId="767F8D29" w14:textId="1C030E3D" w:rsidR="0068716B" w:rsidRDefault="00094EAD">
      <w:pPr>
        <w:pStyle w:val="11"/>
        <w:rPr>
          <w:rFonts w:asciiTheme="minorHAnsi" w:eastAsiaTheme="minorEastAsia" w:hAnsiTheme="minorHAnsi" w:cstheme="minorBidi"/>
          <w:noProof/>
          <w:kern w:val="2"/>
        </w:rPr>
      </w:pPr>
      <w:hyperlink w:anchor="_Toc107613036" w:history="1">
        <w:r w:rsidR="0068716B" w:rsidRPr="009B4273">
          <w:rPr>
            <w:rStyle w:val="ab"/>
            <w:rFonts w:hint="eastAsia"/>
            <w:noProof/>
          </w:rPr>
          <w:t>參考文獻</w:t>
        </w:r>
        <w:r w:rsidR="0068716B">
          <w:rPr>
            <w:noProof/>
            <w:webHidden/>
          </w:rPr>
          <w:tab/>
        </w:r>
        <w:r w:rsidR="0068716B">
          <w:rPr>
            <w:noProof/>
            <w:webHidden/>
          </w:rPr>
          <w:fldChar w:fldCharType="begin"/>
        </w:r>
        <w:r w:rsidR="0068716B">
          <w:rPr>
            <w:noProof/>
            <w:webHidden/>
          </w:rPr>
          <w:instrText xml:space="preserve"> PAGEREF _Toc107613036 \h </w:instrText>
        </w:r>
        <w:r w:rsidR="0068716B">
          <w:rPr>
            <w:noProof/>
            <w:webHidden/>
          </w:rPr>
        </w:r>
        <w:r w:rsidR="0068716B">
          <w:rPr>
            <w:noProof/>
            <w:webHidden/>
          </w:rPr>
          <w:fldChar w:fldCharType="separate"/>
        </w:r>
        <w:r w:rsidR="0068716B">
          <w:rPr>
            <w:noProof/>
            <w:webHidden/>
          </w:rPr>
          <w:t>87</w:t>
        </w:r>
        <w:r w:rsidR="0068716B">
          <w:rPr>
            <w:noProof/>
            <w:webHidden/>
          </w:rPr>
          <w:fldChar w:fldCharType="end"/>
        </w:r>
      </w:hyperlink>
    </w:p>
    <w:p w14:paraId="64EF417A" w14:textId="16574274"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612984"/>
      <w:r w:rsidR="00C4429D" w:rsidRPr="009F2D68">
        <w:lastRenderedPageBreak/>
        <w:t>圖目錄</w:t>
      </w:r>
      <w:bookmarkEnd w:id="25"/>
    </w:p>
    <w:p w14:paraId="710E8F87" w14:textId="07C4EA85" w:rsidR="0001429D" w:rsidRPr="00ED7131" w:rsidRDefault="006F06EB">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圖</w:instrText>
      </w:r>
      <w:r w:rsidRPr="00ED7131">
        <w:rPr>
          <w:rFonts w:cs="Times New Roman"/>
          <w:smallCaps w:val="0"/>
        </w:rPr>
        <w:instrText xml:space="preserve">" </w:instrText>
      </w:r>
      <w:r w:rsidRPr="00ED7131">
        <w:rPr>
          <w:rFonts w:cs="Times New Roman"/>
          <w:smallCaps w:val="0"/>
        </w:rPr>
        <w:fldChar w:fldCharType="separate"/>
      </w:r>
      <w:hyperlink w:anchor="_Toc107522685"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1 </w:t>
        </w:r>
        <w:r w:rsidR="0001429D" w:rsidRPr="00ED7131">
          <w:rPr>
            <w:rStyle w:val="ab"/>
            <w:rFonts w:hint="eastAsia"/>
            <w:smallCaps w:val="0"/>
            <w:noProof/>
          </w:rPr>
          <w:t>研究使用工具模組</w:t>
        </w:r>
        <w:r w:rsidR="0001429D" w:rsidRPr="00ED7131">
          <w:rPr>
            <w:rStyle w:val="ab"/>
            <w:smallCaps w:val="0"/>
            <w:noProof/>
          </w:rPr>
          <w:t>(Arduino</w:t>
        </w:r>
        <w:r w:rsidR="0001429D" w:rsidRPr="00ED7131">
          <w:rPr>
            <w:rStyle w:val="ab"/>
            <w:rFonts w:hint="eastAsia"/>
            <w:smallCaps w:val="0"/>
            <w:noProof/>
          </w:rPr>
          <w:t>微控器、感測元件、無線傳輸模組</w:t>
        </w:r>
        <w:r w:rsidR="0001429D" w:rsidRPr="00ED7131">
          <w:rPr>
            <w:rStyle w:val="ab"/>
            <w:smallCaps w:val="0"/>
            <w:noProof/>
          </w:rPr>
          <w:t>)</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w:t>
        </w:r>
        <w:r w:rsidR="0001429D" w:rsidRPr="00ED7131">
          <w:rPr>
            <w:smallCaps w:val="0"/>
            <w:noProof/>
            <w:webHidden/>
          </w:rPr>
          <w:fldChar w:fldCharType="end"/>
        </w:r>
      </w:hyperlink>
    </w:p>
    <w:p w14:paraId="56A5209B" w14:textId="445246FF"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86"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2 </w:t>
        </w:r>
        <w:r w:rsidR="0001429D" w:rsidRPr="00ED7131">
          <w:rPr>
            <w:rStyle w:val="ab"/>
            <w:rFonts w:hint="eastAsia"/>
            <w:smallCaps w:val="0"/>
            <w:noProof/>
          </w:rPr>
          <w:t>感測元件佈設位置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w:t>
        </w:r>
        <w:r w:rsidR="0001429D" w:rsidRPr="00ED7131">
          <w:rPr>
            <w:smallCaps w:val="0"/>
            <w:noProof/>
            <w:webHidden/>
          </w:rPr>
          <w:fldChar w:fldCharType="end"/>
        </w:r>
      </w:hyperlink>
    </w:p>
    <w:p w14:paraId="17E0D02C" w14:textId="726B3065"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87"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3 </w:t>
        </w:r>
        <w:r w:rsidR="0001429D" w:rsidRPr="00ED7131">
          <w:rPr>
            <w:rStyle w:val="ab"/>
            <w:rFonts w:hint="eastAsia"/>
            <w:smallCaps w:val="0"/>
            <w:noProof/>
          </w:rPr>
          <w:t>研究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w:t>
        </w:r>
        <w:r w:rsidR="0001429D" w:rsidRPr="00ED7131">
          <w:rPr>
            <w:smallCaps w:val="0"/>
            <w:noProof/>
            <w:webHidden/>
          </w:rPr>
          <w:fldChar w:fldCharType="end"/>
        </w:r>
      </w:hyperlink>
    </w:p>
    <w:p w14:paraId="269EF71C" w14:textId="7CF4E635"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88"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4 </w:t>
        </w:r>
        <w:r w:rsidR="0001429D" w:rsidRPr="00ED7131">
          <w:rPr>
            <w:rStyle w:val="ab"/>
            <w:rFonts w:hint="eastAsia"/>
            <w:smallCaps w:val="0"/>
            <w:noProof/>
          </w:rPr>
          <w:t>長、短距離無線通訊距離與耗能比較</w:t>
        </w:r>
        <w:r w:rsidR="0001429D" w:rsidRPr="00ED7131">
          <w:rPr>
            <w:rStyle w:val="ab"/>
            <w:smallCaps w:val="0"/>
            <w:noProof/>
          </w:rPr>
          <w:t>[3]</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9</w:t>
        </w:r>
        <w:r w:rsidR="0001429D" w:rsidRPr="00ED7131">
          <w:rPr>
            <w:smallCaps w:val="0"/>
            <w:noProof/>
            <w:webHidden/>
          </w:rPr>
          <w:fldChar w:fldCharType="end"/>
        </w:r>
      </w:hyperlink>
    </w:p>
    <w:p w14:paraId="3B7ABFD2" w14:textId="27C9222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89"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5 </w:t>
        </w:r>
        <w:r w:rsidR="0001429D" w:rsidRPr="00ED7131">
          <w:rPr>
            <w:rStyle w:val="ab"/>
            <w:rFonts w:hint="eastAsia"/>
            <w:smallCaps w:val="0"/>
            <w:noProof/>
          </w:rPr>
          <w:t>加速度警示燈模組整體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0</w:t>
        </w:r>
        <w:r w:rsidR="0001429D" w:rsidRPr="00ED7131">
          <w:rPr>
            <w:smallCaps w:val="0"/>
            <w:noProof/>
            <w:webHidden/>
          </w:rPr>
          <w:fldChar w:fldCharType="end"/>
        </w:r>
      </w:hyperlink>
    </w:p>
    <w:p w14:paraId="6F1D9C2D" w14:textId="66B68BC7"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0"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6 </w:t>
        </w:r>
        <w:r w:rsidR="0001429D" w:rsidRPr="00ED7131">
          <w:rPr>
            <w:rStyle w:val="ab"/>
            <w:rFonts w:hint="eastAsia"/>
            <w:smallCaps w:val="0"/>
            <w:noProof/>
          </w:rPr>
          <w:t>環境資訊呈現於</w:t>
        </w:r>
        <w:r w:rsidR="0001429D" w:rsidRPr="00ED7131">
          <w:rPr>
            <w:rStyle w:val="ab"/>
            <w:smallCaps w:val="0"/>
            <w:noProof/>
          </w:rPr>
          <w:t>Revit</w:t>
        </w:r>
        <w:r w:rsidR="0001429D" w:rsidRPr="00ED7131">
          <w:rPr>
            <w:rStyle w:val="ab"/>
            <w:rFonts w:hint="eastAsia"/>
            <w:smallCaps w:val="0"/>
            <w:noProof/>
          </w:rPr>
          <w:t>建築資訊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1</w:t>
        </w:r>
        <w:r w:rsidR="0001429D" w:rsidRPr="00ED7131">
          <w:rPr>
            <w:smallCaps w:val="0"/>
            <w:noProof/>
            <w:webHidden/>
          </w:rPr>
          <w:fldChar w:fldCharType="end"/>
        </w:r>
      </w:hyperlink>
    </w:p>
    <w:p w14:paraId="5DFD4FB9" w14:textId="6A43407C"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1"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7 </w:t>
        </w:r>
        <w:r w:rsidR="0001429D" w:rsidRPr="00ED7131">
          <w:rPr>
            <w:rStyle w:val="ab"/>
            <w:rFonts w:hint="eastAsia"/>
            <w:smallCaps w:val="0"/>
            <w:noProof/>
          </w:rPr>
          <w:t>俄羅斯</w:t>
        </w:r>
        <w:r w:rsidR="0001429D" w:rsidRPr="00ED7131">
          <w:rPr>
            <w:rStyle w:val="ab"/>
            <w:smallCaps w:val="0"/>
            <w:noProof/>
          </w:rPr>
          <w:t xml:space="preserve"> Tengo Interactive </w:t>
        </w:r>
        <w:r w:rsidR="0001429D" w:rsidRPr="00ED7131">
          <w:rPr>
            <w:rStyle w:val="ab"/>
            <w:rFonts w:hint="eastAsia"/>
            <w:smallCaps w:val="0"/>
            <w:noProof/>
          </w:rPr>
          <w:t>公司模擬維修畫面</w:t>
        </w:r>
        <w:r w:rsidR="0001429D" w:rsidRPr="00ED7131">
          <w:rPr>
            <w:rStyle w:val="ab"/>
            <w:smallCaps w:val="0"/>
            <w:noProof/>
          </w:rPr>
          <w:t>[7]</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2</w:t>
        </w:r>
        <w:r w:rsidR="0001429D" w:rsidRPr="00ED7131">
          <w:rPr>
            <w:smallCaps w:val="0"/>
            <w:noProof/>
            <w:webHidden/>
          </w:rPr>
          <w:fldChar w:fldCharType="end"/>
        </w:r>
      </w:hyperlink>
    </w:p>
    <w:p w14:paraId="59E86344" w14:textId="60C197E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2"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8 </w:t>
        </w:r>
        <w:r w:rsidR="0001429D" w:rsidRPr="00ED7131">
          <w:rPr>
            <w:rStyle w:val="ab"/>
            <w:rFonts w:hint="eastAsia"/>
            <w:smallCaps w:val="0"/>
            <w:noProof/>
          </w:rPr>
          <w:t>搭建</w:t>
        </w:r>
        <w:r w:rsidR="0001429D" w:rsidRPr="00ED7131">
          <w:rPr>
            <w:rStyle w:val="ab"/>
            <w:smallCaps w:val="0"/>
            <w:noProof/>
          </w:rPr>
          <w:t>Unity</w:t>
        </w:r>
        <w:r w:rsidR="0001429D" w:rsidRPr="00ED7131">
          <w:rPr>
            <w:rStyle w:val="ab"/>
            <w:rFonts w:hint="eastAsia"/>
            <w:smallCaps w:val="0"/>
            <w:noProof/>
          </w:rPr>
          <w:t>互動平台需要使用到的相關工具</w:t>
        </w:r>
        <w:r w:rsidR="0001429D" w:rsidRPr="00ED7131">
          <w:rPr>
            <w:rStyle w:val="ab"/>
            <w:smallCaps w:val="0"/>
            <w:noProof/>
          </w:rPr>
          <w:t>[10]</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43351998" w14:textId="008FE576"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3"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9 </w:t>
        </w:r>
        <w:r w:rsidR="0001429D" w:rsidRPr="00ED7131">
          <w:rPr>
            <w:rStyle w:val="ab"/>
            <w:rFonts w:hint="eastAsia"/>
            <w:smallCaps w:val="0"/>
            <w:noProof/>
          </w:rPr>
          <w:t>設計模型模擬呈現於行動裝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6723B9A7" w14:textId="0DEC9064"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 Arduino UNO </w:t>
        </w:r>
        <w:r w:rsidR="0001429D" w:rsidRPr="00ED7131">
          <w:rPr>
            <w:rStyle w:val="ab"/>
            <w:rFonts w:hint="eastAsia"/>
            <w:smallCaps w:val="0"/>
            <w:noProof/>
          </w:rPr>
          <w:t>外觀與組成</w:t>
        </w:r>
        <w:r w:rsidR="0001429D" w:rsidRPr="00ED7131">
          <w:rPr>
            <w:rStyle w:val="ab"/>
            <w:smallCaps w:val="0"/>
            <w:noProof/>
          </w:rPr>
          <w:t>[14]</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7</w:t>
        </w:r>
        <w:r w:rsidR="0001429D" w:rsidRPr="00ED7131">
          <w:rPr>
            <w:smallCaps w:val="0"/>
            <w:noProof/>
            <w:webHidden/>
          </w:rPr>
          <w:fldChar w:fldCharType="end"/>
        </w:r>
      </w:hyperlink>
    </w:p>
    <w:p w14:paraId="609628E9" w14:textId="208C1FF7"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 </w:t>
        </w:r>
        <w:r w:rsidR="0001429D" w:rsidRPr="00ED7131">
          <w:rPr>
            <w:rStyle w:val="ab"/>
            <w:rFonts w:hint="eastAsia"/>
            <w:smallCaps w:val="0"/>
            <w:noProof/>
          </w:rPr>
          <w:t>數位與類比訊號型態示意圖</w:t>
        </w:r>
        <w:r w:rsidR="0001429D" w:rsidRPr="00ED7131">
          <w:rPr>
            <w:rStyle w:val="ab"/>
            <w:smallCaps w:val="0"/>
            <w:noProof/>
          </w:rPr>
          <w:t>[15, 16]</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8</w:t>
        </w:r>
        <w:r w:rsidR="0001429D" w:rsidRPr="00ED7131">
          <w:rPr>
            <w:smallCaps w:val="0"/>
            <w:noProof/>
            <w:webHidden/>
          </w:rPr>
          <w:fldChar w:fldCharType="end"/>
        </w:r>
      </w:hyperlink>
    </w:p>
    <w:p w14:paraId="7BAC6C66" w14:textId="7D020F6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 I2C</w:t>
        </w:r>
        <w:r w:rsidR="0001429D" w:rsidRPr="00ED7131">
          <w:rPr>
            <w:rStyle w:val="ab"/>
            <w:rFonts w:hint="eastAsia"/>
            <w:smallCaps w:val="0"/>
            <w:noProof/>
          </w:rPr>
          <w:t>介面通訊協定示意圖</w:t>
        </w:r>
        <w:r w:rsidR="0001429D" w:rsidRPr="00ED7131">
          <w:rPr>
            <w:rStyle w:val="ab"/>
            <w:smallCaps w:val="0"/>
            <w:noProof/>
          </w:rPr>
          <w:t>[15]</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9</w:t>
        </w:r>
        <w:r w:rsidR="0001429D" w:rsidRPr="00ED7131">
          <w:rPr>
            <w:smallCaps w:val="0"/>
            <w:noProof/>
            <w:webHidden/>
          </w:rPr>
          <w:fldChar w:fldCharType="end"/>
        </w:r>
      </w:hyperlink>
    </w:p>
    <w:p w14:paraId="20C78BA1" w14:textId="2A889B9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 UART</w:t>
        </w:r>
        <w:r w:rsidR="0001429D" w:rsidRPr="00ED7131">
          <w:rPr>
            <w:rStyle w:val="ab"/>
            <w:rFonts w:hint="eastAsia"/>
            <w:smallCaps w:val="0"/>
            <w:noProof/>
          </w:rPr>
          <w:t>通訊介面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0</w:t>
        </w:r>
        <w:r w:rsidR="0001429D" w:rsidRPr="00ED7131">
          <w:rPr>
            <w:smallCaps w:val="0"/>
            <w:noProof/>
            <w:webHidden/>
          </w:rPr>
          <w:fldChar w:fldCharType="end"/>
        </w:r>
      </w:hyperlink>
    </w:p>
    <w:p w14:paraId="22445BA8" w14:textId="373D509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5 Arduino IDE</w:t>
        </w:r>
        <w:r w:rsidR="0001429D" w:rsidRPr="00ED7131">
          <w:rPr>
            <w:rStyle w:val="ab"/>
            <w:rFonts w:hint="eastAsia"/>
            <w:smallCaps w:val="0"/>
            <w:noProof/>
          </w:rPr>
          <w:t>整合開發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337D1067" w14:textId="0861603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69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6 </w:t>
        </w:r>
        <w:r w:rsidR="0001429D" w:rsidRPr="00ED7131">
          <w:rPr>
            <w:rStyle w:val="ab"/>
            <w:rFonts w:hint="eastAsia"/>
            <w:smallCaps w:val="0"/>
            <w:noProof/>
          </w:rPr>
          <w:t>開啟序列埠監控視窗監看</w:t>
        </w:r>
        <w:r w:rsidR="0001429D" w:rsidRPr="00ED7131">
          <w:rPr>
            <w:rStyle w:val="ab"/>
            <w:smallCaps w:val="0"/>
            <w:noProof/>
          </w:rPr>
          <w:t>Arduino</w:t>
        </w:r>
        <w:r w:rsidR="0001429D" w:rsidRPr="00ED7131">
          <w:rPr>
            <w:rStyle w:val="ab"/>
            <w:rFonts w:hint="eastAsia"/>
            <w:smallCaps w:val="0"/>
            <w:noProof/>
          </w:rPr>
          <w:t>狀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5FEB071F" w14:textId="22B10097"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7 MPU6050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2</w:t>
        </w:r>
        <w:r w:rsidR="0001429D" w:rsidRPr="00ED7131">
          <w:rPr>
            <w:smallCaps w:val="0"/>
            <w:noProof/>
            <w:webHidden/>
          </w:rPr>
          <w:fldChar w:fldCharType="end"/>
        </w:r>
      </w:hyperlink>
    </w:p>
    <w:p w14:paraId="567D29F2" w14:textId="39128D88"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8 KSM133</w:t>
        </w:r>
        <w:r w:rsidR="0001429D" w:rsidRPr="00ED7131">
          <w:rPr>
            <w:rStyle w:val="ab"/>
            <w:rFonts w:hint="eastAsia"/>
            <w:smallCaps w:val="0"/>
            <w:noProof/>
          </w:rPr>
          <w:t>重量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1ABF0228" w14:textId="63C6F55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9 HX711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2CC278D2" w14:textId="1D024D21"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0 </w:t>
        </w:r>
        <w:r w:rsidR="0001429D" w:rsidRPr="00ED7131">
          <w:rPr>
            <w:rStyle w:val="ab"/>
            <w:rFonts w:hint="eastAsia"/>
            <w:smallCaps w:val="0"/>
            <w:noProof/>
          </w:rPr>
          <w:t>組裝</w:t>
        </w:r>
        <w:r w:rsidR="0001429D" w:rsidRPr="00ED7131">
          <w:rPr>
            <w:rStyle w:val="ab"/>
            <w:smallCaps w:val="0"/>
            <w:noProof/>
          </w:rPr>
          <w:t xml:space="preserve">KSM133 </w:t>
        </w:r>
        <w:r w:rsidR="0001429D" w:rsidRPr="00ED7131">
          <w:rPr>
            <w:rStyle w:val="ab"/>
            <w:rFonts w:hint="eastAsia"/>
            <w:smallCaps w:val="0"/>
            <w:noProof/>
          </w:rPr>
          <w:t>感測模組與承壓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3BA1E449" w14:textId="11433298"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1 BF350-3AA</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4</w:t>
        </w:r>
        <w:r w:rsidR="0001429D" w:rsidRPr="00ED7131">
          <w:rPr>
            <w:smallCaps w:val="0"/>
            <w:noProof/>
            <w:webHidden/>
          </w:rPr>
          <w:fldChar w:fldCharType="end"/>
        </w:r>
      </w:hyperlink>
    </w:p>
    <w:p w14:paraId="4CBF8FBF" w14:textId="0672CCB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2 XBee PRO S3B</w:t>
        </w:r>
        <w:r w:rsidR="0001429D" w:rsidRPr="00ED7131">
          <w:rPr>
            <w:rStyle w:val="ab"/>
            <w:rFonts w:hint="eastAsia"/>
            <w:smallCaps w:val="0"/>
            <w:noProof/>
          </w:rPr>
          <w:t>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6BFA7A4F" w14:textId="1AB01E0A"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3</w:t>
        </w:r>
        <w:r w:rsidR="0001429D" w:rsidRPr="00ED7131">
          <w:rPr>
            <w:rStyle w:val="ab"/>
            <w:rFonts w:hint="eastAsia"/>
            <w:smallCaps w:val="0"/>
            <w:noProof/>
          </w:rPr>
          <w:t>擴展板連接</w:t>
        </w:r>
        <w:r w:rsidR="0001429D" w:rsidRPr="00ED7131">
          <w:rPr>
            <w:rStyle w:val="ab"/>
            <w:smallCaps w:val="0"/>
            <w:noProof/>
          </w:rPr>
          <w:t>XBee</w:t>
        </w:r>
        <w:r w:rsidR="0001429D" w:rsidRPr="00ED7131">
          <w:rPr>
            <w:rStyle w:val="ab"/>
            <w:rFonts w:hint="eastAsia"/>
            <w:smallCaps w:val="0"/>
            <w:noProof/>
          </w:rPr>
          <w:t>與</w:t>
        </w:r>
        <w:r w:rsidR="0001429D" w:rsidRPr="00ED7131">
          <w:rPr>
            <w:rStyle w:val="ab"/>
            <w:smallCaps w:val="0"/>
            <w:noProof/>
          </w:rPr>
          <w:t>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0333266F" w14:textId="39B9E3E8"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4 X-CTU</w:t>
        </w:r>
        <w:r w:rsidR="0001429D" w:rsidRPr="00ED7131">
          <w:rPr>
            <w:rStyle w:val="ab"/>
            <w:rFonts w:hint="eastAsia"/>
            <w:smallCaps w:val="0"/>
            <w:noProof/>
          </w:rPr>
          <w:t>使用者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6</w:t>
        </w:r>
        <w:r w:rsidR="0001429D" w:rsidRPr="00ED7131">
          <w:rPr>
            <w:smallCaps w:val="0"/>
            <w:noProof/>
            <w:webHidden/>
          </w:rPr>
          <w:fldChar w:fldCharType="end"/>
        </w:r>
      </w:hyperlink>
    </w:p>
    <w:p w14:paraId="5C561C02" w14:textId="2896D56E"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5 Cat M1</w:t>
        </w:r>
        <w:r w:rsidR="0001429D" w:rsidRPr="00ED7131">
          <w:rPr>
            <w:rStyle w:val="ab"/>
            <w:rFonts w:hint="eastAsia"/>
            <w:smallCaps w:val="0"/>
            <w:noProof/>
          </w:rPr>
          <w:t>無線通訊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6E7D4E98" w14:textId="72F86BCD"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0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6 Cat M1</w:t>
        </w:r>
        <w:r w:rsidR="0001429D" w:rsidRPr="00ED7131">
          <w:rPr>
            <w:rStyle w:val="ab"/>
            <w:rFonts w:hint="eastAsia"/>
            <w:smallCaps w:val="0"/>
            <w:noProof/>
          </w:rPr>
          <w:t>模組連接腳位說明</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583D1434" w14:textId="1983EA8C"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7 Cat M1</w:t>
        </w:r>
        <w:r w:rsidR="0001429D" w:rsidRPr="00ED7131">
          <w:rPr>
            <w:rStyle w:val="ab"/>
            <w:rFonts w:hint="eastAsia"/>
            <w:smallCaps w:val="0"/>
            <w:noProof/>
          </w:rPr>
          <w:t>無線通訊模組與</w:t>
        </w:r>
        <w:r w:rsidR="0001429D" w:rsidRPr="00ED7131">
          <w:rPr>
            <w:rStyle w:val="ab"/>
            <w:smallCaps w:val="0"/>
            <w:noProof/>
          </w:rPr>
          <w:t>Arduino</w:t>
        </w:r>
        <w:r w:rsidR="0001429D" w:rsidRPr="00ED7131">
          <w:rPr>
            <w:rStyle w:val="ab"/>
            <w:rFonts w:hint="eastAsia"/>
            <w:smallCaps w:val="0"/>
            <w:noProof/>
          </w:rPr>
          <w:t>開發版連接</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9</w:t>
        </w:r>
        <w:r w:rsidR="0001429D" w:rsidRPr="00ED7131">
          <w:rPr>
            <w:smallCaps w:val="0"/>
            <w:noProof/>
            <w:webHidden/>
          </w:rPr>
          <w:fldChar w:fldCharType="end"/>
        </w:r>
      </w:hyperlink>
    </w:p>
    <w:p w14:paraId="3A3CF9D0" w14:textId="42601CC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8 YAT</w:t>
        </w:r>
        <w:r w:rsidR="0001429D" w:rsidRPr="00ED7131">
          <w:rPr>
            <w:rStyle w:val="ab"/>
            <w:rFonts w:hint="eastAsia"/>
            <w:smallCaps w:val="0"/>
            <w:noProof/>
          </w:rPr>
          <w:t>軟體使用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0</w:t>
        </w:r>
        <w:r w:rsidR="0001429D" w:rsidRPr="00ED7131">
          <w:rPr>
            <w:smallCaps w:val="0"/>
            <w:noProof/>
            <w:webHidden/>
          </w:rPr>
          <w:fldChar w:fldCharType="end"/>
        </w:r>
      </w:hyperlink>
    </w:p>
    <w:p w14:paraId="5048821E" w14:textId="203114A1"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9 </w:t>
        </w:r>
        <w:r w:rsidR="0001429D" w:rsidRPr="00ED7131">
          <w:rPr>
            <w:rStyle w:val="ab"/>
            <w:rFonts w:hint="eastAsia"/>
            <w:smallCaps w:val="0"/>
            <w:noProof/>
          </w:rPr>
          <w:t>規劃之量測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2</w:t>
        </w:r>
        <w:r w:rsidR="0001429D" w:rsidRPr="00ED7131">
          <w:rPr>
            <w:smallCaps w:val="0"/>
            <w:noProof/>
            <w:webHidden/>
          </w:rPr>
          <w:fldChar w:fldCharType="end"/>
        </w:r>
      </w:hyperlink>
    </w:p>
    <w:p w14:paraId="08B4A5C6" w14:textId="6BC66D9C"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0 </w:t>
        </w:r>
        <w:r w:rsidR="0001429D" w:rsidRPr="00ED7131">
          <w:rPr>
            <w:rStyle w:val="ab"/>
            <w:rFonts w:hint="eastAsia"/>
            <w:smallCaps w:val="0"/>
            <w:noProof/>
          </w:rPr>
          <w:t>感測器佈設位置簡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5484D7C" w14:textId="7B5680E4"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1 </w:t>
        </w:r>
        <w:r w:rsidR="0001429D" w:rsidRPr="00ED7131">
          <w:rPr>
            <w:rStyle w:val="ab"/>
            <w:rFonts w:hint="eastAsia"/>
            <w:smallCaps w:val="0"/>
            <w:noProof/>
          </w:rPr>
          <w:t>安裝位置現況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1D15C80" w14:textId="1AF36791"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2 </w:t>
        </w:r>
        <w:r w:rsidR="0001429D" w:rsidRPr="00ED7131">
          <w:rPr>
            <w:rStyle w:val="ab"/>
            <w:rFonts w:hint="eastAsia"/>
            <w:smallCaps w:val="0"/>
            <w:noProof/>
          </w:rPr>
          <w:t>安裝處的軌枕</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27D654CC" w14:textId="48AC2C9D"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3 </w:t>
        </w:r>
        <w:r w:rsidR="0001429D" w:rsidRPr="00ED7131">
          <w:rPr>
            <w:rStyle w:val="ab"/>
            <w:rFonts w:hint="eastAsia"/>
            <w:smallCaps w:val="0"/>
            <w:noProof/>
          </w:rPr>
          <w:t>監測模組主要作業步驟</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4</w:t>
        </w:r>
        <w:r w:rsidR="0001429D" w:rsidRPr="00ED7131">
          <w:rPr>
            <w:smallCaps w:val="0"/>
            <w:noProof/>
            <w:webHidden/>
          </w:rPr>
          <w:fldChar w:fldCharType="end"/>
        </w:r>
      </w:hyperlink>
    </w:p>
    <w:p w14:paraId="647FD5B9" w14:textId="490DBFF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4 </w:t>
        </w:r>
        <w:r w:rsidR="0001429D" w:rsidRPr="00ED7131">
          <w:rPr>
            <w:rStyle w:val="ab"/>
            <w:rFonts w:hint="eastAsia"/>
            <w:smallCaps w:val="0"/>
            <w:noProof/>
          </w:rPr>
          <w:t>搭配</w:t>
        </w:r>
        <w:r w:rsidR="0001429D" w:rsidRPr="00ED7131">
          <w:rPr>
            <w:rStyle w:val="ab"/>
            <w:smallCaps w:val="0"/>
            <w:noProof/>
          </w:rPr>
          <w:t>XBee</w:t>
        </w:r>
        <w:r w:rsidR="0001429D" w:rsidRPr="00ED7131">
          <w:rPr>
            <w:rStyle w:val="ab"/>
            <w:rFonts w:hint="eastAsia"/>
            <w:smallCaps w:val="0"/>
            <w:noProof/>
          </w:rPr>
          <w:t>之軌道監測模組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5</w:t>
        </w:r>
        <w:r w:rsidR="0001429D" w:rsidRPr="00ED7131">
          <w:rPr>
            <w:smallCaps w:val="0"/>
            <w:noProof/>
            <w:webHidden/>
          </w:rPr>
          <w:fldChar w:fldCharType="end"/>
        </w:r>
      </w:hyperlink>
    </w:p>
    <w:p w14:paraId="1736FC37" w14:textId="27B3BF7F"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5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337693F0" w14:textId="0B952B58"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1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6 </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67161C60" w14:textId="48628C42"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7 </w:t>
        </w:r>
        <w:r w:rsidR="0001429D" w:rsidRPr="00ED7131">
          <w:rPr>
            <w:rStyle w:val="ab"/>
            <w:rFonts w:hint="eastAsia"/>
            <w:smallCaps w:val="0"/>
            <w:noProof/>
          </w:rPr>
          <w:t>太陽能供電板與</w:t>
        </w:r>
        <w:r w:rsidR="0001429D" w:rsidRPr="00ED7131">
          <w:rPr>
            <w:rStyle w:val="ab"/>
            <w:smallCaps w:val="0"/>
            <w:noProof/>
          </w:rPr>
          <w:t>10</w:t>
        </w:r>
        <w:r w:rsidR="0001429D" w:rsidRPr="00ED7131">
          <w:rPr>
            <w:rStyle w:val="ab"/>
            <w:rFonts w:hint="eastAsia"/>
            <w:smallCaps w:val="0"/>
            <w:noProof/>
          </w:rPr>
          <w:t>號電瓶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7</w:t>
        </w:r>
        <w:r w:rsidR="0001429D" w:rsidRPr="00ED7131">
          <w:rPr>
            <w:smallCaps w:val="0"/>
            <w:noProof/>
            <w:webHidden/>
          </w:rPr>
          <w:fldChar w:fldCharType="end"/>
        </w:r>
      </w:hyperlink>
    </w:p>
    <w:p w14:paraId="564B85EF" w14:textId="0049565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8 setu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8</w:t>
        </w:r>
        <w:r w:rsidR="0001429D" w:rsidRPr="00ED7131">
          <w:rPr>
            <w:smallCaps w:val="0"/>
            <w:noProof/>
            <w:webHidden/>
          </w:rPr>
          <w:fldChar w:fldCharType="end"/>
        </w:r>
      </w:hyperlink>
    </w:p>
    <w:p w14:paraId="2A5E13B8" w14:textId="54769E3A"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9 loo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9</w:t>
        </w:r>
        <w:r w:rsidR="0001429D" w:rsidRPr="00ED7131">
          <w:rPr>
            <w:smallCaps w:val="0"/>
            <w:noProof/>
            <w:webHidden/>
          </w:rPr>
          <w:fldChar w:fldCharType="end"/>
        </w:r>
      </w:hyperlink>
    </w:p>
    <w:p w14:paraId="762730EA" w14:textId="73E6584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4 </w:t>
        </w:r>
        <w:r w:rsidR="0001429D" w:rsidRPr="00ED7131">
          <w:rPr>
            <w:rStyle w:val="ab"/>
            <w:rFonts w:hint="eastAsia"/>
            <w:smallCaps w:val="0"/>
            <w:noProof/>
          </w:rPr>
          <w:t>軌道監測模組之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0</w:t>
        </w:r>
        <w:r w:rsidR="0001429D" w:rsidRPr="00ED7131">
          <w:rPr>
            <w:smallCaps w:val="0"/>
            <w:noProof/>
            <w:webHidden/>
          </w:rPr>
          <w:fldChar w:fldCharType="end"/>
        </w:r>
      </w:hyperlink>
    </w:p>
    <w:p w14:paraId="588C6E41" w14:textId="59F76F28"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E6E8729" w14:textId="182272B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7 Cat M1</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腳位</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143F7AE" w14:textId="1CA07B46"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0 </w:t>
        </w:r>
        <w:r w:rsidR="0001429D" w:rsidRPr="00ED7131">
          <w:rPr>
            <w:rStyle w:val="ab"/>
            <w:rFonts w:hint="eastAsia"/>
            <w:smallCaps w:val="0"/>
            <w:noProof/>
          </w:rPr>
          <w:t>感測元件之佈設位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2</w:t>
        </w:r>
        <w:r w:rsidR="0001429D" w:rsidRPr="00ED7131">
          <w:rPr>
            <w:smallCaps w:val="0"/>
            <w:noProof/>
            <w:webHidden/>
          </w:rPr>
          <w:fldChar w:fldCharType="end"/>
        </w:r>
      </w:hyperlink>
    </w:p>
    <w:p w14:paraId="77818222" w14:textId="44F3ECFF"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3</w:t>
        </w:r>
        <w:r w:rsidR="0001429D" w:rsidRPr="00ED7131">
          <w:rPr>
            <w:smallCaps w:val="0"/>
            <w:noProof/>
            <w:webHidden/>
          </w:rPr>
          <w:fldChar w:fldCharType="end"/>
        </w:r>
      </w:hyperlink>
    </w:p>
    <w:p w14:paraId="3E6A4DD5" w14:textId="4C730388"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2 XBee</w:t>
        </w:r>
        <w:r w:rsidR="0001429D" w:rsidRPr="00ED7131">
          <w:rPr>
            <w:rStyle w:val="ab"/>
            <w:rFonts w:hint="eastAsia"/>
            <w:smallCaps w:val="0"/>
            <w:noProof/>
          </w:rPr>
          <w:t>接收端連接筆電</w:t>
        </w:r>
        <w:r w:rsidR="0001429D" w:rsidRPr="00ED7131">
          <w:rPr>
            <w:rStyle w:val="ab"/>
            <w:smallCaps w:val="0"/>
            <w:noProof/>
          </w:rPr>
          <w:t>USB</w:t>
        </w:r>
        <w:r w:rsidR="0001429D" w:rsidRPr="00ED7131">
          <w:rPr>
            <w:rStyle w:val="ab"/>
            <w:rFonts w:hint="eastAsia"/>
            <w:smallCaps w:val="0"/>
            <w:noProof/>
          </w:rPr>
          <w:t>連接埠</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0F38CB69" w14:textId="4FD042FD"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2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3 </w:t>
        </w:r>
        <w:r w:rsidR="0001429D" w:rsidRPr="00ED7131">
          <w:rPr>
            <w:rStyle w:val="ab"/>
            <w:rFonts w:hint="eastAsia"/>
            <w:smallCaps w:val="0"/>
            <w:noProof/>
          </w:rPr>
          <w:t>鄰近設備機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10E02542" w14:textId="4F3FE2A1"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8 </w:t>
        </w:r>
        <w:r w:rsidR="0001429D" w:rsidRPr="00ED7131">
          <w:rPr>
            <w:rStyle w:val="ab"/>
            <w:rFonts w:hint="eastAsia"/>
            <w:smallCaps w:val="0"/>
            <w:noProof/>
          </w:rPr>
          <w:t>配線盒置於石碴</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02020B9A" w14:textId="3B379C15"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9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2383D662" w14:textId="5E4B25BD"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0 YAT</w:t>
        </w:r>
        <w:r w:rsidR="0001429D" w:rsidRPr="00ED7131">
          <w:rPr>
            <w:rStyle w:val="ab"/>
            <w:rFonts w:hint="eastAsia"/>
            <w:smallCaps w:val="0"/>
            <w:noProof/>
          </w:rPr>
          <w:t>軟體順利接收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6</w:t>
        </w:r>
        <w:r w:rsidR="0001429D" w:rsidRPr="00ED7131">
          <w:rPr>
            <w:smallCaps w:val="0"/>
            <w:noProof/>
            <w:webHidden/>
          </w:rPr>
          <w:fldChar w:fldCharType="end"/>
        </w:r>
      </w:hyperlink>
    </w:p>
    <w:p w14:paraId="13C4335D" w14:textId="534B2C99"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41 </w:t>
        </w:r>
        <w:r w:rsidR="0001429D" w:rsidRPr="00ED7131">
          <w:rPr>
            <w:rStyle w:val="ab"/>
            <w:rFonts w:hint="eastAsia"/>
            <w:smallCaps w:val="0"/>
            <w:noProof/>
          </w:rPr>
          <w:t>監測數值趨勢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8</w:t>
        </w:r>
        <w:r w:rsidR="0001429D" w:rsidRPr="00ED7131">
          <w:rPr>
            <w:smallCaps w:val="0"/>
            <w:noProof/>
            <w:webHidden/>
          </w:rPr>
          <w:fldChar w:fldCharType="end"/>
        </w:r>
      </w:hyperlink>
    </w:p>
    <w:p w14:paraId="68F34562" w14:textId="3B92E475"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 Autodesk CIVIL 3D</w:t>
        </w:r>
        <w:r w:rsidR="0001429D" w:rsidRPr="00ED7131">
          <w:rPr>
            <w:rStyle w:val="ab"/>
            <w:rFonts w:hint="eastAsia"/>
            <w:smallCaps w:val="0"/>
            <w:noProof/>
          </w:rPr>
          <w:t>軟體設計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2</w:t>
        </w:r>
        <w:r w:rsidR="0001429D" w:rsidRPr="00ED7131">
          <w:rPr>
            <w:smallCaps w:val="0"/>
            <w:noProof/>
            <w:webHidden/>
          </w:rPr>
          <w:fldChar w:fldCharType="end"/>
        </w:r>
      </w:hyperlink>
    </w:p>
    <w:p w14:paraId="57B9AF32" w14:textId="7067DF72"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2 Unity</w:t>
        </w:r>
        <w:r w:rsidR="0001429D" w:rsidRPr="00ED7131">
          <w:rPr>
            <w:rStyle w:val="ab"/>
            <w:rFonts w:hint="eastAsia"/>
            <w:smallCaps w:val="0"/>
            <w:noProof/>
          </w:rPr>
          <w:t>開發環境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3</w:t>
        </w:r>
        <w:r w:rsidR="0001429D" w:rsidRPr="00ED7131">
          <w:rPr>
            <w:smallCaps w:val="0"/>
            <w:noProof/>
            <w:webHidden/>
          </w:rPr>
          <w:fldChar w:fldCharType="end"/>
        </w:r>
      </w:hyperlink>
    </w:p>
    <w:p w14:paraId="0982EEE7" w14:textId="48026DCC"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3 Visual Studio Community</w:t>
        </w:r>
        <w:r w:rsidR="0001429D" w:rsidRPr="00ED7131">
          <w:rPr>
            <w:rStyle w:val="ab"/>
            <w:rFonts w:hint="eastAsia"/>
            <w:smallCaps w:val="0"/>
            <w:noProof/>
          </w:rPr>
          <w:t>程式編輯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4</w:t>
        </w:r>
        <w:r w:rsidR="0001429D" w:rsidRPr="00ED7131">
          <w:rPr>
            <w:smallCaps w:val="0"/>
            <w:noProof/>
            <w:webHidden/>
          </w:rPr>
          <w:fldChar w:fldCharType="end"/>
        </w:r>
      </w:hyperlink>
    </w:p>
    <w:p w14:paraId="7F13D04F" w14:textId="563A5B27"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4 </w:t>
        </w:r>
        <w:r w:rsidR="0001429D" w:rsidRPr="00ED7131">
          <w:rPr>
            <w:rStyle w:val="ab"/>
            <w:rFonts w:hint="eastAsia"/>
            <w:smallCaps w:val="0"/>
            <w:noProof/>
          </w:rPr>
          <w:t>軌道模型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5</w:t>
        </w:r>
        <w:r w:rsidR="0001429D" w:rsidRPr="00ED7131">
          <w:rPr>
            <w:smallCaps w:val="0"/>
            <w:noProof/>
            <w:webHidden/>
          </w:rPr>
          <w:fldChar w:fldCharType="end"/>
        </w:r>
      </w:hyperlink>
    </w:p>
    <w:p w14:paraId="362B4FF9" w14:textId="37F3D4F6"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5</w:t>
        </w:r>
        <w:r w:rsidR="0001429D" w:rsidRPr="00ED7131">
          <w:rPr>
            <w:rStyle w:val="ab"/>
            <w:rFonts w:hint="eastAsia"/>
            <w:smallCaps w:val="0"/>
            <w:noProof/>
          </w:rPr>
          <w:t>提供路段圖說</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36A7E53D" w14:textId="2A2F7936"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3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6 Civil 3D</w:t>
        </w:r>
        <w:r w:rsidR="0001429D" w:rsidRPr="00ED7131">
          <w:rPr>
            <w:rStyle w:val="ab"/>
            <w:rFonts w:hint="eastAsia"/>
            <w:smallCaps w:val="0"/>
            <w:noProof/>
          </w:rPr>
          <w:t>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62123092" w14:textId="6C30559A"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7 </w:t>
        </w:r>
        <w:r w:rsidR="0001429D" w:rsidRPr="00ED7131">
          <w:rPr>
            <w:rStyle w:val="ab"/>
            <w:rFonts w:hint="eastAsia"/>
            <w:smallCaps w:val="0"/>
            <w:noProof/>
          </w:rPr>
          <w:t>定線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6EDE41F4" w14:textId="53488ACF"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8 </w:t>
        </w:r>
        <w:r w:rsidR="0001429D" w:rsidRPr="00ED7131">
          <w:rPr>
            <w:rStyle w:val="ab"/>
            <w:rFonts w:hint="eastAsia"/>
            <w:smallCaps w:val="0"/>
            <w:noProof/>
          </w:rPr>
          <w:t>新左營站南端軌道平面線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5F952393" w14:textId="0053096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9 </w:t>
        </w:r>
        <w:r w:rsidR="0001429D" w:rsidRPr="00ED7131">
          <w:rPr>
            <w:rStyle w:val="ab"/>
            <w:rFonts w:hint="eastAsia"/>
            <w:smallCaps w:val="0"/>
            <w:noProof/>
          </w:rPr>
          <w:t>縱斷面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7782BB01" w14:textId="3C0275A2"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3"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0 </w:t>
        </w:r>
        <w:r w:rsidR="0001429D" w:rsidRPr="00ED7131">
          <w:rPr>
            <w:rStyle w:val="ab"/>
            <w:rFonts w:hint="eastAsia"/>
            <w:smallCaps w:val="0"/>
            <w:noProof/>
          </w:rPr>
          <w:t>完成西正線縱斷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6D4D1830" w14:textId="46B356D7"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1 </w:t>
        </w:r>
        <w:r w:rsidR="0001429D" w:rsidRPr="00ED7131">
          <w:rPr>
            <w:rStyle w:val="ab"/>
            <w:rFonts w:hint="eastAsia"/>
            <w:smallCaps w:val="0"/>
            <w:noProof/>
          </w:rPr>
          <w:t>切換至</w:t>
        </w:r>
        <w:r w:rsidR="0001429D" w:rsidRPr="00ED7131">
          <w:rPr>
            <w:rStyle w:val="ab"/>
            <w:smallCaps w:val="0"/>
            <w:noProof/>
          </w:rPr>
          <w:t>3D</w:t>
        </w:r>
        <w:r w:rsidR="0001429D" w:rsidRPr="00ED7131">
          <w:rPr>
            <w:rStyle w:val="ab"/>
            <w:rFonts w:hint="eastAsia"/>
            <w:smallCaps w:val="0"/>
            <w:noProof/>
          </w:rPr>
          <w:t>塑型模組</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41A5C8F9" w14:textId="03A7D899"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2 </w:t>
        </w:r>
        <w:r w:rsidR="0001429D" w:rsidRPr="00ED7131">
          <w:rPr>
            <w:rStyle w:val="ab"/>
            <w:rFonts w:hint="eastAsia"/>
            <w:smallCaps w:val="0"/>
            <w:noProof/>
          </w:rPr>
          <w:t>完成之軌道</w:t>
        </w:r>
        <w:r w:rsidR="0001429D" w:rsidRPr="00ED7131">
          <w:rPr>
            <w:rStyle w:val="ab"/>
            <w:smallCaps w:val="0"/>
            <w:noProof/>
          </w:rPr>
          <w:t>3D</w:t>
        </w:r>
        <w:r w:rsidR="0001429D" w:rsidRPr="00ED7131">
          <w:rPr>
            <w:rStyle w:val="ab"/>
            <w:rFonts w:hint="eastAsia"/>
            <w:smallCaps w:val="0"/>
            <w:noProof/>
          </w:rPr>
          <w:t>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101BC2B7" w14:textId="1B79263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3 Civil 3D</w:t>
        </w:r>
        <w:r w:rsidR="0001429D" w:rsidRPr="00ED7131">
          <w:rPr>
            <w:rStyle w:val="ab"/>
            <w:rFonts w:hint="eastAsia"/>
            <w:smallCaps w:val="0"/>
            <w:noProof/>
          </w:rPr>
          <w:t>模型匯入</w:t>
        </w:r>
        <w:r w:rsidR="0001429D" w:rsidRPr="00ED7131">
          <w:rPr>
            <w:rStyle w:val="ab"/>
            <w:smallCaps w:val="0"/>
            <w:noProof/>
          </w:rPr>
          <w:t>Unity</w:t>
        </w:r>
        <w:r w:rsidR="0001429D" w:rsidRPr="00ED7131">
          <w:rPr>
            <w:rStyle w:val="ab"/>
            <w:rFonts w:hint="eastAsia"/>
            <w:smallCaps w:val="0"/>
            <w:noProof/>
          </w:rPr>
          <w:t>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14099A2F" w14:textId="1B9185FC"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4 </w:t>
        </w:r>
        <w:r w:rsidR="0001429D" w:rsidRPr="00ED7131">
          <w:rPr>
            <w:rStyle w:val="ab"/>
            <w:rFonts w:hint="eastAsia"/>
            <w:smallCaps w:val="0"/>
            <w:noProof/>
          </w:rPr>
          <w:t>匯入</w:t>
        </w:r>
        <w:r w:rsidR="0001429D" w:rsidRPr="00ED7131">
          <w:rPr>
            <w:rStyle w:val="ab"/>
            <w:smallCaps w:val="0"/>
            <w:noProof/>
          </w:rPr>
          <w:t>SketchUp</w:t>
        </w:r>
        <w:r w:rsidR="0001429D" w:rsidRPr="00ED7131">
          <w:rPr>
            <w:rStyle w:val="ab"/>
            <w:rFonts w:hint="eastAsia"/>
            <w:smallCaps w:val="0"/>
            <w:noProof/>
          </w:rPr>
          <w:t>之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4F6CBD4A" w14:textId="7D27F2E2"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5 </w:t>
        </w:r>
        <w:r w:rsidR="0001429D" w:rsidRPr="00ED7131">
          <w:rPr>
            <w:rStyle w:val="ab"/>
            <w:rFonts w:hint="eastAsia"/>
            <w:smallCaps w:val="0"/>
            <w:noProof/>
          </w:rPr>
          <w:t>匯入</w:t>
        </w:r>
        <w:r w:rsidR="0001429D" w:rsidRPr="00ED7131">
          <w:rPr>
            <w:rStyle w:val="ab"/>
            <w:smallCaps w:val="0"/>
            <w:noProof/>
          </w:rPr>
          <w:t>Unity</w:t>
        </w:r>
        <w:r w:rsidR="0001429D" w:rsidRPr="00ED7131">
          <w:rPr>
            <w:rStyle w:val="ab"/>
            <w:rFonts w:hint="eastAsia"/>
            <w:smallCaps w:val="0"/>
            <w:noProof/>
          </w:rPr>
          <w:t>的軌道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1</w:t>
        </w:r>
        <w:r w:rsidR="0001429D" w:rsidRPr="00ED7131">
          <w:rPr>
            <w:smallCaps w:val="0"/>
            <w:noProof/>
            <w:webHidden/>
          </w:rPr>
          <w:fldChar w:fldCharType="end"/>
        </w:r>
      </w:hyperlink>
    </w:p>
    <w:p w14:paraId="19A68CE9" w14:textId="7BDBD6BC"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4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6 UI</w:t>
        </w:r>
        <w:r w:rsidR="0001429D" w:rsidRPr="00ED7131">
          <w:rPr>
            <w:rStyle w:val="ab"/>
            <w:rFonts w:hint="eastAsia"/>
            <w:smallCaps w:val="0"/>
            <w:noProof/>
          </w:rPr>
          <w:t>介面層狀式架構規劃</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2</w:t>
        </w:r>
        <w:r w:rsidR="0001429D" w:rsidRPr="00ED7131">
          <w:rPr>
            <w:smallCaps w:val="0"/>
            <w:noProof/>
            <w:webHidden/>
          </w:rPr>
          <w:fldChar w:fldCharType="end"/>
        </w:r>
      </w:hyperlink>
    </w:p>
    <w:p w14:paraId="257895FF" w14:textId="1B0FAA26"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7 </w:t>
        </w:r>
        <w:r w:rsidR="0001429D" w:rsidRPr="00ED7131">
          <w:rPr>
            <w:rStyle w:val="ab"/>
            <w:rFonts w:hint="eastAsia"/>
            <w:smallCaps w:val="0"/>
            <w:noProof/>
          </w:rPr>
          <w:t>編寫切換場景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4</w:t>
        </w:r>
        <w:r w:rsidR="0001429D" w:rsidRPr="00ED7131">
          <w:rPr>
            <w:smallCaps w:val="0"/>
            <w:noProof/>
            <w:webHidden/>
          </w:rPr>
          <w:fldChar w:fldCharType="end"/>
        </w:r>
      </w:hyperlink>
    </w:p>
    <w:p w14:paraId="1E1F18D4" w14:textId="23C1DC14"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8 </w:t>
        </w:r>
        <w:r w:rsidR="0001429D" w:rsidRPr="00ED7131">
          <w:rPr>
            <w:rStyle w:val="ab"/>
            <w:rFonts w:hint="eastAsia"/>
            <w:smallCaps w:val="0"/>
            <w:noProof/>
          </w:rPr>
          <w:t>將</w:t>
        </w:r>
        <w:r w:rsidR="0001429D" w:rsidRPr="00ED7131">
          <w:rPr>
            <w:rStyle w:val="ab"/>
            <w:smallCaps w:val="0"/>
            <w:noProof/>
          </w:rPr>
          <w:t>csv</w:t>
        </w:r>
        <w:r w:rsidR="0001429D" w:rsidRPr="00ED7131">
          <w:rPr>
            <w:rStyle w:val="ab"/>
            <w:rFonts w:hint="eastAsia"/>
            <w:smallCaps w:val="0"/>
            <w:noProof/>
          </w:rPr>
          <w:t>檔資料匯入</w:t>
        </w:r>
        <w:r w:rsidR="0001429D" w:rsidRPr="00ED7131">
          <w:rPr>
            <w:rStyle w:val="ab"/>
            <w:smallCaps w:val="0"/>
            <w:noProof/>
          </w:rPr>
          <w:t>List&lt; T &gt;</w:t>
        </w:r>
        <w:r w:rsidR="0001429D" w:rsidRPr="00ED7131">
          <w:rPr>
            <w:rStyle w:val="ab"/>
            <w:rFonts w:hint="eastAsia"/>
            <w:smallCaps w:val="0"/>
            <w:noProof/>
          </w:rPr>
          <w:t>與繪圖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5</w:t>
        </w:r>
        <w:r w:rsidR="0001429D" w:rsidRPr="00ED7131">
          <w:rPr>
            <w:smallCaps w:val="0"/>
            <w:noProof/>
            <w:webHidden/>
          </w:rPr>
          <w:fldChar w:fldCharType="end"/>
        </w:r>
      </w:hyperlink>
    </w:p>
    <w:p w14:paraId="2A08318B" w14:textId="198EC10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9 </w:t>
        </w:r>
        <w:r w:rsidR="0001429D" w:rsidRPr="00ED7131">
          <w:rPr>
            <w:rStyle w:val="ab"/>
            <w:rFonts w:hint="eastAsia"/>
            <w:smallCaps w:val="0"/>
            <w:noProof/>
          </w:rPr>
          <w:t>輸入框資料儲存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6</w:t>
        </w:r>
        <w:r w:rsidR="0001429D" w:rsidRPr="00ED7131">
          <w:rPr>
            <w:smallCaps w:val="0"/>
            <w:noProof/>
            <w:webHidden/>
          </w:rPr>
          <w:fldChar w:fldCharType="end"/>
        </w:r>
      </w:hyperlink>
    </w:p>
    <w:p w14:paraId="176161A3" w14:textId="125CBCF2"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 134</w:t>
        </w:r>
        <w:r w:rsidR="0001429D" w:rsidRPr="00ED7131">
          <w:rPr>
            <w:rStyle w:val="ab"/>
            <w:rFonts w:hint="eastAsia"/>
            <w:smallCaps w:val="0"/>
            <w:noProof/>
          </w:rPr>
          <w:t>次自強號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8</w:t>
        </w:r>
        <w:r w:rsidR="0001429D" w:rsidRPr="00ED7131">
          <w:rPr>
            <w:smallCaps w:val="0"/>
            <w:noProof/>
            <w:webHidden/>
          </w:rPr>
          <w:fldChar w:fldCharType="end"/>
        </w:r>
      </w:hyperlink>
    </w:p>
    <w:p w14:paraId="0DEB7047" w14:textId="03D4F0CF"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2 326</w:t>
        </w:r>
        <w:r w:rsidR="0001429D" w:rsidRPr="00ED7131">
          <w:rPr>
            <w:rStyle w:val="ab"/>
            <w:rFonts w:hint="eastAsia"/>
            <w:smallCaps w:val="0"/>
            <w:noProof/>
          </w:rPr>
          <w:t>次普悠瑪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9</w:t>
        </w:r>
        <w:r w:rsidR="0001429D" w:rsidRPr="00ED7131">
          <w:rPr>
            <w:smallCaps w:val="0"/>
            <w:noProof/>
            <w:webHidden/>
          </w:rPr>
          <w:fldChar w:fldCharType="end"/>
        </w:r>
      </w:hyperlink>
    </w:p>
    <w:p w14:paraId="1C3F00E7" w14:textId="0CD2A16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3 3228</w:t>
        </w:r>
        <w:r w:rsidR="0001429D" w:rsidRPr="00ED7131">
          <w:rPr>
            <w:rStyle w:val="ab"/>
            <w:rFonts w:hint="eastAsia"/>
            <w:smallCaps w:val="0"/>
            <w:noProof/>
          </w:rPr>
          <w:t>次區間車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0</w:t>
        </w:r>
        <w:r w:rsidR="0001429D" w:rsidRPr="00ED7131">
          <w:rPr>
            <w:smallCaps w:val="0"/>
            <w:noProof/>
            <w:webHidden/>
          </w:rPr>
          <w:fldChar w:fldCharType="end"/>
        </w:r>
      </w:hyperlink>
    </w:p>
    <w:p w14:paraId="38125EBB" w14:textId="36830EFC"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6"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4 </w:t>
        </w:r>
        <w:r w:rsidR="0001429D" w:rsidRPr="00ED7131">
          <w:rPr>
            <w:rStyle w:val="ab"/>
            <w:rFonts w:hint="eastAsia"/>
            <w:smallCaps w:val="0"/>
            <w:noProof/>
          </w:rPr>
          <w:t>車型振動於道床的振動數值</w:t>
        </w:r>
        <w:r w:rsidR="0001429D" w:rsidRPr="00ED7131">
          <w:rPr>
            <w:rStyle w:val="ab"/>
            <w:smallCaps w:val="0"/>
            <w:noProof/>
          </w:rPr>
          <w:t>[31]</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3</w:t>
        </w:r>
        <w:r w:rsidR="0001429D" w:rsidRPr="00ED7131">
          <w:rPr>
            <w:smallCaps w:val="0"/>
            <w:noProof/>
            <w:webHidden/>
          </w:rPr>
          <w:fldChar w:fldCharType="end"/>
        </w:r>
      </w:hyperlink>
    </w:p>
    <w:p w14:paraId="33C90A58" w14:textId="393AB186"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7"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5 </w:t>
        </w:r>
        <w:r w:rsidR="0001429D" w:rsidRPr="00ED7131">
          <w:rPr>
            <w:rStyle w:val="ab"/>
            <w:rFonts w:hint="eastAsia"/>
            <w:smallCaps w:val="0"/>
            <w:noProof/>
          </w:rPr>
          <w:t>三班車橫向阻力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4</w:t>
        </w:r>
        <w:r w:rsidR="0001429D" w:rsidRPr="00ED7131">
          <w:rPr>
            <w:smallCaps w:val="0"/>
            <w:noProof/>
            <w:webHidden/>
          </w:rPr>
          <w:fldChar w:fldCharType="end"/>
        </w:r>
      </w:hyperlink>
    </w:p>
    <w:p w14:paraId="429EA6B6" w14:textId="4E7A95A7"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8"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6 </w:t>
        </w:r>
        <w:r w:rsidR="0001429D" w:rsidRPr="00ED7131">
          <w:rPr>
            <w:rStyle w:val="ab"/>
            <w:rFonts w:hint="eastAsia"/>
            <w:smallCaps w:val="0"/>
            <w:noProof/>
          </w:rPr>
          <w:t>三班車振動加速度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6</w:t>
        </w:r>
        <w:r w:rsidR="0001429D" w:rsidRPr="00ED7131">
          <w:rPr>
            <w:smallCaps w:val="0"/>
            <w:noProof/>
            <w:webHidden/>
          </w:rPr>
          <w:fldChar w:fldCharType="end"/>
        </w:r>
      </w:hyperlink>
    </w:p>
    <w:p w14:paraId="5B6E7EAA" w14:textId="621B1129"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59"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7 </w:t>
        </w:r>
        <w:r w:rsidR="0001429D" w:rsidRPr="00ED7131">
          <w:rPr>
            <w:rStyle w:val="ab"/>
            <w:rFonts w:hint="eastAsia"/>
            <w:smallCaps w:val="0"/>
            <w:noProof/>
          </w:rPr>
          <w:t>三班車橫向阻力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8</w:t>
        </w:r>
        <w:r w:rsidR="0001429D" w:rsidRPr="00ED7131">
          <w:rPr>
            <w:smallCaps w:val="0"/>
            <w:noProof/>
            <w:webHidden/>
          </w:rPr>
          <w:fldChar w:fldCharType="end"/>
        </w:r>
      </w:hyperlink>
    </w:p>
    <w:p w14:paraId="38FE24D6" w14:textId="0CC4DC8E"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60"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8 </w:t>
        </w:r>
        <w:r w:rsidR="0001429D" w:rsidRPr="00ED7131">
          <w:rPr>
            <w:rStyle w:val="ab"/>
            <w:rFonts w:hint="eastAsia"/>
            <w:smallCaps w:val="0"/>
            <w:noProof/>
          </w:rPr>
          <w:t>三班車振動加速度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9</w:t>
        </w:r>
        <w:r w:rsidR="0001429D" w:rsidRPr="00ED7131">
          <w:rPr>
            <w:smallCaps w:val="0"/>
            <w:noProof/>
            <w:webHidden/>
          </w:rPr>
          <w:fldChar w:fldCharType="end"/>
        </w:r>
      </w:hyperlink>
    </w:p>
    <w:p w14:paraId="08D800DC" w14:textId="4D424BEB"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61"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9 </w:t>
        </w:r>
        <w:r w:rsidR="0001429D" w:rsidRPr="00ED7131">
          <w:rPr>
            <w:rStyle w:val="ab"/>
            <w:rFonts w:hint="eastAsia"/>
            <w:smallCaps w:val="0"/>
            <w:noProof/>
          </w:rPr>
          <w:t>檔案資料傳遞架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2</w:t>
        </w:r>
        <w:r w:rsidR="0001429D" w:rsidRPr="00ED7131">
          <w:rPr>
            <w:smallCaps w:val="0"/>
            <w:noProof/>
            <w:webHidden/>
          </w:rPr>
          <w:fldChar w:fldCharType="end"/>
        </w:r>
      </w:hyperlink>
    </w:p>
    <w:p w14:paraId="61A5A69A" w14:textId="6717B8E3"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62"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0 </w:t>
        </w:r>
        <w:r w:rsidR="0001429D" w:rsidRPr="00ED7131">
          <w:rPr>
            <w:rStyle w:val="ab"/>
            <w:rFonts w:hint="eastAsia"/>
            <w:smallCaps w:val="0"/>
            <w:noProof/>
          </w:rPr>
          <w:t>進入模型頁面與監測站資訊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2AF54201" w14:textId="0A079792"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6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1 Unity</w:t>
        </w:r>
        <w:r w:rsidR="0001429D" w:rsidRPr="00ED7131">
          <w:rPr>
            <w:rStyle w:val="ab"/>
            <w:rFonts w:hint="eastAsia"/>
            <w:smallCaps w:val="0"/>
            <w:noProof/>
          </w:rPr>
          <w:t>呈現數據圖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1DF1F4F6" w14:textId="746F8E62"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6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2 </w:t>
        </w:r>
        <w:r w:rsidR="0001429D" w:rsidRPr="00ED7131">
          <w:rPr>
            <w:rStyle w:val="ab"/>
            <w:rFonts w:hint="eastAsia"/>
            <w:smallCaps w:val="0"/>
            <w:noProof/>
          </w:rPr>
          <w:t>狀態說明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664F379D" w14:textId="5B0FCBA0" w:rsidR="0001429D" w:rsidRPr="00ED7131" w:rsidRDefault="00094EAD">
      <w:pPr>
        <w:pStyle w:val="ae"/>
        <w:tabs>
          <w:tab w:val="right" w:leader="dot" w:pos="8777"/>
        </w:tabs>
        <w:rPr>
          <w:rFonts w:asciiTheme="minorHAnsi" w:eastAsiaTheme="minorEastAsia" w:hAnsiTheme="minorHAnsi" w:cstheme="minorBidi"/>
          <w:smallCaps w:val="0"/>
          <w:noProof/>
          <w:szCs w:val="22"/>
        </w:rPr>
      </w:pPr>
      <w:hyperlink w:anchor="_Toc10752276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3 </w:t>
        </w:r>
        <w:r w:rsidR="0001429D" w:rsidRPr="00ED7131">
          <w:rPr>
            <w:rStyle w:val="ab"/>
            <w:rFonts w:hint="eastAsia"/>
            <w:smallCaps w:val="0"/>
            <w:noProof/>
          </w:rPr>
          <w:t>更新狀態說明於模型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79F06E26" w14:textId="08156F5C" w:rsidR="00E00056" w:rsidRPr="00ED7131" w:rsidRDefault="006F06EB" w:rsidP="00AD5C37">
      <w:pPr>
        <w:spacing w:line="480" w:lineRule="auto"/>
        <w:ind w:left="480" w:firstLine="400"/>
        <w:rPr>
          <w:sz w:val="20"/>
          <w:szCs w:val="20"/>
        </w:rPr>
      </w:pPr>
      <w:r w:rsidRPr="00ED7131">
        <w:rPr>
          <w:sz w:val="20"/>
          <w:szCs w:val="20"/>
        </w:rPr>
        <w:fldChar w:fldCharType="end"/>
      </w:r>
      <w:r w:rsidR="00E00056" w:rsidRPr="00ED7131">
        <w:rPr>
          <w:sz w:val="20"/>
          <w:szCs w:val="20"/>
        </w:rPr>
        <w:br w:type="page"/>
      </w:r>
    </w:p>
    <w:p w14:paraId="3D0C8743" w14:textId="77777777" w:rsidR="00E00056" w:rsidRPr="00ED7131" w:rsidRDefault="00E00056" w:rsidP="00E00056">
      <w:pPr>
        <w:pStyle w:val="1"/>
        <w:numPr>
          <w:ilvl w:val="0"/>
          <w:numId w:val="0"/>
        </w:numPr>
        <w:spacing w:after="360"/>
      </w:pPr>
      <w:bookmarkStart w:id="26" w:name="_Toc107612985"/>
      <w:r w:rsidRPr="00ED7131">
        <w:lastRenderedPageBreak/>
        <w:t>表目錄</w:t>
      </w:r>
      <w:bookmarkEnd w:id="26"/>
    </w:p>
    <w:p w14:paraId="351CB7AB" w14:textId="0602A7B2" w:rsidR="006D3062" w:rsidRDefault="00E00056">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表</w:instrText>
      </w:r>
      <w:r w:rsidRPr="00ED7131">
        <w:rPr>
          <w:rFonts w:cs="Times New Roman"/>
          <w:smallCaps w:val="0"/>
        </w:rPr>
        <w:instrText xml:space="preserve">" </w:instrText>
      </w:r>
      <w:r w:rsidRPr="00ED7131">
        <w:rPr>
          <w:rFonts w:cs="Times New Roman"/>
          <w:smallCaps w:val="0"/>
        </w:rPr>
        <w:fldChar w:fldCharType="separate"/>
      </w:r>
      <w:hyperlink w:anchor="_Toc107581453"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1 </w:t>
        </w:r>
        <w:r w:rsidR="006D3062" w:rsidRPr="007C7D73">
          <w:rPr>
            <w:rStyle w:val="ab"/>
            <w:rFonts w:hint="eastAsia"/>
            <w:noProof/>
          </w:rPr>
          <w:t>物聯網架構</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3 \h </w:instrText>
        </w:r>
        <w:r w:rsidR="006D3062">
          <w:rPr>
            <w:noProof/>
            <w:webHidden/>
          </w:rPr>
        </w:r>
        <w:r w:rsidR="006D3062">
          <w:rPr>
            <w:noProof/>
            <w:webHidden/>
          </w:rPr>
          <w:fldChar w:fldCharType="separate"/>
        </w:r>
        <w:r w:rsidR="006D3062">
          <w:rPr>
            <w:noProof/>
            <w:webHidden/>
          </w:rPr>
          <w:t>8</w:t>
        </w:r>
        <w:r w:rsidR="006D3062">
          <w:rPr>
            <w:noProof/>
            <w:webHidden/>
          </w:rPr>
          <w:fldChar w:fldCharType="end"/>
        </w:r>
      </w:hyperlink>
    </w:p>
    <w:p w14:paraId="29BED857" w14:textId="2F410301"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54"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2 </w:t>
        </w:r>
        <w:r w:rsidR="006D3062" w:rsidRPr="007C7D73">
          <w:rPr>
            <w:rStyle w:val="ab"/>
            <w:rFonts w:hint="eastAsia"/>
            <w:noProof/>
          </w:rPr>
          <w:t>常見無線通訊協定分類</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4 \h </w:instrText>
        </w:r>
        <w:r w:rsidR="006D3062">
          <w:rPr>
            <w:noProof/>
            <w:webHidden/>
          </w:rPr>
        </w:r>
        <w:r w:rsidR="006D3062">
          <w:rPr>
            <w:noProof/>
            <w:webHidden/>
          </w:rPr>
          <w:fldChar w:fldCharType="separate"/>
        </w:r>
        <w:r w:rsidR="006D3062">
          <w:rPr>
            <w:noProof/>
            <w:webHidden/>
          </w:rPr>
          <w:t>9</w:t>
        </w:r>
        <w:r w:rsidR="006D3062">
          <w:rPr>
            <w:noProof/>
            <w:webHidden/>
          </w:rPr>
          <w:fldChar w:fldCharType="end"/>
        </w:r>
      </w:hyperlink>
    </w:p>
    <w:p w14:paraId="197E4472" w14:textId="4E416824"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5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1 Arduino</w:t>
        </w:r>
        <w:r w:rsidR="006D3062" w:rsidRPr="007C7D73">
          <w:rPr>
            <w:rStyle w:val="ab"/>
            <w:rFonts w:hint="eastAsia"/>
            <w:noProof/>
          </w:rPr>
          <w:t>與樹莓派之比較</w:t>
        </w:r>
        <w:r w:rsidR="006D3062">
          <w:rPr>
            <w:noProof/>
            <w:webHidden/>
          </w:rPr>
          <w:tab/>
        </w:r>
        <w:r w:rsidR="006D3062">
          <w:rPr>
            <w:noProof/>
            <w:webHidden/>
          </w:rPr>
          <w:fldChar w:fldCharType="begin"/>
        </w:r>
        <w:r w:rsidR="006D3062">
          <w:rPr>
            <w:noProof/>
            <w:webHidden/>
          </w:rPr>
          <w:instrText xml:space="preserve"> PAGEREF _Toc107581455 \h </w:instrText>
        </w:r>
        <w:r w:rsidR="006D3062">
          <w:rPr>
            <w:noProof/>
            <w:webHidden/>
          </w:rPr>
        </w:r>
        <w:r w:rsidR="006D3062">
          <w:rPr>
            <w:noProof/>
            <w:webHidden/>
          </w:rPr>
          <w:fldChar w:fldCharType="separate"/>
        </w:r>
        <w:r w:rsidR="006D3062">
          <w:rPr>
            <w:noProof/>
            <w:webHidden/>
          </w:rPr>
          <w:t>16</w:t>
        </w:r>
        <w:r w:rsidR="006D3062">
          <w:rPr>
            <w:noProof/>
            <w:webHidden/>
          </w:rPr>
          <w:fldChar w:fldCharType="end"/>
        </w:r>
      </w:hyperlink>
    </w:p>
    <w:p w14:paraId="1C147DCB" w14:textId="45E43A07"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56"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2 MPU6050 </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6 \h </w:instrText>
        </w:r>
        <w:r w:rsidR="006D3062">
          <w:rPr>
            <w:noProof/>
            <w:webHidden/>
          </w:rPr>
        </w:r>
        <w:r w:rsidR="006D3062">
          <w:rPr>
            <w:noProof/>
            <w:webHidden/>
          </w:rPr>
          <w:fldChar w:fldCharType="separate"/>
        </w:r>
        <w:r w:rsidR="006D3062">
          <w:rPr>
            <w:noProof/>
            <w:webHidden/>
          </w:rPr>
          <w:t>22</w:t>
        </w:r>
        <w:r w:rsidR="006D3062">
          <w:rPr>
            <w:noProof/>
            <w:webHidden/>
          </w:rPr>
          <w:fldChar w:fldCharType="end"/>
        </w:r>
      </w:hyperlink>
    </w:p>
    <w:p w14:paraId="592A86F2" w14:textId="1FAC63CF"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57"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3 BF350-3AA</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7 \h </w:instrText>
        </w:r>
        <w:r w:rsidR="006D3062">
          <w:rPr>
            <w:noProof/>
            <w:webHidden/>
          </w:rPr>
        </w:r>
        <w:r w:rsidR="006D3062">
          <w:rPr>
            <w:noProof/>
            <w:webHidden/>
          </w:rPr>
          <w:fldChar w:fldCharType="separate"/>
        </w:r>
        <w:r w:rsidR="006D3062">
          <w:rPr>
            <w:noProof/>
            <w:webHidden/>
          </w:rPr>
          <w:t>24</w:t>
        </w:r>
        <w:r w:rsidR="006D3062">
          <w:rPr>
            <w:noProof/>
            <w:webHidden/>
          </w:rPr>
          <w:fldChar w:fldCharType="end"/>
        </w:r>
      </w:hyperlink>
    </w:p>
    <w:p w14:paraId="4F87E694" w14:textId="6235ECFC"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58"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4 </w:t>
        </w:r>
        <w:r w:rsidR="006D3062" w:rsidRPr="007C7D73">
          <w:rPr>
            <w:rStyle w:val="ab"/>
            <w:rFonts w:hint="eastAsia"/>
            <w:noProof/>
          </w:rPr>
          <w:t>無線傳輸技術比較</w:t>
        </w:r>
        <w:r w:rsidR="006D3062" w:rsidRPr="007C7D73">
          <w:rPr>
            <w:rStyle w:val="ab"/>
            <w:noProof/>
          </w:rPr>
          <w:t>[19]</w:t>
        </w:r>
        <w:r w:rsidR="006D3062">
          <w:rPr>
            <w:noProof/>
            <w:webHidden/>
          </w:rPr>
          <w:tab/>
        </w:r>
        <w:r w:rsidR="006D3062">
          <w:rPr>
            <w:noProof/>
            <w:webHidden/>
          </w:rPr>
          <w:fldChar w:fldCharType="begin"/>
        </w:r>
        <w:r w:rsidR="006D3062">
          <w:rPr>
            <w:noProof/>
            <w:webHidden/>
          </w:rPr>
          <w:instrText xml:space="preserve"> PAGEREF _Toc107581458 \h </w:instrText>
        </w:r>
        <w:r w:rsidR="006D3062">
          <w:rPr>
            <w:noProof/>
            <w:webHidden/>
          </w:rPr>
        </w:r>
        <w:r w:rsidR="006D3062">
          <w:rPr>
            <w:noProof/>
            <w:webHidden/>
          </w:rPr>
          <w:fldChar w:fldCharType="separate"/>
        </w:r>
        <w:r w:rsidR="006D3062">
          <w:rPr>
            <w:noProof/>
            <w:webHidden/>
          </w:rPr>
          <w:t>25</w:t>
        </w:r>
        <w:r w:rsidR="006D3062">
          <w:rPr>
            <w:noProof/>
            <w:webHidden/>
          </w:rPr>
          <w:fldChar w:fldCharType="end"/>
        </w:r>
      </w:hyperlink>
    </w:p>
    <w:p w14:paraId="2BA58E7D" w14:textId="58AAE440"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59"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5 XBee PRO S3B</w:t>
        </w:r>
        <w:r w:rsidR="006D3062" w:rsidRPr="007C7D73">
          <w:rPr>
            <w:rStyle w:val="ab"/>
            <w:rFonts w:hint="eastAsia"/>
            <w:noProof/>
          </w:rPr>
          <w:t>規格表</w:t>
        </w:r>
        <w:r w:rsidR="006D3062">
          <w:rPr>
            <w:noProof/>
            <w:webHidden/>
          </w:rPr>
          <w:tab/>
        </w:r>
        <w:r w:rsidR="006D3062">
          <w:rPr>
            <w:noProof/>
            <w:webHidden/>
          </w:rPr>
          <w:fldChar w:fldCharType="begin"/>
        </w:r>
        <w:r w:rsidR="006D3062">
          <w:rPr>
            <w:noProof/>
            <w:webHidden/>
          </w:rPr>
          <w:instrText xml:space="preserve"> PAGEREF _Toc107581459 \h </w:instrText>
        </w:r>
        <w:r w:rsidR="006D3062">
          <w:rPr>
            <w:noProof/>
            <w:webHidden/>
          </w:rPr>
        </w:r>
        <w:r w:rsidR="006D3062">
          <w:rPr>
            <w:noProof/>
            <w:webHidden/>
          </w:rPr>
          <w:fldChar w:fldCharType="separate"/>
        </w:r>
        <w:r w:rsidR="006D3062">
          <w:rPr>
            <w:noProof/>
            <w:webHidden/>
          </w:rPr>
          <w:t>26</w:t>
        </w:r>
        <w:r w:rsidR="006D3062">
          <w:rPr>
            <w:noProof/>
            <w:webHidden/>
          </w:rPr>
          <w:fldChar w:fldCharType="end"/>
        </w:r>
      </w:hyperlink>
    </w:p>
    <w:p w14:paraId="09581945" w14:textId="59A1DF0C"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0"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6 LTE-M</w:t>
        </w:r>
        <w:r w:rsidR="006D3062" w:rsidRPr="007C7D73">
          <w:rPr>
            <w:rStyle w:val="ab"/>
            <w:rFonts w:hint="eastAsia"/>
            <w:noProof/>
          </w:rPr>
          <w:t>與</w:t>
        </w:r>
        <w:r w:rsidR="006D3062" w:rsidRPr="007C7D73">
          <w:rPr>
            <w:rStyle w:val="ab"/>
            <w:noProof/>
          </w:rPr>
          <w:t>NB-IoT</w:t>
        </w:r>
        <w:r w:rsidR="006D3062" w:rsidRPr="007C7D73">
          <w:rPr>
            <w:rStyle w:val="ab"/>
            <w:rFonts w:hint="eastAsia"/>
            <w:noProof/>
          </w:rPr>
          <w:t>比較表</w:t>
        </w:r>
        <w:r w:rsidR="006D3062" w:rsidRPr="007C7D73">
          <w:rPr>
            <w:rStyle w:val="ab"/>
            <w:noProof/>
          </w:rPr>
          <w:t>[22]</w:t>
        </w:r>
        <w:r w:rsidR="006D3062">
          <w:rPr>
            <w:noProof/>
            <w:webHidden/>
          </w:rPr>
          <w:tab/>
        </w:r>
        <w:r w:rsidR="006D3062">
          <w:rPr>
            <w:noProof/>
            <w:webHidden/>
          </w:rPr>
          <w:fldChar w:fldCharType="begin"/>
        </w:r>
        <w:r w:rsidR="006D3062">
          <w:rPr>
            <w:noProof/>
            <w:webHidden/>
          </w:rPr>
          <w:instrText xml:space="preserve"> PAGEREF _Toc107581460 \h </w:instrText>
        </w:r>
        <w:r w:rsidR="006D3062">
          <w:rPr>
            <w:noProof/>
            <w:webHidden/>
          </w:rPr>
        </w:r>
        <w:r w:rsidR="006D3062">
          <w:rPr>
            <w:noProof/>
            <w:webHidden/>
          </w:rPr>
          <w:fldChar w:fldCharType="separate"/>
        </w:r>
        <w:r w:rsidR="006D3062">
          <w:rPr>
            <w:noProof/>
            <w:webHidden/>
          </w:rPr>
          <w:t>27</w:t>
        </w:r>
        <w:r w:rsidR="006D3062">
          <w:rPr>
            <w:noProof/>
            <w:webHidden/>
          </w:rPr>
          <w:fldChar w:fldCharType="end"/>
        </w:r>
      </w:hyperlink>
    </w:p>
    <w:p w14:paraId="13CE26F7" w14:textId="4DAC2347"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1"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7 </w:t>
        </w:r>
        <w:r w:rsidR="006D3062" w:rsidRPr="007C7D73">
          <w:rPr>
            <w:rStyle w:val="ab"/>
            <w:rFonts w:hint="eastAsia"/>
            <w:noProof/>
          </w:rPr>
          <w:t>詳細安裝步驟與說明表</w:t>
        </w:r>
        <w:r w:rsidR="006D3062">
          <w:rPr>
            <w:noProof/>
            <w:webHidden/>
          </w:rPr>
          <w:tab/>
        </w:r>
        <w:r w:rsidR="006D3062">
          <w:rPr>
            <w:noProof/>
            <w:webHidden/>
          </w:rPr>
          <w:fldChar w:fldCharType="begin"/>
        </w:r>
        <w:r w:rsidR="006D3062">
          <w:rPr>
            <w:noProof/>
            <w:webHidden/>
          </w:rPr>
          <w:instrText xml:space="preserve"> PAGEREF _Toc107581461 \h </w:instrText>
        </w:r>
        <w:r w:rsidR="006D3062">
          <w:rPr>
            <w:noProof/>
            <w:webHidden/>
          </w:rPr>
        </w:r>
        <w:r w:rsidR="006D3062">
          <w:rPr>
            <w:noProof/>
            <w:webHidden/>
          </w:rPr>
          <w:fldChar w:fldCharType="separate"/>
        </w:r>
        <w:r w:rsidR="006D3062">
          <w:rPr>
            <w:noProof/>
            <w:webHidden/>
          </w:rPr>
          <w:t>41</w:t>
        </w:r>
        <w:r w:rsidR="006D3062">
          <w:rPr>
            <w:noProof/>
            <w:webHidden/>
          </w:rPr>
          <w:fldChar w:fldCharType="end"/>
        </w:r>
      </w:hyperlink>
    </w:p>
    <w:p w14:paraId="66B97C5D" w14:textId="6368AD4B"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2"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8 </w:t>
        </w:r>
        <w:r w:rsidR="006D3062" w:rsidRPr="007C7D73">
          <w:rPr>
            <w:rStyle w:val="ab"/>
            <w:rFonts w:hint="eastAsia"/>
            <w:noProof/>
          </w:rPr>
          <w:t>接收之原始數據</w:t>
        </w:r>
        <w:r w:rsidR="006D3062">
          <w:rPr>
            <w:noProof/>
            <w:webHidden/>
          </w:rPr>
          <w:tab/>
        </w:r>
        <w:r w:rsidR="006D3062">
          <w:rPr>
            <w:noProof/>
            <w:webHidden/>
          </w:rPr>
          <w:fldChar w:fldCharType="begin"/>
        </w:r>
        <w:r w:rsidR="006D3062">
          <w:rPr>
            <w:noProof/>
            <w:webHidden/>
          </w:rPr>
          <w:instrText xml:space="preserve"> PAGEREF _Toc107581462 \h </w:instrText>
        </w:r>
        <w:r w:rsidR="006D3062">
          <w:rPr>
            <w:noProof/>
            <w:webHidden/>
          </w:rPr>
        </w:r>
        <w:r w:rsidR="006D3062">
          <w:rPr>
            <w:noProof/>
            <w:webHidden/>
          </w:rPr>
          <w:fldChar w:fldCharType="separate"/>
        </w:r>
        <w:r w:rsidR="006D3062">
          <w:rPr>
            <w:noProof/>
            <w:webHidden/>
          </w:rPr>
          <w:t>46</w:t>
        </w:r>
        <w:r w:rsidR="006D3062">
          <w:rPr>
            <w:noProof/>
            <w:webHidden/>
          </w:rPr>
          <w:fldChar w:fldCharType="end"/>
        </w:r>
      </w:hyperlink>
    </w:p>
    <w:p w14:paraId="74E4E32F" w14:textId="79446537"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3"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9 </w:t>
        </w:r>
        <w:r w:rsidR="006D3062" w:rsidRPr="007C7D73">
          <w:rPr>
            <w:rStyle w:val="ab"/>
            <w:rFonts w:hint="eastAsia"/>
            <w:noProof/>
          </w:rPr>
          <w:t>監測模組使用材料費用明細</w:t>
        </w:r>
        <w:r w:rsidR="006D3062">
          <w:rPr>
            <w:noProof/>
            <w:webHidden/>
          </w:rPr>
          <w:tab/>
        </w:r>
        <w:r w:rsidR="006D3062">
          <w:rPr>
            <w:noProof/>
            <w:webHidden/>
          </w:rPr>
          <w:fldChar w:fldCharType="begin"/>
        </w:r>
        <w:r w:rsidR="006D3062">
          <w:rPr>
            <w:noProof/>
            <w:webHidden/>
          </w:rPr>
          <w:instrText xml:space="preserve"> PAGEREF _Toc107581463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BEC7564" w14:textId="1818FEA0"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4"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0 </w:t>
        </w:r>
        <w:r w:rsidR="006D3062" w:rsidRPr="007C7D73">
          <w:rPr>
            <w:rStyle w:val="ab"/>
            <w:rFonts w:hint="eastAsia"/>
            <w:noProof/>
          </w:rPr>
          <w:t>兩種通訊模組之監測設備組總費用</w:t>
        </w:r>
        <w:r w:rsidR="006D3062">
          <w:rPr>
            <w:noProof/>
            <w:webHidden/>
          </w:rPr>
          <w:tab/>
        </w:r>
        <w:r w:rsidR="006D3062">
          <w:rPr>
            <w:noProof/>
            <w:webHidden/>
          </w:rPr>
          <w:fldChar w:fldCharType="begin"/>
        </w:r>
        <w:r w:rsidR="006D3062">
          <w:rPr>
            <w:noProof/>
            <w:webHidden/>
          </w:rPr>
          <w:instrText xml:space="preserve"> PAGEREF _Toc107581464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96045CA" w14:textId="14036A7A"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1 </w:t>
        </w:r>
        <w:r w:rsidR="006D3062" w:rsidRPr="007C7D73">
          <w:rPr>
            <w:rStyle w:val="ab"/>
            <w:rFonts w:hint="eastAsia"/>
            <w:noProof/>
          </w:rPr>
          <w:t>高精度感測設備之材料費用表</w:t>
        </w:r>
        <w:r w:rsidR="006D3062">
          <w:rPr>
            <w:noProof/>
            <w:webHidden/>
          </w:rPr>
          <w:tab/>
        </w:r>
        <w:r w:rsidR="006D3062">
          <w:rPr>
            <w:noProof/>
            <w:webHidden/>
          </w:rPr>
          <w:fldChar w:fldCharType="begin"/>
        </w:r>
        <w:r w:rsidR="006D3062">
          <w:rPr>
            <w:noProof/>
            <w:webHidden/>
          </w:rPr>
          <w:instrText xml:space="preserve"> PAGEREF _Toc107581465 \h </w:instrText>
        </w:r>
        <w:r w:rsidR="006D3062">
          <w:rPr>
            <w:noProof/>
            <w:webHidden/>
          </w:rPr>
        </w:r>
        <w:r w:rsidR="006D3062">
          <w:rPr>
            <w:noProof/>
            <w:webHidden/>
          </w:rPr>
          <w:fldChar w:fldCharType="separate"/>
        </w:r>
        <w:r w:rsidR="006D3062">
          <w:rPr>
            <w:noProof/>
            <w:webHidden/>
          </w:rPr>
          <w:t>49</w:t>
        </w:r>
        <w:r w:rsidR="006D3062">
          <w:rPr>
            <w:noProof/>
            <w:webHidden/>
          </w:rPr>
          <w:fldChar w:fldCharType="end"/>
        </w:r>
      </w:hyperlink>
    </w:p>
    <w:p w14:paraId="4D61FC4C" w14:textId="75B45311"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6" w:history="1">
        <w:r w:rsidR="006D3062" w:rsidRPr="007C7D73">
          <w:rPr>
            <w:rStyle w:val="ab"/>
            <w:rFonts w:hint="eastAsia"/>
            <w:noProof/>
          </w:rPr>
          <w:t>表</w:t>
        </w:r>
        <w:r w:rsidR="006D3062" w:rsidRPr="007C7D73">
          <w:rPr>
            <w:rStyle w:val="ab"/>
            <w:noProof/>
          </w:rPr>
          <w:t xml:space="preserve"> 3</w:t>
        </w:r>
        <w:r w:rsidR="006D3062" w:rsidRPr="007C7D73">
          <w:rPr>
            <w:rStyle w:val="ab"/>
            <w:noProof/>
          </w:rPr>
          <w:noBreakHyphen/>
          <w:t xml:space="preserve">1 </w:t>
        </w:r>
        <w:r w:rsidR="006D3062" w:rsidRPr="007C7D73">
          <w:rPr>
            <w:rStyle w:val="ab"/>
            <w:rFonts w:hint="eastAsia"/>
            <w:noProof/>
          </w:rPr>
          <w:t>使用者操作介面</w:t>
        </w:r>
        <w:r w:rsidR="006D3062">
          <w:rPr>
            <w:noProof/>
            <w:webHidden/>
          </w:rPr>
          <w:tab/>
        </w:r>
        <w:r w:rsidR="006D3062">
          <w:rPr>
            <w:noProof/>
            <w:webHidden/>
          </w:rPr>
          <w:fldChar w:fldCharType="begin"/>
        </w:r>
        <w:r w:rsidR="006D3062">
          <w:rPr>
            <w:noProof/>
            <w:webHidden/>
          </w:rPr>
          <w:instrText xml:space="preserve"> PAGEREF _Toc107581466 \h </w:instrText>
        </w:r>
        <w:r w:rsidR="006D3062">
          <w:rPr>
            <w:noProof/>
            <w:webHidden/>
          </w:rPr>
        </w:r>
        <w:r w:rsidR="006D3062">
          <w:rPr>
            <w:noProof/>
            <w:webHidden/>
          </w:rPr>
          <w:fldChar w:fldCharType="separate"/>
        </w:r>
        <w:r w:rsidR="006D3062">
          <w:rPr>
            <w:noProof/>
            <w:webHidden/>
          </w:rPr>
          <w:t>62</w:t>
        </w:r>
        <w:r w:rsidR="006D3062">
          <w:rPr>
            <w:noProof/>
            <w:webHidden/>
          </w:rPr>
          <w:fldChar w:fldCharType="end"/>
        </w:r>
      </w:hyperlink>
    </w:p>
    <w:p w14:paraId="4318C600" w14:textId="2F7FD5CD"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7"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1 </w:t>
        </w:r>
        <w:r w:rsidR="006D3062" w:rsidRPr="007C7D73">
          <w:rPr>
            <w:rStyle w:val="ab"/>
            <w:rFonts w:hint="eastAsia"/>
            <w:noProof/>
          </w:rPr>
          <w:t>三車班之詳細車班資料</w:t>
        </w:r>
        <w:r w:rsidR="006D3062">
          <w:rPr>
            <w:noProof/>
            <w:webHidden/>
          </w:rPr>
          <w:tab/>
        </w:r>
        <w:r w:rsidR="006D3062">
          <w:rPr>
            <w:noProof/>
            <w:webHidden/>
          </w:rPr>
          <w:fldChar w:fldCharType="begin"/>
        </w:r>
        <w:r w:rsidR="006D3062">
          <w:rPr>
            <w:noProof/>
            <w:webHidden/>
          </w:rPr>
          <w:instrText xml:space="preserve"> PAGEREF _Toc107581467 \h </w:instrText>
        </w:r>
        <w:r w:rsidR="006D3062">
          <w:rPr>
            <w:noProof/>
            <w:webHidden/>
          </w:rPr>
        </w:r>
        <w:r w:rsidR="006D3062">
          <w:rPr>
            <w:noProof/>
            <w:webHidden/>
          </w:rPr>
          <w:fldChar w:fldCharType="separate"/>
        </w:r>
        <w:r w:rsidR="006D3062">
          <w:rPr>
            <w:noProof/>
            <w:webHidden/>
          </w:rPr>
          <w:t>66</w:t>
        </w:r>
        <w:r w:rsidR="006D3062">
          <w:rPr>
            <w:noProof/>
            <w:webHidden/>
          </w:rPr>
          <w:fldChar w:fldCharType="end"/>
        </w:r>
      </w:hyperlink>
    </w:p>
    <w:p w14:paraId="2870D866" w14:textId="323005DB"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8"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2 </w:t>
        </w:r>
        <w:r w:rsidR="006D3062" w:rsidRPr="007C7D73">
          <w:rPr>
            <w:rStyle w:val="ab"/>
            <w:rFonts w:hint="eastAsia"/>
            <w:noProof/>
          </w:rPr>
          <w:t>各車種之監測數值與通過速度表</w:t>
        </w:r>
        <w:r w:rsidR="006D3062">
          <w:rPr>
            <w:noProof/>
            <w:webHidden/>
          </w:rPr>
          <w:tab/>
        </w:r>
        <w:r w:rsidR="006D3062">
          <w:rPr>
            <w:noProof/>
            <w:webHidden/>
          </w:rPr>
          <w:fldChar w:fldCharType="begin"/>
        </w:r>
        <w:r w:rsidR="006D3062">
          <w:rPr>
            <w:noProof/>
            <w:webHidden/>
          </w:rPr>
          <w:instrText xml:space="preserve"> PAGEREF _Toc107581468 \h </w:instrText>
        </w:r>
        <w:r w:rsidR="006D3062">
          <w:rPr>
            <w:noProof/>
            <w:webHidden/>
          </w:rPr>
        </w:r>
        <w:r w:rsidR="006D3062">
          <w:rPr>
            <w:noProof/>
            <w:webHidden/>
          </w:rPr>
          <w:fldChar w:fldCharType="separate"/>
        </w:r>
        <w:r w:rsidR="006D3062">
          <w:rPr>
            <w:noProof/>
            <w:webHidden/>
          </w:rPr>
          <w:t>70</w:t>
        </w:r>
        <w:r w:rsidR="006D3062">
          <w:rPr>
            <w:noProof/>
            <w:webHidden/>
          </w:rPr>
          <w:fldChar w:fldCharType="end"/>
        </w:r>
      </w:hyperlink>
    </w:p>
    <w:p w14:paraId="0C2A9833" w14:textId="6154AE1A"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69"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3 </w:t>
        </w:r>
        <w:r w:rsidR="006D3062" w:rsidRPr="007C7D73">
          <w:rPr>
            <w:rStyle w:val="ab"/>
            <w:rFonts w:hint="eastAsia"/>
            <w:noProof/>
          </w:rPr>
          <w:t>平均各天之阻力平均值與變異數</w:t>
        </w:r>
        <w:r w:rsidR="006D3062">
          <w:rPr>
            <w:noProof/>
            <w:webHidden/>
          </w:rPr>
          <w:tab/>
        </w:r>
        <w:r w:rsidR="006D3062">
          <w:rPr>
            <w:noProof/>
            <w:webHidden/>
          </w:rPr>
          <w:fldChar w:fldCharType="begin"/>
        </w:r>
        <w:r w:rsidR="006D3062">
          <w:rPr>
            <w:noProof/>
            <w:webHidden/>
          </w:rPr>
          <w:instrText xml:space="preserve"> PAGEREF _Toc107581469 \h </w:instrText>
        </w:r>
        <w:r w:rsidR="006D3062">
          <w:rPr>
            <w:noProof/>
            <w:webHidden/>
          </w:rPr>
        </w:r>
        <w:r w:rsidR="006D3062">
          <w:rPr>
            <w:noProof/>
            <w:webHidden/>
          </w:rPr>
          <w:fldChar w:fldCharType="separate"/>
        </w:r>
        <w:r w:rsidR="006D3062">
          <w:rPr>
            <w:noProof/>
            <w:webHidden/>
          </w:rPr>
          <w:t>74</w:t>
        </w:r>
        <w:r w:rsidR="006D3062">
          <w:rPr>
            <w:noProof/>
            <w:webHidden/>
          </w:rPr>
          <w:fldChar w:fldCharType="end"/>
        </w:r>
      </w:hyperlink>
    </w:p>
    <w:p w14:paraId="591D9985" w14:textId="031115CE"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70"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4 </w:t>
        </w:r>
        <w:r w:rsidR="006D3062" w:rsidRPr="007C7D73">
          <w:rPr>
            <w:rStyle w:val="ab"/>
            <w:rFonts w:hint="eastAsia"/>
            <w:noProof/>
          </w:rPr>
          <w:t>平均各天之加速度平均值與變異數</w:t>
        </w:r>
        <w:r w:rsidR="006D3062">
          <w:rPr>
            <w:noProof/>
            <w:webHidden/>
          </w:rPr>
          <w:tab/>
        </w:r>
        <w:r w:rsidR="006D3062">
          <w:rPr>
            <w:noProof/>
            <w:webHidden/>
          </w:rPr>
          <w:fldChar w:fldCharType="begin"/>
        </w:r>
        <w:r w:rsidR="006D3062">
          <w:rPr>
            <w:noProof/>
            <w:webHidden/>
          </w:rPr>
          <w:instrText xml:space="preserve"> PAGEREF _Toc107581470 \h </w:instrText>
        </w:r>
        <w:r w:rsidR="006D3062">
          <w:rPr>
            <w:noProof/>
            <w:webHidden/>
          </w:rPr>
        </w:r>
        <w:r w:rsidR="006D3062">
          <w:rPr>
            <w:noProof/>
            <w:webHidden/>
          </w:rPr>
          <w:fldChar w:fldCharType="separate"/>
        </w:r>
        <w:r w:rsidR="006D3062">
          <w:rPr>
            <w:noProof/>
            <w:webHidden/>
          </w:rPr>
          <w:t>76</w:t>
        </w:r>
        <w:r w:rsidR="006D3062">
          <w:rPr>
            <w:noProof/>
            <w:webHidden/>
          </w:rPr>
          <w:fldChar w:fldCharType="end"/>
        </w:r>
      </w:hyperlink>
    </w:p>
    <w:p w14:paraId="5F97579C" w14:textId="4B94F582"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71"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5 </w:t>
        </w:r>
        <w:r w:rsidR="006D3062" w:rsidRPr="007C7D73">
          <w:rPr>
            <w:rStyle w:val="ab"/>
            <w:rFonts w:hint="eastAsia"/>
            <w:noProof/>
          </w:rPr>
          <w:t>監測項目與通過車速之相關係數表</w:t>
        </w:r>
        <w:r w:rsidR="006D3062">
          <w:rPr>
            <w:noProof/>
            <w:webHidden/>
          </w:rPr>
          <w:tab/>
        </w:r>
        <w:r w:rsidR="006D3062">
          <w:rPr>
            <w:noProof/>
            <w:webHidden/>
          </w:rPr>
          <w:fldChar w:fldCharType="begin"/>
        </w:r>
        <w:r w:rsidR="006D3062">
          <w:rPr>
            <w:noProof/>
            <w:webHidden/>
          </w:rPr>
          <w:instrText xml:space="preserve"> PAGEREF _Toc107581471 \h </w:instrText>
        </w:r>
        <w:r w:rsidR="006D3062">
          <w:rPr>
            <w:noProof/>
            <w:webHidden/>
          </w:rPr>
        </w:r>
        <w:r w:rsidR="006D3062">
          <w:rPr>
            <w:noProof/>
            <w:webHidden/>
          </w:rPr>
          <w:fldChar w:fldCharType="separate"/>
        </w:r>
        <w:r w:rsidR="006D3062">
          <w:rPr>
            <w:noProof/>
            <w:webHidden/>
          </w:rPr>
          <w:t>78</w:t>
        </w:r>
        <w:r w:rsidR="006D3062">
          <w:rPr>
            <w:noProof/>
            <w:webHidden/>
          </w:rPr>
          <w:fldChar w:fldCharType="end"/>
        </w:r>
      </w:hyperlink>
    </w:p>
    <w:p w14:paraId="4C08E2C6" w14:textId="61C3F36D" w:rsidR="006D3062" w:rsidRDefault="00094EAD">
      <w:pPr>
        <w:pStyle w:val="ae"/>
        <w:tabs>
          <w:tab w:val="right" w:leader="dot" w:pos="8777"/>
        </w:tabs>
        <w:rPr>
          <w:rFonts w:asciiTheme="minorHAnsi" w:eastAsiaTheme="minorEastAsia" w:hAnsiTheme="minorHAnsi" w:cstheme="minorBidi"/>
          <w:smallCaps w:val="0"/>
          <w:noProof/>
          <w:szCs w:val="22"/>
        </w:rPr>
      </w:pPr>
      <w:hyperlink w:anchor="_Toc107581472"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6 </w:t>
        </w:r>
        <w:r w:rsidR="006D3062" w:rsidRPr="007C7D73">
          <w:rPr>
            <w:rStyle w:val="ab"/>
            <w:rFonts w:hint="eastAsia"/>
            <w:noProof/>
          </w:rPr>
          <w:t>趨勢結果整理</w:t>
        </w:r>
        <w:r w:rsidR="006D3062">
          <w:rPr>
            <w:noProof/>
            <w:webHidden/>
          </w:rPr>
          <w:tab/>
        </w:r>
        <w:r w:rsidR="006D3062">
          <w:rPr>
            <w:noProof/>
            <w:webHidden/>
          </w:rPr>
          <w:fldChar w:fldCharType="begin"/>
        </w:r>
        <w:r w:rsidR="006D3062">
          <w:rPr>
            <w:noProof/>
            <w:webHidden/>
          </w:rPr>
          <w:instrText xml:space="preserve"> PAGEREF _Toc107581472 \h </w:instrText>
        </w:r>
        <w:r w:rsidR="006D3062">
          <w:rPr>
            <w:noProof/>
            <w:webHidden/>
          </w:rPr>
        </w:r>
        <w:r w:rsidR="006D3062">
          <w:rPr>
            <w:noProof/>
            <w:webHidden/>
          </w:rPr>
          <w:fldChar w:fldCharType="separate"/>
        </w:r>
        <w:r w:rsidR="006D3062">
          <w:rPr>
            <w:noProof/>
            <w:webHidden/>
          </w:rPr>
          <w:t>79</w:t>
        </w:r>
        <w:r w:rsidR="006D3062">
          <w:rPr>
            <w:noProof/>
            <w:webHidden/>
          </w:rPr>
          <w:fldChar w:fldCharType="end"/>
        </w:r>
      </w:hyperlink>
    </w:p>
    <w:p w14:paraId="447E5195" w14:textId="0BF09D60" w:rsidR="00C4429D" w:rsidRPr="00ED7131" w:rsidRDefault="00E00056" w:rsidP="00E00056">
      <w:pPr>
        <w:spacing w:line="480" w:lineRule="auto"/>
        <w:ind w:left="480" w:firstLine="400"/>
      </w:pPr>
      <w:r w:rsidRPr="00ED713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C12EFC">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612986"/>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612987"/>
      <w:r w:rsidRPr="009F2D68">
        <w:t>研究動機與目的</w:t>
      </w:r>
      <w:bookmarkEnd w:id="28"/>
    </w:p>
    <w:p w14:paraId="78F0810C" w14:textId="322F90EE" w:rsidR="008047FD" w:rsidRDefault="00912EE3" w:rsidP="008047FD">
      <w:pPr>
        <w:pStyle w:val="aa"/>
        <w:ind w:firstLine="480"/>
        <w:jc w:val="both"/>
      </w:pPr>
      <w:r>
        <w:rPr>
          <w:rFonts w:hint="eastAsia"/>
        </w:rPr>
        <w:t>近年來，物聯網技術普及，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7940EDEF" w14:textId="320A78D5" w:rsidR="00912EE3" w:rsidRDefault="00912EE3" w:rsidP="00912EE3">
      <w:pPr>
        <w:pStyle w:val="aa"/>
        <w:ind w:firstLine="480"/>
        <w:jc w:val="both"/>
      </w:pPr>
      <w:r>
        <w:rPr>
          <w:rFonts w:hint="eastAsia"/>
        </w:rPr>
        <w:t>此外，亦有許多遊戲引擎應用於</w:t>
      </w:r>
      <w:r w:rsidR="00B90DA2">
        <w:rPr>
          <w:rFonts w:hint="eastAsia"/>
        </w:rPr>
        <w:t>工程等設施的管理</w:t>
      </w:r>
      <w:r>
        <w:rPr>
          <w:rFonts w:hint="eastAsia"/>
        </w:rPr>
        <w:t>上，</w:t>
      </w:r>
      <w:r w:rsidR="00B90DA2">
        <w:rPr>
          <w:rFonts w:hint="eastAsia"/>
        </w:rPr>
        <w:t>利用其人機互動與空間展示的特性，可提升管理</w:t>
      </w:r>
      <w:r>
        <w:rPr>
          <w:rFonts w:hint="eastAsia"/>
        </w:rPr>
        <w:t>效率。</w:t>
      </w:r>
      <w:r w:rsidR="00C503EA">
        <w:rPr>
          <w:rFonts w:hint="eastAsia"/>
        </w:rPr>
        <w:t>此類工具亦適合運用於軌道系統之管理上。</w:t>
      </w:r>
    </w:p>
    <w:p w14:paraId="205361D9" w14:textId="1C54827D" w:rsidR="00570E4B" w:rsidRDefault="00C503EA" w:rsidP="00912EE3">
      <w:pPr>
        <w:pStyle w:val="aa"/>
        <w:ind w:firstLine="480"/>
        <w:jc w:val="both"/>
      </w:pPr>
      <w:r>
        <w:rPr>
          <w:rFonts w:hint="eastAsia"/>
        </w:rPr>
        <w:t>因此，</w:t>
      </w:r>
      <w:r w:rsidR="00912EE3">
        <w:rPr>
          <w:rFonts w:hint="eastAsia"/>
        </w:rPr>
        <w:t>本研究目的為建立</w:t>
      </w:r>
      <w:r w:rsidR="00231A85">
        <w:rPr>
          <w:rFonts w:hint="eastAsia"/>
        </w:rPr>
        <w:t>軌道聯網監測系統，監測列車通過時的軌道狀態</w:t>
      </w:r>
      <w:r w:rsidR="00DC0ACC">
        <w:rPr>
          <w:rFonts w:hint="eastAsia"/>
        </w:rPr>
        <w:t>，監測約一個月時間</w:t>
      </w:r>
      <w:r w:rsidR="00231A85">
        <w:rPr>
          <w:rFonts w:hint="eastAsia"/>
        </w:rPr>
        <w:t>並分析其趨勢。</w:t>
      </w:r>
      <w:r>
        <w:rPr>
          <w:rFonts w:hint="eastAsia"/>
        </w:rPr>
        <w:t>然後，</w:t>
      </w:r>
      <w:r w:rsidR="00716975">
        <w:rPr>
          <w:rFonts w:hint="eastAsia"/>
        </w:rPr>
        <w:t>利用遊戲引擎</w:t>
      </w:r>
      <w:r w:rsidR="00231A85">
        <w:rPr>
          <w:rFonts w:hint="eastAsia"/>
        </w:rPr>
        <w:t>建立</w:t>
      </w:r>
      <w:r w:rsidR="00716975">
        <w:rPr>
          <w:rFonts w:hint="eastAsia"/>
        </w:rPr>
        <w:t>管理</w:t>
      </w:r>
      <w:r w:rsidR="00912EE3">
        <w:rPr>
          <w:rFonts w:hint="eastAsia"/>
        </w:rPr>
        <w:t>互動平台，將</w:t>
      </w:r>
      <w:r w:rsidR="00231A85">
        <w:rPr>
          <w:rFonts w:hint="eastAsia"/>
        </w:rPr>
        <w:t>前述</w:t>
      </w:r>
      <w:r w:rsidR="00912EE3">
        <w:rPr>
          <w:rFonts w:hint="eastAsia"/>
        </w:rPr>
        <w:t>聯網監測之數據趨勢</w:t>
      </w:r>
      <w:r w:rsidR="00D11BA0">
        <w:rPr>
          <w:rFonts w:hint="eastAsia"/>
        </w:rPr>
        <w:t>以視覺化的方式</w:t>
      </w:r>
      <w:r w:rsidR="00912EE3">
        <w:rPr>
          <w:rFonts w:hint="eastAsia"/>
        </w:rPr>
        <w:t>呈現於平台中，</w:t>
      </w:r>
      <w:r w:rsidR="00716975">
        <w:rPr>
          <w:rFonts w:hint="eastAsia"/>
        </w:rPr>
        <w:t>提供</w:t>
      </w:r>
      <w:r>
        <w:rPr>
          <w:rFonts w:hint="eastAsia"/>
        </w:rPr>
        <w:t>基本空間展示與狀態註記說明功能</w:t>
      </w:r>
      <w:r w:rsidR="00912EE3">
        <w:rPr>
          <w:rFonts w:hint="eastAsia"/>
        </w:rPr>
        <w:t>。</w:t>
      </w:r>
    </w:p>
    <w:p w14:paraId="4AF4DF03" w14:textId="03BDB848" w:rsidR="00912EE3" w:rsidRDefault="00912EE3" w:rsidP="00912EE3">
      <w:pPr>
        <w:pStyle w:val="aa"/>
        <w:ind w:firstLine="480"/>
        <w:jc w:val="both"/>
      </w:pPr>
      <w:r>
        <w:rPr>
          <w:rFonts w:hint="eastAsia"/>
        </w:rPr>
        <w:t>期望</w:t>
      </w:r>
      <w:r w:rsidR="00C816A9">
        <w:rPr>
          <w:rFonts w:hint="eastAsia"/>
        </w:rPr>
        <w:t>透過本研究，</w:t>
      </w:r>
      <w:r>
        <w:rPr>
          <w:rFonts w:hint="eastAsia"/>
        </w:rPr>
        <w:t>結合</w:t>
      </w:r>
      <w:r w:rsidRPr="00884EC0">
        <w:rPr>
          <w:rFonts w:hint="eastAsia"/>
        </w:rPr>
        <w:t>軌道聯網監測及</w:t>
      </w:r>
      <w:r>
        <w:rPr>
          <w:rFonts w:hint="eastAsia"/>
        </w:rPr>
        <w:t>人機互動平台</w:t>
      </w:r>
      <w:r w:rsidRPr="00884EC0">
        <w:rPr>
          <w:rFonts w:hint="eastAsia"/>
        </w:rPr>
        <w:t>之初步架構</w:t>
      </w:r>
      <w:r>
        <w:rPr>
          <w:rFonts w:hint="eastAsia"/>
        </w:rPr>
        <w:t>，使得</w:t>
      </w:r>
      <w:r w:rsidR="00C816A9">
        <w:rPr>
          <w:rFonts w:hint="eastAsia"/>
        </w:rPr>
        <w:t>未來</w:t>
      </w:r>
      <w:r>
        <w:rPr>
          <w:rFonts w:hint="eastAsia"/>
        </w:rPr>
        <w:t>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612988"/>
      <w:r w:rsidRPr="009F2D68">
        <w:t>研究</w:t>
      </w:r>
      <w:r>
        <w:rPr>
          <w:rFonts w:hint="eastAsia"/>
        </w:rPr>
        <w:t>範圍</w:t>
      </w:r>
      <w:bookmarkEnd w:id="83"/>
    </w:p>
    <w:p w14:paraId="69FE7A50" w14:textId="4B8F6B17"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r>
        <w:rPr>
          <w:rFonts w:hint="eastAsia"/>
        </w:rPr>
        <w:t>將物聯網架構應用於軌道狀態監測，</w:t>
      </w:r>
      <w:r w:rsidR="00E020FD">
        <w:rPr>
          <w:rFonts w:hint="eastAsia"/>
        </w:rPr>
        <w:t>並建立管理互動</w:t>
      </w:r>
      <w:r w:rsidR="000042B7">
        <w:rPr>
          <w:rFonts w:hint="eastAsia"/>
        </w:rPr>
        <w:t>平台</w:t>
      </w:r>
      <w:r w:rsidR="00AD2C59">
        <w:rPr>
          <w:rFonts w:hint="eastAsia"/>
        </w:rPr>
        <w:t>將監測</w:t>
      </w:r>
      <w:r w:rsidR="00DD3354">
        <w:rPr>
          <w:rFonts w:hint="eastAsia"/>
        </w:rPr>
        <w:t>趨勢</w:t>
      </w:r>
      <w:r w:rsidR="00AD2C59">
        <w:rPr>
          <w:rFonts w:hint="eastAsia"/>
        </w:rPr>
        <w:t>呈現於</w:t>
      </w:r>
      <w:r w:rsidR="000042B7">
        <w:rPr>
          <w:rFonts w:hint="eastAsia"/>
        </w:rPr>
        <w:t>其中</w:t>
      </w:r>
      <w:r w:rsidR="00D360BE">
        <w:rPr>
          <w:rFonts w:hint="eastAsia"/>
        </w:rPr>
        <w:t>與</w:t>
      </w:r>
      <w:r w:rsidR="000042B7">
        <w:rPr>
          <w:rFonts w:hint="eastAsia"/>
        </w:rPr>
        <w:t>狀態註記</w:t>
      </w:r>
      <w:r w:rsidR="005535AB">
        <w:rPr>
          <w:rFonts w:hint="eastAsia"/>
        </w:rPr>
        <w:t>。</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80C20EE" w14:textId="77777777" w:rsidR="00D360BE" w:rsidRDefault="00D360BE" w:rsidP="00AD2C59">
      <w:pPr>
        <w:ind w:left="480" w:firstLine="480"/>
        <w:jc w:val="both"/>
      </w:pPr>
    </w:p>
    <w:p w14:paraId="24A2E3BA" w14:textId="45E7BE77" w:rsidR="004C2E91" w:rsidRPr="00C90523" w:rsidRDefault="004C2E91" w:rsidP="004C2E91">
      <w:pPr>
        <w:pStyle w:val="aa"/>
        <w:numPr>
          <w:ilvl w:val="0"/>
          <w:numId w:val="26"/>
        </w:numPr>
        <w:ind w:leftChars="0" w:firstLineChars="0"/>
        <w:jc w:val="both"/>
      </w:pPr>
      <w:r>
        <w:rPr>
          <w:rFonts w:hint="eastAsia"/>
        </w:rPr>
        <w:t>監測軌道狀態</w:t>
      </w:r>
    </w:p>
    <w:p w14:paraId="21285DCA" w14:textId="5A2CA8DB" w:rsidR="004C2E91" w:rsidRDefault="004C2E91" w:rsidP="004C2E91">
      <w:pPr>
        <w:ind w:left="480" w:firstLine="480"/>
        <w:jc w:val="both"/>
      </w:pPr>
      <w:r>
        <w:rPr>
          <w:rFonts w:hint="eastAsia"/>
        </w:rPr>
        <w:t>研究列車通過時，軌道處之</w:t>
      </w:r>
      <w:r w:rsidR="00827C0D">
        <w:rPr>
          <w:rFonts w:hint="eastAsia"/>
        </w:rPr>
        <w:t>狀態，包含</w:t>
      </w:r>
      <w:r w:rsidR="006545B0">
        <w:rPr>
          <w:rFonts w:hint="eastAsia"/>
        </w:rPr>
        <w:t>振動量、橫向阻力與應變等特性。</w:t>
      </w:r>
    </w:p>
    <w:p w14:paraId="6E2CBCB9" w14:textId="268BBD8F" w:rsidR="002A53D8" w:rsidRPr="00C90523" w:rsidRDefault="0097213C" w:rsidP="002A53D8">
      <w:pPr>
        <w:pStyle w:val="aa"/>
        <w:numPr>
          <w:ilvl w:val="0"/>
          <w:numId w:val="26"/>
        </w:numPr>
        <w:ind w:leftChars="0" w:firstLineChars="0"/>
        <w:jc w:val="both"/>
      </w:pPr>
      <w:r>
        <w:rPr>
          <w:rFonts w:hint="eastAsia"/>
        </w:rPr>
        <w:t>開發</w:t>
      </w:r>
      <w:r w:rsidR="002A53D8">
        <w:rPr>
          <w:rFonts w:hint="eastAsia"/>
        </w:rPr>
        <w:t>低成本監測模</w:t>
      </w:r>
      <w:r w:rsidR="00F912F1">
        <w:rPr>
          <w:rFonts w:hint="eastAsia"/>
        </w:rPr>
        <w:t>組</w:t>
      </w:r>
    </w:p>
    <w:p w14:paraId="5B842CA4" w14:textId="5BB7696A" w:rsidR="005D0D12" w:rsidRPr="00AD2C59" w:rsidRDefault="002A53D8" w:rsidP="00D360BE">
      <w:pPr>
        <w:ind w:leftChars="400" w:left="991" w:hangingChars="13" w:hanging="31"/>
        <w:jc w:val="both"/>
      </w:pPr>
      <w:r>
        <w:rPr>
          <w:rFonts w:hint="eastAsia"/>
        </w:rPr>
        <w:t>由於使用高精度的量測設備價格高昂，在使用上較難廣泛佈設</w:t>
      </w:r>
      <w:r w:rsidR="00F912F1">
        <w:rPr>
          <w:rFonts w:hint="eastAsia"/>
        </w:rPr>
        <w:t>。</w:t>
      </w:r>
      <w:r>
        <w:rPr>
          <w:rFonts w:hint="eastAsia"/>
        </w:rPr>
        <w:t>考量經濟性及後續擴充性</w:t>
      </w:r>
      <w:r w:rsidR="00F912F1">
        <w:rPr>
          <w:rFonts w:hint="eastAsia"/>
        </w:rPr>
        <w:t>，選擇適合的物聯網</w:t>
      </w:r>
      <w:r w:rsidR="0097213C">
        <w:rPr>
          <w:rFonts w:hint="eastAsia"/>
        </w:rPr>
        <w:t>工具，開發具</w:t>
      </w:r>
      <w:r w:rsidR="0097213C" w:rsidRPr="0097213C">
        <w:rPr>
          <w:rFonts w:hint="eastAsia"/>
        </w:rPr>
        <w:t>輕量化、即時性以及可在營運時間持續監測的</w:t>
      </w:r>
      <w:r w:rsidR="0097213C">
        <w:rPr>
          <w:rFonts w:hint="eastAsia"/>
        </w:rPr>
        <w:t>模組。</w:t>
      </w:r>
    </w:p>
    <w:p w14:paraId="1E89653B" w14:textId="66E1BAF0" w:rsidR="00C90523" w:rsidRDefault="00F25FA2" w:rsidP="002C38A3">
      <w:pPr>
        <w:pStyle w:val="aa"/>
        <w:numPr>
          <w:ilvl w:val="0"/>
          <w:numId w:val="26"/>
        </w:numPr>
        <w:ind w:leftChars="0" w:firstLineChars="0"/>
        <w:jc w:val="both"/>
      </w:pPr>
      <w:r>
        <w:rPr>
          <w:rFonts w:hint="eastAsia"/>
        </w:rPr>
        <w:t>建</w:t>
      </w:r>
      <w:r w:rsidR="00F912F1">
        <w:rPr>
          <w:rFonts w:hint="eastAsia"/>
        </w:rPr>
        <w:t>置</w:t>
      </w:r>
      <w:r w:rsidR="002A53D8">
        <w:rPr>
          <w:rFonts w:hint="eastAsia"/>
        </w:rPr>
        <w:t>一</w:t>
      </w:r>
      <w:r w:rsidR="00F912F1">
        <w:rPr>
          <w:rFonts w:hint="eastAsia"/>
        </w:rPr>
        <w:t>處</w:t>
      </w:r>
      <w:r>
        <w:rPr>
          <w:rFonts w:hint="eastAsia"/>
        </w:rPr>
        <w:t>監測站，</w:t>
      </w:r>
      <w:r w:rsidR="000C670C">
        <w:rPr>
          <w:rFonts w:hint="eastAsia"/>
        </w:rPr>
        <w:t>做為示範模組</w:t>
      </w:r>
    </w:p>
    <w:p w14:paraId="30350B00" w14:textId="7F2E38AA" w:rsidR="008B5A47" w:rsidRDefault="000C670C" w:rsidP="00D360BE">
      <w:pPr>
        <w:ind w:leftChars="400" w:left="991" w:hangingChars="13" w:hanging="31"/>
        <w:jc w:val="both"/>
      </w:pPr>
      <w:r>
        <w:rPr>
          <w:rFonts w:hint="eastAsia"/>
        </w:rPr>
        <w:t>監測模組為可行性評估階段，因此</w:t>
      </w:r>
      <w:r w:rsidR="002F30EC">
        <w:rPr>
          <w:rFonts w:hint="eastAsia"/>
        </w:rPr>
        <w:t>裝置</w:t>
      </w:r>
      <w:r>
        <w:rPr>
          <w:rFonts w:hint="eastAsia"/>
        </w:rPr>
        <w:t>一處</w:t>
      </w:r>
      <w:r w:rsidR="00F25FA2">
        <w:rPr>
          <w:rFonts w:hint="eastAsia"/>
        </w:rPr>
        <w:t>監測模組</w:t>
      </w:r>
      <w:r w:rsidR="002F30EC">
        <w:rPr>
          <w:rFonts w:hint="eastAsia"/>
        </w:rPr>
        <w:t>，測試監測與無線傳輸之可行性，做為初步示範模組。</w:t>
      </w:r>
    </w:p>
    <w:p w14:paraId="73D2B294" w14:textId="09BABA66" w:rsidR="002F30EC" w:rsidRPr="000C670C" w:rsidRDefault="000C670C" w:rsidP="00DC0ACC">
      <w:pPr>
        <w:pStyle w:val="aa"/>
        <w:numPr>
          <w:ilvl w:val="0"/>
          <w:numId w:val="26"/>
        </w:numPr>
        <w:ind w:leftChars="0" w:firstLineChars="0"/>
        <w:jc w:val="both"/>
      </w:pPr>
      <w:r>
        <w:rPr>
          <w:rFonts w:hint="eastAsia"/>
        </w:rPr>
        <w:t>選擇無線通訊模組</w:t>
      </w:r>
    </w:p>
    <w:p w14:paraId="5C483FD3" w14:textId="569FD8E9"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需選擇低功耗的無線傳輸模組。</w:t>
      </w:r>
    </w:p>
    <w:p w14:paraId="356E63E0" w14:textId="2463D666" w:rsidR="009663C2" w:rsidRDefault="009663C2" w:rsidP="00DC0ACC">
      <w:pPr>
        <w:pStyle w:val="aa"/>
        <w:numPr>
          <w:ilvl w:val="0"/>
          <w:numId w:val="26"/>
        </w:numPr>
        <w:ind w:leftChars="0" w:firstLineChars="0"/>
        <w:jc w:val="both"/>
      </w:pPr>
      <w:r>
        <w:rPr>
          <w:rFonts w:hint="eastAsia"/>
        </w:rPr>
        <w:t>管理互動平台</w:t>
      </w:r>
      <w:r w:rsidR="00B17583">
        <w:rPr>
          <w:rFonts w:hint="eastAsia"/>
        </w:rPr>
        <w:t>基本</w:t>
      </w:r>
      <w:r>
        <w:rPr>
          <w:rFonts w:hint="eastAsia"/>
        </w:rPr>
        <w:t>功能開發</w:t>
      </w:r>
    </w:p>
    <w:p w14:paraId="2F2C22EE" w14:textId="4948110A" w:rsidR="009663C2" w:rsidRDefault="000D6BF2" w:rsidP="00D360BE">
      <w:pPr>
        <w:ind w:leftChars="400" w:left="991" w:hangingChars="13" w:hanging="31"/>
        <w:jc w:val="both"/>
      </w:pPr>
      <w:r>
        <w:rPr>
          <w:rFonts w:hint="eastAsia"/>
        </w:rPr>
        <w:t>利用遊戲引擎開發管理互動平台，設計平台介面、</w:t>
      </w:r>
      <w:r w:rsidRPr="000D6BF2">
        <w:rPr>
          <w:rFonts w:hint="eastAsia"/>
        </w:rPr>
        <w:t>模型建模、數據呈現以及註記表單等後端</w:t>
      </w:r>
      <w:r w:rsidR="00DC0ACC">
        <w:rPr>
          <w:rFonts w:hint="eastAsia"/>
        </w:rPr>
        <w:t>基本</w:t>
      </w:r>
      <w:r>
        <w:rPr>
          <w:rFonts w:hint="eastAsia"/>
        </w:rPr>
        <w:t>功能</w:t>
      </w:r>
      <w:r w:rsidRPr="000D6BF2">
        <w:rPr>
          <w:rFonts w:hint="eastAsia"/>
        </w:rPr>
        <w:t>的開發</w:t>
      </w:r>
      <w:r>
        <w:rPr>
          <w:rFonts w:hint="eastAsia"/>
        </w:rPr>
        <w:t>。</w:t>
      </w:r>
    </w:p>
    <w:p w14:paraId="4D514626" w14:textId="3BB7A06E" w:rsidR="009663C2" w:rsidRDefault="000D6BF2" w:rsidP="00DC0ACC">
      <w:pPr>
        <w:pStyle w:val="aa"/>
        <w:numPr>
          <w:ilvl w:val="0"/>
          <w:numId w:val="26"/>
        </w:numPr>
        <w:ind w:leftChars="0" w:firstLineChars="0"/>
        <w:jc w:val="both"/>
      </w:pPr>
      <w:r>
        <w:rPr>
          <w:rFonts w:hint="eastAsia"/>
        </w:rPr>
        <w:t>以電腦為終端裝置，未結合穿戴裝置</w:t>
      </w:r>
    </w:p>
    <w:p w14:paraId="2243F222" w14:textId="401F6278" w:rsidR="009663C2" w:rsidRDefault="000D6BF2" w:rsidP="00D360BE">
      <w:pPr>
        <w:ind w:leftChars="400" w:left="991" w:hangingChars="13" w:hanging="31"/>
        <w:jc w:val="both"/>
      </w:pPr>
      <w:r w:rsidRPr="000D6BF2">
        <w:rPr>
          <w:rFonts w:hint="eastAsia"/>
        </w:rPr>
        <w:t>遊戲引擎</w:t>
      </w:r>
      <w:r>
        <w:rPr>
          <w:rFonts w:hint="eastAsia"/>
        </w:rPr>
        <w:t>亦</w:t>
      </w:r>
      <w:r w:rsidRPr="000D6BF2">
        <w:rPr>
          <w:rFonts w:hint="eastAsia"/>
        </w:rPr>
        <w:t>可結合穿戴裝置等技術應用於現場</w:t>
      </w:r>
      <w:r>
        <w:rPr>
          <w:rFonts w:hint="eastAsia"/>
        </w:rPr>
        <w:t>，本研究暫專注於後端功能建置，未採</w:t>
      </w:r>
      <w:r w:rsidR="0085044F">
        <w:rPr>
          <w:rFonts w:hint="eastAsia"/>
        </w:rPr>
        <w:t>用到相關穿戴裝置</w:t>
      </w:r>
      <w:r w:rsidR="0085044F">
        <w:rPr>
          <w:rFonts w:hint="eastAsia"/>
        </w:rPr>
        <w:t>(</w:t>
      </w:r>
      <w:r w:rsidR="0085044F">
        <w:rPr>
          <w:rFonts w:hint="eastAsia"/>
        </w:rPr>
        <w:t>如</w:t>
      </w:r>
      <w:r w:rsidR="0085044F">
        <w:rPr>
          <w:rFonts w:hint="eastAsia"/>
        </w:rPr>
        <w:t>:</w:t>
      </w:r>
      <w:r w:rsidR="0085044F">
        <w:t>HTC Vive</w:t>
      </w:r>
      <w:r w:rsidR="0085044F">
        <w:rPr>
          <w:rFonts w:hint="eastAsia"/>
        </w:rPr>
        <w:t xml:space="preserve"> ,</w:t>
      </w:r>
      <w:r w:rsidR="0085044F">
        <w:t xml:space="preserve"> </w:t>
      </w:r>
      <w:r w:rsidR="0085044F" w:rsidRPr="001C5087">
        <w:t>Microsoft</w:t>
      </w:r>
      <w:r w:rsidR="0085044F">
        <w:t xml:space="preserve"> HoloLens</w:t>
      </w:r>
      <w:r w:rsidR="0085044F">
        <w:rPr>
          <w:rFonts w:hint="eastAsia"/>
        </w:rPr>
        <w:t>)</w:t>
      </w:r>
      <w:r w:rsidR="0085044F">
        <w:rPr>
          <w:rFonts w:hint="eastAsia"/>
        </w:rPr>
        <w:t>，但於開發軟體的選擇上則需考量到未來應用到穿戴裝置的延伸性。</w:t>
      </w: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612989"/>
      <w:r w:rsidR="004C6A3B" w:rsidRPr="009F2D68">
        <w:t>研究</w:t>
      </w:r>
      <w:r w:rsidR="00CD415A" w:rsidRPr="009F2D68">
        <w:t>方法與流程</w:t>
      </w:r>
      <w:bookmarkEnd w:id="94"/>
    </w:p>
    <w:p w14:paraId="5339B231" w14:textId="2DC364F0"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w:t>
      </w:r>
      <w:r w:rsidR="00D360BE">
        <w:rPr>
          <w:rFonts w:hint="eastAsia"/>
        </w:rPr>
        <w:t>監測模組</w:t>
      </w:r>
      <w:r w:rsidR="00183F92">
        <w:rPr>
          <w:rFonts w:hint="eastAsia"/>
        </w:rPr>
        <w:t>，</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r w:rsidR="00986D65">
        <w:rPr>
          <w:rFonts w:hint="eastAsia"/>
        </w:rPr>
        <w:t>低功耗的</w:t>
      </w:r>
      <w:r w:rsidR="00B51ACF">
        <w:rPr>
          <w:rFonts w:hint="eastAsia"/>
        </w:rPr>
        <w:t>無線傳輸模組，</w:t>
      </w:r>
      <w:r>
        <w:rPr>
          <w:rFonts w:hint="eastAsia"/>
        </w:rPr>
        <w:t>組裝成一套輕量化之監測設備，並將此設備應用於現地量測。</w:t>
      </w:r>
    </w:p>
    <w:p w14:paraId="1B05320D" w14:textId="49C0D599" w:rsidR="006545B0" w:rsidRDefault="00353C76" w:rsidP="00367601">
      <w:pPr>
        <w:ind w:left="480" w:firstLine="480"/>
        <w:jc w:val="both"/>
      </w:pPr>
      <w:r>
        <w:rPr>
          <w:rFonts w:hint="eastAsia"/>
        </w:rPr>
        <w:t>規劃現地監測一個月的時間，針對固定班次通過時產生的數據，進行觀察與分析其趨勢。</w:t>
      </w:r>
    </w:p>
    <w:p w14:paraId="79767013" w14:textId="4AB96E99" w:rsidR="00353C76" w:rsidRDefault="00C318F4" w:rsidP="003F6EC5">
      <w:pPr>
        <w:ind w:left="480" w:firstLine="480"/>
        <w:jc w:val="both"/>
      </w:pPr>
      <w:r>
        <w:rPr>
          <w:rFonts w:hint="eastAsia"/>
        </w:rPr>
        <w:t>此外</w:t>
      </w:r>
      <w:r w:rsidR="00812872">
        <w:rPr>
          <w:rFonts w:hint="eastAsia"/>
        </w:rPr>
        <w:t>，使用</w:t>
      </w:r>
      <w:r w:rsidR="00812872">
        <w:rPr>
          <w:rFonts w:hint="eastAsia"/>
        </w:rPr>
        <w:t>U</w:t>
      </w:r>
      <w:r w:rsidR="00812872">
        <w:t>nity</w:t>
      </w:r>
      <w:r>
        <w:rPr>
          <w:rFonts w:hint="eastAsia"/>
        </w:rPr>
        <w:t>遊戲引擎</w:t>
      </w:r>
      <w:r w:rsidR="00812872">
        <w:rPr>
          <w:rFonts w:hint="eastAsia"/>
        </w:rPr>
        <w:t>建置</w:t>
      </w:r>
      <w:r w:rsidR="006F3DA3">
        <w:rPr>
          <w:rFonts w:hint="eastAsia"/>
        </w:rPr>
        <w:t>管理</w:t>
      </w:r>
      <w:r w:rsidR="00812872">
        <w:rPr>
          <w:rFonts w:hint="eastAsia"/>
        </w:rPr>
        <w:t>互動平台。</w:t>
      </w:r>
      <w:r w:rsidR="006F3DA3">
        <w:rPr>
          <w:rFonts w:hint="eastAsia"/>
        </w:rPr>
        <w:t>首先透過軌道圖資建置該路段的軌道模型，完成後匯入</w:t>
      </w:r>
      <w:r w:rsidR="006F3DA3">
        <w:rPr>
          <w:rFonts w:hint="eastAsia"/>
        </w:rPr>
        <w:t>U</w:t>
      </w:r>
      <w:r w:rsidR="006F3DA3">
        <w:t>nity</w:t>
      </w:r>
      <w:r w:rsidR="006F3DA3">
        <w:rPr>
          <w:rFonts w:hint="eastAsia"/>
        </w:rPr>
        <w:t>。然後在其作業空間中建置使用者介面及編寫程式運行腳本，讓使用者可以自由操作以及</w:t>
      </w:r>
      <w:r w:rsidR="00973309">
        <w:rPr>
          <w:rFonts w:hint="eastAsia"/>
        </w:rPr>
        <w:t>填寫狀態說明等註記，完成基本之平台架構。</w:t>
      </w:r>
    </w:p>
    <w:p w14:paraId="0D7D0185" w14:textId="71240852" w:rsidR="003359FE" w:rsidRDefault="00130060">
      <w:pPr>
        <w:ind w:leftChars="0" w:left="0" w:firstLineChars="0" w:firstLine="0"/>
        <w:jc w:val="center"/>
      </w:pPr>
      <w:r>
        <w:rPr>
          <w:noProof/>
        </w:rPr>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0F41A01A" w:rsidR="003359FE" w:rsidRDefault="003359FE" w:rsidP="003359FE">
      <w:pPr>
        <w:pStyle w:val="ac"/>
        <w:spacing w:after="180"/>
      </w:pPr>
      <w:bookmarkStart w:id="95" w:name="_Toc10752268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w:t>
      </w:r>
      <w:r w:rsidR="005E698D">
        <w:fldChar w:fldCharType="end"/>
      </w:r>
      <w:r>
        <w:rPr>
          <w:rFonts w:hint="eastAsia"/>
        </w:rPr>
        <w:t xml:space="preserve"> </w:t>
      </w:r>
      <w:r w:rsidRPr="00967260">
        <w:rPr>
          <w:rFonts w:hint="eastAsia"/>
        </w:rPr>
        <w:t>研究流程圖</w:t>
      </w:r>
      <w:bookmarkEnd w:id="95"/>
    </w:p>
    <w:p w14:paraId="7CF0EFCC" w14:textId="04733865" w:rsidR="00DE6DE8" w:rsidRDefault="00973309" w:rsidP="00DE6DE8">
      <w:pPr>
        <w:pStyle w:val="21"/>
        <w:spacing w:before="360" w:afterLines="50" w:after="180"/>
      </w:pPr>
      <w:bookmarkStart w:id="96" w:name="_Toc107612991"/>
      <w:r>
        <w:rPr>
          <w:rFonts w:hint="eastAsia"/>
        </w:rPr>
        <w:lastRenderedPageBreak/>
        <w:t xml:space="preserve"> </w:t>
      </w:r>
      <w:r w:rsidR="00DE6DE8">
        <w:rPr>
          <w:rFonts w:hint="eastAsia"/>
        </w:rPr>
        <w:t>文獻回顧</w:t>
      </w:r>
      <w:bookmarkEnd w:id="96"/>
    </w:p>
    <w:p w14:paraId="53473A14" w14:textId="67998078" w:rsidR="00EB0AD1" w:rsidRDefault="00EB0AD1" w:rsidP="00EB0AD1">
      <w:pPr>
        <w:ind w:left="480" w:firstLine="480"/>
      </w:pPr>
      <w:r>
        <w:rPr>
          <w:rFonts w:hint="eastAsia"/>
        </w:rPr>
        <w:t>本研究為結合物聯網工具與遊戲引擎應用於軌道監測領域之用，</w:t>
      </w:r>
      <w:r w:rsidR="00D47C74">
        <w:rPr>
          <w:rFonts w:hint="eastAsia"/>
        </w:rPr>
        <w:t>首先</w:t>
      </w:r>
      <w:r w:rsidR="001960BA">
        <w:rPr>
          <w:rFonts w:hint="eastAsia"/>
        </w:rPr>
        <w:t>針</w:t>
      </w:r>
      <w:r>
        <w:rPr>
          <w:rFonts w:hint="eastAsia"/>
        </w:rPr>
        <w:t>對</w:t>
      </w:r>
      <w:r w:rsidR="00240D72">
        <w:rPr>
          <w:rFonts w:hint="eastAsia"/>
        </w:rPr>
        <w:t>目前</w:t>
      </w:r>
      <w:r w:rsidR="00D47C74">
        <w:rPr>
          <w:rFonts w:hint="eastAsia"/>
        </w:rPr>
        <w:t>軌道</w:t>
      </w:r>
      <w:r w:rsidR="00240D72">
        <w:rPr>
          <w:rFonts w:hint="eastAsia"/>
        </w:rPr>
        <w:t>監測之項目與方法，然後針對</w:t>
      </w:r>
      <w:r>
        <w:rPr>
          <w:rFonts w:hint="eastAsia"/>
        </w:rPr>
        <w:t>物聯網</w:t>
      </w:r>
      <w:r>
        <w:rPr>
          <w:rFonts w:hint="eastAsia"/>
        </w:rPr>
        <w:t>以及</w:t>
      </w:r>
      <w:r w:rsidR="00A46099">
        <w:rPr>
          <w:rFonts w:hint="eastAsia"/>
        </w:rPr>
        <w:t>遊戲引擎</w:t>
      </w:r>
      <w:r w:rsidR="001960BA">
        <w:rPr>
          <w:rFonts w:hint="eastAsia"/>
        </w:rPr>
        <w:t>的架構、各工具的特性以及目前應用於</w:t>
      </w:r>
      <w:r w:rsidR="00240D72">
        <w:rPr>
          <w:rFonts w:hint="eastAsia"/>
        </w:rPr>
        <w:t>工程</w:t>
      </w:r>
      <w:r w:rsidR="001960BA">
        <w:rPr>
          <w:rFonts w:hint="eastAsia"/>
        </w:rPr>
        <w:t>相關領域的案例進行回顧</w:t>
      </w:r>
      <w:r w:rsidR="006152DC">
        <w:rPr>
          <w:rFonts w:hint="eastAsia"/>
        </w:rPr>
        <w:t>。</w:t>
      </w:r>
    </w:p>
    <w:p w14:paraId="5FA1D370" w14:textId="168A6F66" w:rsidR="00240D72" w:rsidRDefault="00154756" w:rsidP="00240D72">
      <w:pPr>
        <w:pStyle w:val="31"/>
        <w:spacing w:before="360" w:after="180"/>
      </w:pPr>
      <w:bookmarkStart w:id="97" w:name="_Toc107612992"/>
      <w:r>
        <w:rPr>
          <w:rFonts w:hint="eastAsia"/>
        </w:rPr>
        <w:t xml:space="preserve"> </w:t>
      </w:r>
      <w:r w:rsidR="00240D72" w:rsidRPr="00F233EA">
        <w:rPr>
          <w:rFonts w:hint="eastAsia"/>
        </w:rPr>
        <w:t>軌道監測管理</w:t>
      </w:r>
      <w:bookmarkEnd w:id="97"/>
    </w:p>
    <w:p w14:paraId="2747F92B" w14:textId="4755536D" w:rsidR="00240D72" w:rsidRDefault="00240D72" w:rsidP="00240D72">
      <w:pPr>
        <w:ind w:left="480" w:firstLine="480"/>
      </w:pPr>
      <w:r>
        <w:rPr>
          <w:rFonts w:hint="eastAsia"/>
        </w:rPr>
        <w:t>軌道在完工通車後，</w:t>
      </w:r>
      <w:r w:rsidRPr="00240D72">
        <w:rPr>
          <w:rFonts w:hint="eastAsia"/>
        </w:rPr>
        <w:t>即不斷受列車衝擊力與橫向作用力等影響</w:t>
      </w:r>
      <w:r>
        <w:rPr>
          <w:rFonts w:hint="eastAsia"/>
        </w:rPr>
        <w:t>，使軌道逐漸產生劣化與</w:t>
      </w:r>
      <w:r w:rsidR="0029621B">
        <w:rPr>
          <w:rFonts w:hint="eastAsia"/>
        </w:rPr>
        <w:t>乘坐舒適度降低等現象，因此軌道需</w:t>
      </w:r>
      <w:r w:rsidR="0029621B" w:rsidRPr="0029621B">
        <w:rPr>
          <w:rFonts w:hint="eastAsia"/>
        </w:rPr>
        <w:t>不斷監測與保養，才能維護乘車品質與安全。</w:t>
      </w:r>
    </w:p>
    <w:p w14:paraId="75389657" w14:textId="38BFC2F7" w:rsidR="00DF6ED4" w:rsidRDefault="0029621B" w:rsidP="00240D72">
      <w:pPr>
        <w:ind w:left="480" w:firstLine="480"/>
      </w:pPr>
      <w:r>
        <w:rPr>
          <w:rFonts w:hint="eastAsia"/>
        </w:rPr>
        <w:t>以</w:t>
      </w:r>
      <w:r w:rsidR="00240D72">
        <w:rPr>
          <w:rFonts w:hint="eastAsia"/>
        </w:rPr>
        <w:t>臺鐵</w:t>
      </w:r>
      <w:r>
        <w:rPr>
          <w:rFonts w:hint="eastAsia"/>
        </w:rPr>
        <w:t>為例，</w:t>
      </w:r>
      <w:r w:rsidR="00240D72">
        <w:rPr>
          <w:rFonts w:hint="eastAsia"/>
        </w:rPr>
        <w:t>現行</w:t>
      </w:r>
      <w:r>
        <w:rPr>
          <w:rFonts w:hint="eastAsia"/>
        </w:rPr>
        <w:t>軌道檢查</w:t>
      </w:r>
      <w:r w:rsidR="00240D72">
        <w:rPr>
          <w:rFonts w:hint="eastAsia"/>
        </w:rPr>
        <w:t>方式有</w:t>
      </w:r>
      <w:r w:rsidR="00240D72" w:rsidRPr="00054536">
        <w:rPr>
          <w:rFonts w:hint="eastAsia"/>
        </w:rPr>
        <w:t>EM80</w:t>
      </w:r>
      <w:r w:rsidR="00240D72" w:rsidRPr="00054536">
        <w:rPr>
          <w:rFonts w:hint="eastAsia"/>
        </w:rPr>
        <w:t>軌道檢查車</w:t>
      </w:r>
      <w:r w:rsidR="00240D72">
        <w:rPr>
          <w:rFonts w:hint="eastAsia"/>
        </w:rPr>
        <w:t>、</w:t>
      </w:r>
      <w:r w:rsidR="00240D72" w:rsidRPr="00054536">
        <w:rPr>
          <w:rFonts w:hint="eastAsia"/>
        </w:rPr>
        <w:t>GPS</w:t>
      </w:r>
      <w:r w:rsidR="00240D72" w:rsidRPr="00054536">
        <w:rPr>
          <w:rFonts w:hint="eastAsia"/>
        </w:rPr>
        <w:t>軌道振動檢查</w:t>
      </w:r>
      <w:r w:rsidR="00DF6ED4">
        <w:rPr>
          <w:rFonts w:hint="eastAsia"/>
        </w:rPr>
        <w:t>以及</w:t>
      </w:r>
      <w:r w:rsidR="00DF6ED4" w:rsidRPr="00054536">
        <w:rPr>
          <w:rFonts w:hint="eastAsia"/>
        </w:rPr>
        <w:t>人工手提軌道檢測儀</w:t>
      </w:r>
      <w:r w:rsidR="00240D72">
        <w:rPr>
          <w:rFonts w:hint="eastAsia"/>
        </w:rPr>
        <w:t>等，</w:t>
      </w:r>
      <w:r>
        <w:rPr>
          <w:rFonts w:hint="eastAsia"/>
        </w:rPr>
        <w:t>這些方式可量測振動量以及軌道不整量</w:t>
      </w:r>
      <w:r w:rsidR="00DF6ED4">
        <w:fldChar w:fldCharType="begin"/>
      </w:r>
      <w:r w:rsidR="00DF6ED4">
        <w:rPr>
          <w:rFonts w:hint="eastAsia"/>
        </w:rPr>
        <w:instrText xml:space="preserve"> ADDIN EN.CITE &lt;EndNote&gt;&lt;Cite&gt;&lt;Author&gt;</w:instrText>
      </w:r>
      <w:r w:rsidR="00DF6ED4">
        <w:rPr>
          <w:rFonts w:hint="eastAsia"/>
        </w:rPr>
        <w:instrText>黃民仁、張欽亮</w:instrText>
      </w:r>
      <w:r w:rsidR="00DF6ED4">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DF6ED4">
        <w:rPr>
          <w:rFonts w:hint="eastAsia"/>
        </w:rPr>
        <w:instrText>黃民仁、張欽亮</w:instrText>
      </w:r>
      <w:r w:rsidR="00DF6ED4">
        <w:rPr>
          <w:rFonts w:hint="eastAsia"/>
        </w:rPr>
        <w:instrText>&lt;/style&gt;&lt;/author&gt;&lt;/authors&gt;&lt;/contributors&gt;&lt;titles&gt;&lt;title&gt;&lt;style face="normal" font="default" charset="136" size="100%"&gt;</w:instrText>
      </w:r>
      <w:r w:rsidR="00DF6ED4">
        <w:rPr>
          <w:rFonts w:hint="eastAsia"/>
        </w:rPr>
        <w:instrText>新世紀鐵路工程學</w:instrText>
      </w:r>
      <w:r w:rsidR="00DF6ED4">
        <w:rPr>
          <w:rFonts w:hint="eastAsia"/>
        </w:rPr>
        <w:instrText>&lt;/style&gt;&lt;/title&gt;&lt;/titles&gt;&lt;dates&gt;&lt;year&gt;2007&lt;/year&gt;&lt;/dates&gt;&lt;pub-location&gt;&lt;style face="normal" font="default" charset="136" size="100%"&gt;</w:instrText>
      </w:r>
      <w:r w:rsidR="00DF6ED4">
        <w:rPr>
          <w:rFonts w:hint="eastAsia"/>
        </w:rPr>
        <w:instrText>台北市</w:instrText>
      </w:r>
      <w:r w:rsidR="00DF6ED4">
        <w:rPr>
          <w:rFonts w:hint="eastAsia"/>
        </w:rPr>
        <w:instrText>&lt;/style&gt;&lt;/pub-location&gt;&lt;publisher&gt;&lt;style face="normal" font="default" charset="136" size="100%"&gt;</w:instrText>
      </w:r>
      <w:r w:rsidR="00DF6ED4">
        <w:rPr>
          <w:rFonts w:hint="eastAsia"/>
        </w:rPr>
        <w:instrText>文笙書局</w:instrText>
      </w:r>
      <w:r w:rsidR="00DF6ED4">
        <w:rPr>
          <w:rFonts w:hint="eastAsia"/>
        </w:rPr>
        <w:instrText>&lt;/style&gt;&lt;/publisher&gt;&lt;urls&gt;&lt;/urls&gt;&lt;/record&gt;&lt;/Cite&gt;&lt;/EndNote&gt;</w:instrText>
      </w:r>
      <w:r w:rsidR="00DF6ED4">
        <w:fldChar w:fldCharType="separate"/>
      </w:r>
      <w:r w:rsidR="00DF6ED4">
        <w:rPr>
          <w:noProof/>
        </w:rPr>
        <w:t>[1]</w:t>
      </w:r>
      <w:r w:rsidR="00DF6ED4">
        <w:fldChar w:fldCharType="end"/>
      </w:r>
      <w:r>
        <w:rPr>
          <w:rFonts w:hint="eastAsia"/>
        </w:rPr>
        <w:t>。</w:t>
      </w:r>
      <w:r w:rsidR="00DF6ED4">
        <w:rPr>
          <w:rFonts w:hint="eastAsia"/>
        </w:rPr>
        <w:t>前兩項因</w:t>
      </w:r>
      <w:r w:rsidR="005A7C2E">
        <w:rPr>
          <w:rFonts w:hint="eastAsia"/>
        </w:rPr>
        <w:t>設備裝置於車上，因此可以獲得長距離的軌道監測數據，然而缺點為較缺少對一個定點長時間觀測的數據，且數據更新即時性不足。</w:t>
      </w:r>
      <w:r w:rsidR="005A7C2E" w:rsidRPr="00054536">
        <w:rPr>
          <w:rFonts w:hint="eastAsia"/>
        </w:rPr>
        <w:t>人工手提軌道檢測儀</w:t>
      </w:r>
      <w:r w:rsidR="005A7C2E">
        <w:rPr>
          <w:rFonts w:hint="eastAsia"/>
        </w:rPr>
        <w:t>雖為較精確的量測方式，卻有</w:t>
      </w:r>
      <w:r w:rsidR="005A7C2E">
        <w:rPr>
          <w:rFonts w:hint="eastAsia"/>
        </w:rPr>
        <w:t>需人員上軌道操作</w:t>
      </w:r>
      <w:r w:rsidR="005A7C2E">
        <w:rPr>
          <w:rFonts w:hint="eastAsia"/>
        </w:rPr>
        <w:t>使無法於營運時間量測的問題。</w:t>
      </w:r>
    </w:p>
    <w:p w14:paraId="45A17521" w14:textId="40432EAE" w:rsidR="00240D72" w:rsidRDefault="00240D72" w:rsidP="00240D72">
      <w:pPr>
        <w:ind w:left="480" w:firstLine="480"/>
      </w:pPr>
      <w:r>
        <w:rPr>
          <w:rFonts w:hint="eastAsia"/>
        </w:rPr>
        <w:t>道碴橫向阻力為抵抗列車通過或溫度變化時對軌枕造成橫向位移的抵抗力。</w:t>
      </w:r>
      <w:r w:rsidR="006528C4">
        <w:rPr>
          <w:rFonts w:hint="eastAsia"/>
        </w:rPr>
        <w:t>而</w:t>
      </w:r>
      <w:r>
        <w:rPr>
          <w:rFonts w:hint="eastAsia"/>
        </w:rPr>
        <w:t>現行養護規範中</w:t>
      </w:r>
      <w:r>
        <w:fldChar w:fldCharType="begin"/>
      </w:r>
      <w:r>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Pr>
          <w:rFonts w:hint="eastAsia"/>
        </w:rPr>
        <w:instrText>type name="Government Document"&gt;46&lt;/ref-type&gt;&lt;contributors&gt;&lt;/contributors&gt;&lt;titles&gt;&lt;title&gt;&lt;style face="normal" font="default" size="100%"&gt;1067&lt;/style&gt;&lt;style face="normal" font="default" charset="136" size="100%"&gt;</w:instrText>
      </w:r>
      <w:r>
        <w:rPr>
          <w:rFonts w:hint="eastAsia"/>
        </w:rPr>
        <w:instrText>公厘軌距鐵路長焊鋼軌舖設及養護規範</w:instrText>
      </w:r>
      <w:r>
        <w:rPr>
          <w:rFonts w:hint="eastAsia"/>
        </w:rPr>
        <w:instrText>&lt;/style&gt;&lt;/title&gt;&lt;/titles&gt;&lt;dates&gt;&lt;year&gt;2018&lt;/year&gt;&lt;/dates&gt;&lt;urls&gt;&lt;/urls&gt;&lt;custom1&gt;</w:instrText>
      </w:r>
      <w:r>
        <w:rPr>
          <w:rFonts w:hint="eastAsia"/>
        </w:rPr>
        <w:instrText>交通部</w:instrText>
      </w:r>
      <w:r>
        <w:rPr>
          <w:rFonts w:hint="eastAsia"/>
        </w:rPr>
        <w:instrText>&lt;/custom1&gt;&lt;/record&gt;&lt;/Cite&gt;&lt;/EndNote&gt;</w:instrText>
      </w:r>
      <w:r>
        <w:fldChar w:fldCharType="separate"/>
      </w:r>
      <w:r>
        <w:rPr>
          <w:noProof/>
        </w:rPr>
        <w:t>[2]</w:t>
      </w:r>
      <w:r>
        <w:fldChar w:fldCharType="end"/>
      </w:r>
      <w:r>
        <w:rPr>
          <w:rFonts w:hint="eastAsia"/>
        </w:rPr>
        <w:t>，</w:t>
      </w:r>
      <w:r w:rsidR="006528C4">
        <w:rPr>
          <w:rFonts w:hint="eastAsia"/>
        </w:rPr>
        <w:t>測定</w:t>
      </w:r>
      <w:r>
        <w:rPr>
          <w:rFonts w:hint="eastAsia"/>
        </w:rPr>
        <w:t>阻力值需仰賴較多人力，而且</w:t>
      </w:r>
      <w:r w:rsidR="006528C4">
        <w:rPr>
          <w:rFonts w:hint="eastAsia"/>
        </w:rPr>
        <w:t>需推動軌枕位移達</w:t>
      </w:r>
      <w:r w:rsidR="006528C4">
        <w:rPr>
          <w:rFonts w:hint="eastAsia"/>
        </w:rPr>
        <w:t>2</w:t>
      </w:r>
      <w:r w:rsidR="006528C4">
        <w:t>mm</w:t>
      </w:r>
      <w:r>
        <w:rPr>
          <w:rFonts w:hint="eastAsia"/>
        </w:rPr>
        <w:t>，較屬於極限強度；另外，該量測方式亦無考量到列車產生的動態效應</w:t>
      </w:r>
      <w:r w:rsidR="00154756">
        <w:rPr>
          <w:rFonts w:hint="eastAsia"/>
        </w:rPr>
        <w:t>，無法從阻力值中獲得列車間的差異</w:t>
      </w:r>
      <w:r>
        <w:rPr>
          <w:rFonts w:hint="eastAsia"/>
        </w:rPr>
        <w:t>。</w:t>
      </w:r>
    </w:p>
    <w:p w14:paraId="5E175A63" w14:textId="07D1E047" w:rsidR="00240D72" w:rsidRDefault="00240D72" w:rsidP="00240D72">
      <w:pPr>
        <w:ind w:left="480" w:firstLine="480"/>
      </w:pPr>
      <w:r>
        <w:rPr>
          <w:rFonts w:hint="eastAsia"/>
        </w:rPr>
        <w:t>臺鐵養護規範</w:t>
      </w:r>
      <w:r>
        <w:fldChar w:fldCharType="begin"/>
      </w:r>
      <w:r>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Pr>
          <w:rFonts w:hint="eastAsia"/>
        </w:rPr>
        <w:instrText>type name="Government Document"&gt;46&lt;/ref-type&gt;&lt;contributors&gt;&lt;/contributors&gt;&lt;titles&gt;&lt;title&gt;&lt;style face="normal" font="default" size="100%"&gt;1067mm&lt;/style&gt;&lt;style face="normal" font="default" charset="136" size="100%"&gt;</w:instrText>
      </w:r>
      <w:r>
        <w:rPr>
          <w:rFonts w:hint="eastAsia"/>
        </w:rPr>
        <w:instrText>軌距軌道養護檢查規範</w:instrText>
      </w:r>
      <w:r>
        <w:rPr>
          <w:rFonts w:hint="eastAsia"/>
        </w:rPr>
        <w:instrText>&lt;/style&gt;&lt;/title&gt;&lt;/titles&gt;&lt;dates&gt;&lt;year&gt;2021&lt;/year&gt;&lt;/dates&gt;&lt;urls&gt;&lt;/urls&gt;&lt;custom1&gt;&lt;style face="normal" font="default" charset="136" size="100%"&gt;</w:instrText>
      </w:r>
      <w:r>
        <w:rPr>
          <w:rFonts w:hint="eastAsia"/>
        </w:rPr>
        <w:instrText>交通部</w:instrText>
      </w:r>
      <w:r>
        <w:rPr>
          <w:rFonts w:hint="eastAsia"/>
        </w:rPr>
        <w:instrText>&lt;/style&gt;&lt;/custom1&gt;&lt;/record&gt;&lt;/Cite&gt;&lt;/EndNote&gt;</w:instrText>
      </w:r>
      <w:r>
        <w:fldChar w:fldCharType="separate"/>
      </w:r>
      <w:r>
        <w:rPr>
          <w:noProof/>
        </w:rPr>
        <w:t>[3]</w:t>
      </w:r>
      <w:r>
        <w:fldChar w:fldCharType="end"/>
      </w:r>
      <w:r>
        <w:rPr>
          <w:rFonts w:hint="eastAsia"/>
        </w:rPr>
        <w:t>針對軌縫寬度規範伸縮量，</w:t>
      </w:r>
      <w:r w:rsidR="006528C4">
        <w:rPr>
          <w:rFonts w:hint="eastAsia"/>
        </w:rPr>
        <w:t>主要</w:t>
      </w:r>
      <w:r>
        <w:rPr>
          <w:rFonts w:hint="eastAsia"/>
        </w:rPr>
        <w:t>考量溫度之影響</w:t>
      </w:r>
      <w:r w:rsidR="005C2518">
        <w:rPr>
          <w:rFonts w:hint="eastAsia"/>
        </w:rPr>
        <w:t>，因此主量檢測時間集中於春季與秋季</w:t>
      </w:r>
      <w:r>
        <w:rPr>
          <w:rFonts w:hint="eastAsia"/>
        </w:rPr>
        <w:t>。</w:t>
      </w:r>
      <w:r w:rsidR="005C2518">
        <w:rPr>
          <w:rFonts w:hint="eastAsia"/>
        </w:rPr>
        <w:t>該量測頻率亦有數</w:t>
      </w:r>
      <w:r w:rsidR="005C2518">
        <w:rPr>
          <w:rFonts w:hint="eastAsia"/>
        </w:rPr>
        <w:t>據更新即時性不足</w:t>
      </w:r>
      <w:r w:rsidR="005C2518">
        <w:rPr>
          <w:rFonts w:hint="eastAsia"/>
        </w:rPr>
        <w:t>的問題。</w:t>
      </w:r>
    </w:p>
    <w:p w14:paraId="15E8644C" w14:textId="6112E470" w:rsidR="00240D72" w:rsidRDefault="005C2518" w:rsidP="00EB0AD1">
      <w:pPr>
        <w:ind w:left="480" w:firstLine="480"/>
      </w:pPr>
      <w:r>
        <w:rPr>
          <w:rFonts w:hint="eastAsia"/>
        </w:rPr>
        <w:t>因此，本研究所建立的監測模組，應補足以上監測方式的缺點，應具有</w:t>
      </w:r>
      <w:r w:rsidR="00154756">
        <w:rPr>
          <w:rFonts w:hint="eastAsia"/>
        </w:rPr>
        <w:t>針對</w:t>
      </w:r>
      <w:r w:rsidR="00154756">
        <w:rPr>
          <w:rFonts w:hint="eastAsia"/>
        </w:rPr>
        <w:t>一個定點長時間觀測</w:t>
      </w:r>
      <w:r w:rsidR="00154756">
        <w:rPr>
          <w:rFonts w:hint="eastAsia"/>
        </w:rPr>
        <w:t>、數據即時更新、考量列車動態效應以及需於營運時間持續監測等特點。</w:t>
      </w:r>
    </w:p>
    <w:p w14:paraId="1DE96038" w14:textId="77777777" w:rsidR="005C2518" w:rsidRPr="00EB0AD1" w:rsidRDefault="005C2518" w:rsidP="00EB0AD1">
      <w:pPr>
        <w:ind w:left="480" w:firstLine="480"/>
        <w:rPr>
          <w:rFonts w:hint="eastAsia"/>
        </w:rPr>
      </w:pPr>
    </w:p>
    <w:p w14:paraId="7DBA341E" w14:textId="575FBF41" w:rsidR="009C2B4B" w:rsidRDefault="00154756" w:rsidP="009C2B4B">
      <w:pPr>
        <w:pStyle w:val="31"/>
        <w:spacing w:before="360" w:after="180"/>
      </w:pPr>
      <w:bookmarkStart w:id="98" w:name="_Toc107612994"/>
      <w:r>
        <w:rPr>
          <w:rFonts w:hint="eastAsia"/>
        </w:rPr>
        <w:t xml:space="preserve"> </w:t>
      </w:r>
      <w:r>
        <w:rPr>
          <w:rFonts w:hint="eastAsia"/>
        </w:rPr>
        <w:t>物聯網工具於工程上的應用</w:t>
      </w:r>
      <w:bookmarkEnd w:id="98"/>
    </w:p>
    <w:p w14:paraId="2B5ECDCE" w14:textId="303DD46F" w:rsidR="00A27C55" w:rsidRDefault="00A27C55" w:rsidP="00A27C55">
      <w:pPr>
        <w:pStyle w:val="aa"/>
        <w:numPr>
          <w:ilvl w:val="0"/>
          <w:numId w:val="40"/>
        </w:numPr>
        <w:ind w:leftChars="0" w:firstLineChars="0"/>
      </w:pPr>
      <w:r w:rsidRPr="00A27C55">
        <w:rPr>
          <w:rFonts w:hint="eastAsia"/>
        </w:rPr>
        <w:t>物聯網架構與無線通訊技術</w:t>
      </w:r>
    </w:p>
    <w:p w14:paraId="79C6EA09" w14:textId="5F0D52C7" w:rsidR="006631F1" w:rsidRDefault="00A27C55" w:rsidP="00A27C55">
      <w:pPr>
        <w:ind w:left="480" w:firstLine="480"/>
      </w:pPr>
      <w:r w:rsidRPr="005A10CB">
        <w:rPr>
          <w:rFonts w:hint="eastAsia"/>
        </w:rPr>
        <w:t>物聯網（</w:t>
      </w:r>
      <w:r w:rsidRPr="005A10CB">
        <w:rPr>
          <w:rFonts w:hint="eastAsia"/>
        </w:rPr>
        <w:t>Internet of things, IoT</w:t>
      </w:r>
      <w:r w:rsidRPr="005A10CB">
        <w:rPr>
          <w:rFonts w:hint="eastAsia"/>
        </w:rPr>
        <w:t>）</w:t>
      </w:r>
      <w:r>
        <w:rPr>
          <w:rFonts w:hint="eastAsia"/>
        </w:rPr>
        <w:t>為將各種物體內建感測器，藉由無線或有線的方式，將感測資料傳輸至網路，透過遠端監控及處理分析，以打造更</w:t>
      </w:r>
      <w:r w:rsidR="00154756">
        <w:rPr>
          <w:rFonts w:hint="eastAsia"/>
        </w:rPr>
        <w:t>智慧</w:t>
      </w:r>
      <w:r>
        <w:rPr>
          <w:rFonts w:hint="eastAsia"/>
        </w:rPr>
        <w:t>的生活環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r w:rsidRPr="00967260">
        <w:fldChar w:fldCharType="end"/>
      </w:r>
      <w:r>
        <w:rPr>
          <w:rFonts w:hint="eastAsia"/>
        </w:rPr>
        <w:t>。</w:t>
      </w:r>
    </w:p>
    <w:p w14:paraId="6DA43133" w14:textId="455A6A3E" w:rsidR="00A27C55" w:rsidRDefault="00A27C55" w:rsidP="00A27C55">
      <w:pPr>
        <w:ind w:left="480" w:firstLine="480"/>
      </w:pPr>
      <w:r>
        <w:rPr>
          <w:rFonts w:hint="eastAsia"/>
        </w:rPr>
        <w:t>物聯網架構可分三階層，為感測層、網路層及應用層。</w:t>
      </w:r>
      <w:r w:rsidR="006631F1">
        <w:rPr>
          <w:rFonts w:hint="eastAsia"/>
        </w:rPr>
        <w:t>其中</w:t>
      </w:r>
      <w:r>
        <w:rPr>
          <w:rFonts w:hint="eastAsia"/>
        </w:rPr>
        <w:t>網路層包含各種不同</w:t>
      </w:r>
      <w:r w:rsidR="00996163">
        <w:rPr>
          <w:rFonts w:hint="eastAsia"/>
        </w:rPr>
        <w:t>傳輸</w:t>
      </w:r>
      <w:r>
        <w:rPr>
          <w:rFonts w:hint="eastAsia"/>
        </w:rPr>
        <w:t>範圍及</w:t>
      </w:r>
      <w:r w:rsidR="006631F1">
        <w:rPr>
          <w:rFonts w:hint="eastAsia"/>
        </w:rPr>
        <w:t>功率</w:t>
      </w:r>
      <w:r>
        <w:rPr>
          <w:rFonts w:hint="eastAsia"/>
        </w:rPr>
        <w:t>的無線通訊網路，可以區分為短距離與長距離無線通訊網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Pr="00967260">
        <w:rPr>
          <w:rFonts w:hint="eastAsia"/>
        </w:rPr>
        <w:t>表</w:t>
      </w:r>
      <w:r w:rsidRPr="00967260">
        <w:t xml:space="preserve"> </w:t>
      </w:r>
      <w:r>
        <w:rPr>
          <w:noProof/>
        </w:rPr>
        <w:t>1</w:t>
      </w:r>
      <w:r>
        <w:noBreakHyphen/>
      </w:r>
      <w:r>
        <w:rPr>
          <w:noProof/>
        </w:rPr>
        <w:t>2</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38AAABC2" w14:textId="77777777" w:rsidR="006C6411" w:rsidRDefault="006C6411" w:rsidP="00A27C55">
      <w:pPr>
        <w:ind w:left="480" w:firstLine="480"/>
        <w:rPr>
          <w:rFonts w:hint="eastAsia"/>
        </w:rPr>
      </w:pPr>
    </w:p>
    <w:p w14:paraId="5CE75DD3" w14:textId="2901937F" w:rsidR="00A27C55" w:rsidRPr="00366119" w:rsidRDefault="00A27C55" w:rsidP="00A27C55">
      <w:pPr>
        <w:pStyle w:val="ac"/>
        <w:spacing w:after="180"/>
        <w:rPr>
          <w:sz w:val="16"/>
        </w:rPr>
      </w:pPr>
      <w:bookmarkStart w:id="99" w:name="_Ref102133740"/>
      <w:bookmarkStart w:id="100" w:name="_Toc107581454"/>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bookmarkEnd w:id="99"/>
      <w:r>
        <w:rPr>
          <w:rFonts w:hint="eastAsia"/>
        </w:rPr>
        <w:t xml:space="preserve"> </w:t>
      </w:r>
      <w:r>
        <w:rPr>
          <w:rFonts w:hint="eastAsia"/>
        </w:rPr>
        <w:t>常見</w:t>
      </w:r>
      <w:r w:rsidRPr="00967260">
        <w:rPr>
          <w:rFonts w:hint="eastAsia"/>
        </w:rPr>
        <w:t>無線通訊協定分類</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bookmarkEnd w:id="100"/>
      <w:r w:rsidR="00240D72">
        <w:rPr>
          <w:noProof/>
        </w:rPr>
        <w:t>[4]</w:t>
      </w:r>
      <w:r w:rsidRPr="00967260">
        <w:fldChar w:fldCharType="end"/>
      </w:r>
    </w:p>
    <w:tbl>
      <w:tblPr>
        <w:tblStyle w:val="af9"/>
        <w:tblW w:w="6391" w:type="dxa"/>
        <w:jc w:val="center"/>
        <w:tblLook w:val="04A0" w:firstRow="1" w:lastRow="0" w:firstColumn="1" w:lastColumn="0" w:noHBand="0" w:noVBand="1"/>
      </w:tblPr>
      <w:tblGrid>
        <w:gridCol w:w="3195"/>
        <w:gridCol w:w="3196"/>
      </w:tblGrid>
      <w:tr w:rsidR="00A27C55" w14:paraId="380974B7" w14:textId="77777777" w:rsidTr="00996163">
        <w:trPr>
          <w:trHeight w:val="168"/>
          <w:jc w:val="center"/>
        </w:trPr>
        <w:tc>
          <w:tcPr>
            <w:tcW w:w="6391"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996163">
        <w:trPr>
          <w:trHeight w:val="270"/>
          <w:jc w:val="center"/>
        </w:trPr>
        <w:tc>
          <w:tcPr>
            <w:tcW w:w="3195"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196"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996163">
        <w:trPr>
          <w:trHeight w:val="803"/>
          <w:jc w:val="center"/>
        </w:trPr>
        <w:tc>
          <w:tcPr>
            <w:tcW w:w="3195" w:type="dxa"/>
            <w:vAlign w:val="center"/>
          </w:tcPr>
          <w:p w14:paraId="1BA17EE5"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ZigBee</w:t>
            </w:r>
          </w:p>
          <w:p w14:paraId="1D8DC832" w14:textId="77777777" w:rsidR="00A27C55" w:rsidRPr="00B66879" w:rsidRDefault="00A27C55" w:rsidP="00D616CC">
            <w:pPr>
              <w:pStyle w:val="aa"/>
              <w:numPr>
                <w:ilvl w:val="0"/>
                <w:numId w:val="15"/>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Wi-Fi</w:t>
            </w:r>
          </w:p>
        </w:tc>
        <w:tc>
          <w:tcPr>
            <w:tcW w:w="3196" w:type="dxa"/>
            <w:vAlign w:val="center"/>
          </w:tcPr>
          <w:p w14:paraId="0E4A45BF" w14:textId="442F2897" w:rsidR="00A27C55" w:rsidRPr="00B66879" w:rsidRDefault="00A27C55" w:rsidP="00D616CC">
            <w:pPr>
              <w:pStyle w:val="aa"/>
              <w:numPr>
                <w:ilvl w:val="0"/>
                <w:numId w:val="16"/>
              </w:numPr>
              <w:ind w:leftChars="0" w:firstLineChars="0"/>
              <w:jc w:val="both"/>
              <w:rPr>
                <w:sz w:val="20"/>
                <w:szCs w:val="20"/>
              </w:rPr>
            </w:pPr>
            <w:r w:rsidRPr="00B66879">
              <w:rPr>
                <w:rFonts w:hint="eastAsia"/>
                <w:sz w:val="20"/>
                <w:szCs w:val="20"/>
              </w:rPr>
              <w:t>電信網路</w:t>
            </w:r>
            <w:r w:rsidR="00996163">
              <w:rPr>
                <w:rFonts w:hint="eastAsia"/>
                <w:sz w:val="20"/>
                <w:szCs w:val="20"/>
              </w:rPr>
              <w:t xml:space="preserve"> : </w:t>
            </w:r>
            <w:r w:rsidRPr="00B66879">
              <w:rPr>
                <w:sz w:val="20"/>
                <w:szCs w:val="20"/>
              </w:rPr>
              <w:t>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25C5CE21" w14:textId="52CDFE08" w:rsidR="00A27C55" w:rsidRPr="00B66879" w:rsidRDefault="00A27C55" w:rsidP="00996163">
            <w:pPr>
              <w:pStyle w:val="aa"/>
              <w:numPr>
                <w:ilvl w:val="0"/>
                <w:numId w:val="16"/>
              </w:numPr>
              <w:ind w:leftChars="0" w:firstLineChars="0"/>
              <w:jc w:val="both"/>
              <w:rPr>
                <w:sz w:val="20"/>
                <w:szCs w:val="20"/>
              </w:rPr>
            </w:pPr>
            <w:r w:rsidRPr="00B66879">
              <w:rPr>
                <w:sz w:val="20"/>
                <w:szCs w:val="20"/>
              </w:rPr>
              <w:t>LPWA</w:t>
            </w:r>
            <w:r w:rsidR="00996163">
              <w:rPr>
                <w:rFonts w:hint="eastAsia"/>
                <w:sz w:val="20"/>
                <w:szCs w:val="20"/>
              </w:rPr>
              <w:t xml:space="preserve"> </w:t>
            </w:r>
            <w:r w:rsidRPr="00B66879">
              <w:rPr>
                <w:sz w:val="20"/>
                <w:szCs w:val="20"/>
              </w:rPr>
              <w:t>:</w:t>
            </w:r>
            <w:r w:rsidR="00996163">
              <w:rPr>
                <w:rFonts w:hint="eastAsia"/>
                <w:sz w:val="20"/>
                <w:szCs w:val="20"/>
              </w:rPr>
              <w:t xml:space="preserve"> </w:t>
            </w:r>
            <w:r w:rsidRPr="00B66879">
              <w:rPr>
                <w:sz w:val="20"/>
                <w:szCs w:val="20"/>
              </w:rPr>
              <w:t>LTE-M</w:t>
            </w:r>
            <w:r w:rsidRPr="00B66879">
              <w:rPr>
                <w:rFonts w:hint="eastAsia"/>
                <w:sz w:val="20"/>
                <w:szCs w:val="20"/>
              </w:rPr>
              <w:t>、</w:t>
            </w:r>
            <w:r w:rsidRPr="00B66879">
              <w:rPr>
                <w:sz w:val="20"/>
                <w:szCs w:val="20"/>
              </w:rPr>
              <w:t>NB-IoT</w:t>
            </w:r>
          </w:p>
        </w:tc>
      </w:tr>
    </w:tbl>
    <w:p w14:paraId="7480FDD8" w14:textId="77777777" w:rsidR="00A27C55" w:rsidRPr="00996163" w:rsidRDefault="00A27C55" w:rsidP="00A27C55">
      <w:pPr>
        <w:ind w:left="480" w:firstLine="480"/>
      </w:pPr>
    </w:p>
    <w:p w14:paraId="6D7349F1" w14:textId="77777777" w:rsidR="006C6411" w:rsidRDefault="006C6411" w:rsidP="006C6411">
      <w:pPr>
        <w:ind w:left="480" w:firstLine="480"/>
      </w:pPr>
      <w:r>
        <w:rPr>
          <w:rFonts w:hint="eastAsia"/>
        </w:rPr>
        <w:t>近年來</w:t>
      </w:r>
      <w:r>
        <w:rPr>
          <w:rFonts w:hint="eastAsia"/>
        </w:rPr>
        <w:t>L</w:t>
      </w:r>
      <w:r>
        <w:t>PWA</w:t>
      </w:r>
      <w:r>
        <w:rPr>
          <w:rFonts w:hint="eastAsia"/>
        </w:rPr>
        <w:t>技術應用日漸普及，因具有低功耗、長傳輸距離等特性，是一適合用於工地等大範圍現場的通訊應用，是許多物聯網業者所採用的方案。</w:t>
      </w:r>
    </w:p>
    <w:p w14:paraId="67BCC956" w14:textId="025EAB5D" w:rsidR="00DE73B5" w:rsidRDefault="00DE73B5" w:rsidP="00A27C55">
      <w:pPr>
        <w:ind w:left="480" w:firstLine="480"/>
      </w:pPr>
      <w:r>
        <w:fldChar w:fldCharType="begin"/>
      </w:r>
      <w:r>
        <w:instrText xml:space="preserve"> REF _Ref107834570 \h </w:instrText>
      </w:r>
      <w:r>
        <w:fldChar w:fldCharType="separate"/>
      </w:r>
      <w:r w:rsidRPr="00967260">
        <w:rPr>
          <w:rFonts w:hint="eastAsia"/>
        </w:rPr>
        <w:t>圖</w:t>
      </w:r>
      <w:r w:rsidRPr="00967260">
        <w:t xml:space="preserve"> </w:t>
      </w:r>
      <w:r>
        <w:rPr>
          <w:noProof/>
        </w:rPr>
        <w:t>1</w:t>
      </w:r>
      <w:r>
        <w:noBreakHyphen/>
      </w:r>
      <w:r>
        <w:rPr>
          <w:noProof/>
        </w:rPr>
        <w:t>4</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Pr>
          <w:rFonts w:hint="eastAsia"/>
        </w:rPr>
        <w:t>耗能較小之</w:t>
      </w:r>
      <w:r w:rsidR="00B662F3">
        <w:rPr>
          <w:rFonts w:hint="eastAsia"/>
        </w:rPr>
        <w:t>技術。由於本研究位於戶外監測，較難找尋穩定電源供應，因此將以這些低功耗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lastRenderedPageBreak/>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9">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26AF14C4" w:rsidR="00A27C55" w:rsidRDefault="00A27C55" w:rsidP="00A27C55">
      <w:pPr>
        <w:pStyle w:val="ac"/>
        <w:spacing w:after="180"/>
      </w:pPr>
      <w:bookmarkStart w:id="101" w:name="_Ref107834570"/>
      <w:bookmarkStart w:id="102" w:name="_Toc107522688"/>
      <w:r w:rsidRPr="00967260">
        <w:rPr>
          <w:rFonts w:hint="eastAsia"/>
        </w:rPr>
        <w:t>圖</w:t>
      </w:r>
      <w:r w:rsidRPr="00967260">
        <w:t xml:space="preserve"> </w:t>
      </w:r>
      <w:r w:rsidR="00094EAD">
        <w:fldChar w:fldCharType="begin"/>
      </w:r>
      <w:r w:rsidR="00094EAD">
        <w:instrText xml:space="preserve"> STYLEREF 1 \s </w:instrText>
      </w:r>
      <w:r w:rsidR="00094EAD">
        <w:fldChar w:fldCharType="separate"/>
      </w:r>
      <w:r w:rsidR="005E698D">
        <w:rPr>
          <w:noProof/>
        </w:rPr>
        <w:t>1</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w:t>
      </w:r>
      <w:r w:rsidR="005E698D">
        <w:fldChar w:fldCharType="end"/>
      </w:r>
      <w:bookmarkEnd w:id="101"/>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bookmarkEnd w:id="102"/>
      <w:r w:rsidR="00240D72">
        <w:rPr>
          <w:noProof/>
        </w:rPr>
        <w:t>[4]</w:t>
      </w:r>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2F0528">
      <w:pPr>
        <w:pStyle w:val="aa"/>
        <w:numPr>
          <w:ilvl w:val="0"/>
          <w:numId w:val="40"/>
        </w:numPr>
        <w:ind w:leftChars="0" w:firstLineChars="0"/>
      </w:pPr>
      <w:r>
        <w:rPr>
          <w:rFonts w:hint="eastAsia"/>
        </w:rPr>
        <w:t>A</w:t>
      </w:r>
      <w:r>
        <w:t>rduino</w:t>
      </w:r>
      <w:r>
        <w:rPr>
          <w:rFonts w:hint="eastAsia"/>
        </w:rPr>
        <w:t>在工程上的應用</w:t>
      </w:r>
    </w:p>
    <w:p w14:paraId="3187CE7D" w14:textId="537F8EBC" w:rsidR="006631F1" w:rsidRDefault="006C6411" w:rsidP="00B131A5">
      <w:pPr>
        <w:ind w:left="480" w:firstLine="480"/>
      </w:pPr>
      <w:r>
        <w:rPr>
          <w:rFonts w:hint="eastAsia"/>
        </w:rPr>
        <w:t>在物聯網應用中，</w:t>
      </w:r>
      <w:r w:rsidR="006631F1" w:rsidRPr="006631F1">
        <w:rPr>
          <w:rFonts w:hint="eastAsia"/>
        </w:rPr>
        <w:t>一般多使用</w:t>
      </w:r>
      <w:r w:rsidR="006631F1" w:rsidRPr="006631F1">
        <w:rPr>
          <w:rFonts w:hint="eastAsia"/>
        </w:rPr>
        <w:t>Arduino</w:t>
      </w:r>
      <w:r w:rsidR="006631F1" w:rsidRPr="006631F1">
        <w:rPr>
          <w:rFonts w:hint="eastAsia"/>
        </w:rPr>
        <w:t>或樹莓派</w:t>
      </w:r>
      <w:r w:rsidR="006631F1" w:rsidRPr="006631F1">
        <w:rPr>
          <w:rFonts w:hint="eastAsia"/>
        </w:rPr>
        <w:t>(Raspberry Pi)</w:t>
      </w:r>
      <w:r w:rsidR="006631F1" w:rsidRPr="006631F1">
        <w:rPr>
          <w:rFonts w:hint="eastAsia"/>
        </w:rPr>
        <w:t>作為</w:t>
      </w:r>
      <w:r>
        <w:rPr>
          <w:rFonts w:hint="eastAsia"/>
        </w:rPr>
        <w:t>主要</w:t>
      </w:r>
      <w:r w:rsidR="006631F1" w:rsidRPr="006631F1">
        <w:rPr>
          <w:rFonts w:hint="eastAsia"/>
        </w:rPr>
        <w:t>開發工具</w:t>
      </w:r>
      <w:r w:rsidR="006631F1">
        <w:rPr>
          <w:rFonts w:hint="eastAsia"/>
        </w:rPr>
        <w:t>，其中因</w:t>
      </w:r>
      <w:r w:rsidR="006631F1" w:rsidRPr="006631F1">
        <w:rPr>
          <w:rFonts w:hint="eastAsia"/>
        </w:rPr>
        <w:t>Arduino</w:t>
      </w:r>
      <w:r w:rsidR="006631F1">
        <w:rPr>
          <w:rFonts w:hint="eastAsia"/>
        </w:rPr>
        <w:t>有</w:t>
      </w:r>
      <w:r>
        <w:rPr>
          <w:rFonts w:hint="eastAsia"/>
        </w:rPr>
        <w:t>成本上</w:t>
      </w:r>
      <w:r w:rsidR="006631F1">
        <w:rPr>
          <w:rFonts w:hint="eastAsia"/>
        </w:rPr>
        <w:t>的優勢，</w:t>
      </w:r>
      <w:r w:rsidR="006631F1">
        <w:rPr>
          <w:rFonts w:hint="eastAsia"/>
        </w:rPr>
        <w:t>所以在此方面有較多的應用。</w:t>
      </w:r>
      <w:r w:rsidR="006631F1" w:rsidRPr="006631F1">
        <w:rPr>
          <w:rFonts w:hint="eastAsia"/>
        </w:rPr>
        <w:t>。</w:t>
      </w:r>
    </w:p>
    <w:p w14:paraId="5DD746D8" w14:textId="3B97CADF" w:rsidR="009C2B4B" w:rsidRDefault="00F86522" w:rsidP="00B131A5">
      <w:pPr>
        <w:ind w:left="480" w:firstLine="480"/>
      </w:pPr>
      <w:r>
        <w:rPr>
          <w:rFonts w:hint="eastAsia"/>
        </w:rPr>
        <w:t>關於</w:t>
      </w:r>
      <w:r w:rsidR="006631F1" w:rsidRPr="006631F1">
        <w:rPr>
          <w:rFonts w:hint="eastAsia"/>
        </w:rPr>
        <w:t>Arduino</w:t>
      </w:r>
      <w:r w:rsidR="009C2B4B">
        <w:rPr>
          <w:rFonts w:hint="eastAsia"/>
        </w:rPr>
        <w:t>應</w:t>
      </w:r>
      <w:r>
        <w:rPr>
          <w:rFonts w:hint="eastAsia"/>
        </w:rPr>
        <w:t>用於工程的</w:t>
      </w:r>
      <w:r w:rsidR="009C2B4B">
        <w:rPr>
          <w:rFonts w:hint="eastAsia"/>
        </w:rPr>
        <w:t>案例</w:t>
      </w:r>
      <w:r>
        <w:rPr>
          <w:rFonts w:hint="eastAsia"/>
        </w:rPr>
        <w:t>，林</w:t>
      </w:r>
      <w:r w:rsidRPr="003457D6">
        <w:rPr>
          <w:rFonts w:hint="eastAsia"/>
        </w:rPr>
        <w:t>暐力</w:t>
      </w:r>
      <w:r>
        <w:fldChar w:fldCharType="begin"/>
      </w:r>
      <w:r w:rsidR="00240D72">
        <w:rPr>
          <w:rFonts w:hint="eastAsia"/>
        </w:rPr>
        <w:instrText xml:space="preserve"> ADDIN EN.CITE &lt;EndNote&gt;&lt;Cite&gt;&lt;Author&gt;</w:instrText>
      </w:r>
      <w:r w:rsidR="00240D72">
        <w:rPr>
          <w:rFonts w:hint="eastAsia"/>
        </w:rPr>
        <w:instrText>林暐力</w:instrText>
      </w:r>
      <w:r w:rsidR="00240D72">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240D72">
        <w:rPr>
          <w:rFonts w:hint="eastAsia"/>
        </w:rPr>
        <w:instrText>林暐力</w:instrText>
      </w:r>
      <w:r w:rsidR="00240D72">
        <w:rPr>
          <w:rFonts w:hint="eastAsia"/>
        </w:rPr>
        <w:instrText>&lt;/style&gt;&lt;/author&gt;&lt;/authors&gt;&lt;tertiary-authors&gt;&lt;author&gt;&lt;style face="normal" font="default" charset="136" size="100%"&gt;</w:instrText>
      </w:r>
      <w:r w:rsidR="00240D72">
        <w:rPr>
          <w:rFonts w:hint="eastAsia"/>
        </w:rPr>
        <w:instrText>謝佑明</w:instrText>
      </w:r>
      <w:r w:rsidR="00240D72">
        <w:rPr>
          <w:rFonts w:hint="eastAsia"/>
        </w:rPr>
        <w:instrText>&lt;/style&gt;&lt;style face="normal" font="default" size="100%"&gt;,&lt;/style&gt;&lt;/author&gt;&lt;author&gt;&lt;style face="normal" font="default" charset="136" size="100%"&gt;</w:instrText>
      </w:r>
      <w:r w:rsidR="00240D72">
        <w:rPr>
          <w:rFonts w:hint="eastAsia"/>
        </w:rPr>
        <w:instrText>廖國偉</w:instrText>
      </w:r>
      <w:r w:rsidR="00240D72">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240D72">
        <w:rPr>
          <w:rFonts w:hint="eastAsia"/>
        </w:rPr>
        <w:instrText>低成本三軸加速規應用於橋梁安全監測可行性之評估</w:instrText>
      </w:r>
      <w:r w:rsidR="00240D72">
        <w:rPr>
          <w:rFonts w:hint="eastAsia"/>
        </w:rPr>
        <w:instrText>&lt;/style&gt;&lt;/title&gt;&lt;secondary-title&gt;&lt;style face="normal" font="default" charset="136" size="100%"&gt;</w:instrText>
      </w:r>
      <w:r w:rsidR="00240D72">
        <w:rPr>
          <w:rFonts w:hint="eastAsia"/>
        </w:rPr>
        <w:instrText>營建工程系</w:instrText>
      </w:r>
      <w:r w:rsidR="00240D72">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國立臺灣科技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fldChar w:fldCharType="separate"/>
      </w:r>
      <w:r w:rsidR="00240D72">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r>
        <w:t>XBee</w:t>
      </w:r>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佈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571147A8" w:rsidR="00F86522" w:rsidRPr="00366119" w:rsidRDefault="00F86522" w:rsidP="00F86522">
      <w:pPr>
        <w:pStyle w:val="ac"/>
        <w:spacing w:after="180"/>
        <w:rPr>
          <w:sz w:val="16"/>
        </w:rPr>
      </w:pPr>
      <w:bookmarkStart w:id="103" w:name="_Ref102140335"/>
      <w:bookmarkStart w:id="104" w:name="_Toc107522689"/>
      <w:r w:rsidRPr="00967260">
        <w:rPr>
          <w:rFonts w:hint="eastAsia"/>
        </w:rPr>
        <w:t>圖</w:t>
      </w:r>
      <w:r w:rsidRPr="00967260">
        <w:t xml:space="preserve"> </w:t>
      </w:r>
      <w:r w:rsidR="00094EAD">
        <w:fldChar w:fldCharType="begin"/>
      </w:r>
      <w:r w:rsidR="00094EAD">
        <w:instrText xml:space="preserve"> STYLEREF 1 \s </w:instrText>
      </w:r>
      <w:r w:rsidR="00094EAD">
        <w:fldChar w:fldCharType="separate"/>
      </w:r>
      <w:r w:rsidR="005E698D">
        <w:rPr>
          <w:noProof/>
        </w:rPr>
        <w:t>1</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w:t>
      </w:r>
      <w:r w:rsidR="005E698D">
        <w:fldChar w:fldCharType="end"/>
      </w:r>
      <w:bookmarkEnd w:id="103"/>
      <w:r w:rsidR="00B131A5">
        <w:rPr>
          <w:rFonts w:hint="eastAsia"/>
        </w:rPr>
        <w:t xml:space="preserve"> </w:t>
      </w:r>
      <w:r w:rsidRPr="00967260">
        <w:rPr>
          <w:rFonts w:hint="eastAsia"/>
        </w:rPr>
        <w:t>加速度警示燈模組整體外觀</w:t>
      </w:r>
      <w:bookmarkEnd w:id="104"/>
    </w:p>
    <w:p w14:paraId="37355879" w14:textId="7B865867" w:rsidR="00BF414D" w:rsidRDefault="00BF414D" w:rsidP="00BF414D">
      <w:pPr>
        <w:ind w:left="480" w:firstLine="480"/>
      </w:pPr>
      <w:r w:rsidRPr="00B44E41">
        <w:rPr>
          <w:rFonts w:hint="eastAsia"/>
        </w:rPr>
        <w:lastRenderedPageBreak/>
        <w:t>李艾璉</w:t>
      </w:r>
      <w:r>
        <w:rPr>
          <w:rFonts w:hint="eastAsia"/>
        </w:rPr>
        <w:t>等人</w:t>
      </w:r>
      <w:r>
        <w:fldChar w:fldCharType="begin"/>
      </w:r>
      <w:r w:rsidR="00240D72">
        <w:rPr>
          <w:rFonts w:hint="eastAsia"/>
        </w:rPr>
        <w:instrText xml:space="preserve"> ADDIN EN.CITE &lt;EndNote&gt;&lt;Cite&gt;&lt;Author&gt;</w:instrText>
      </w:r>
      <w:r w:rsidR="00240D72">
        <w:rPr>
          <w:rFonts w:hint="eastAsia"/>
        </w:rPr>
        <w:instrText>李艾璉</w:instrText>
      </w:r>
      <w:r w:rsidR="00240D72">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240D72">
        <w:rPr>
          <w:rFonts w:hint="eastAsia"/>
        </w:rPr>
        <w:instrText>李艾璉</w:instrText>
      </w:r>
      <w:r w:rsidR="00240D72">
        <w:rPr>
          <w:rFonts w:hint="eastAsia"/>
        </w:rPr>
        <w:instrText>&lt;/style&gt;&lt;/author&gt;&lt;/authors&gt;&lt;tertiary-authors&gt;&lt;author&gt;&lt;style face="normal" font="default" charset="136" size="100%"&gt;</w:instrText>
      </w:r>
      <w:r w:rsidR="00240D72">
        <w:rPr>
          <w:rFonts w:hint="eastAsia"/>
        </w:rPr>
        <w:instrText>黃世昌</w:instrText>
      </w:r>
      <w:r w:rsidR="00240D72">
        <w:rPr>
          <w:rFonts w:hint="eastAsia"/>
        </w:rPr>
        <w:instrText>&lt;/style&gt;&lt;style face="normal" font="default" size="100%"&gt;,&lt;/style&gt;&lt;/author&gt;&lt;/tertiary-authors&gt;&lt;/contributors&gt;&lt;titles&gt;&lt;title&gt;&lt;style face="normal" font="default" charset="136" size="100%"&gt;</w:instrText>
      </w:r>
      <w:r w:rsidR="00240D72">
        <w:rPr>
          <w:rFonts w:hint="eastAsia"/>
        </w:rPr>
        <w:instrText>結合</w:instrText>
      </w:r>
      <w:r w:rsidR="00240D72">
        <w:rPr>
          <w:rFonts w:hint="eastAsia"/>
        </w:rPr>
        <w:instrText>&lt;/style&gt;&lt;style face="normal" font="default" size="100%"&gt;Arduino&lt;/style&gt;&lt;style face="normal" font="default" charset="136" size="100%"&gt;</w:instrText>
      </w:r>
      <w:r w:rsidR="00240D72">
        <w:rPr>
          <w:rFonts w:hint="eastAsia"/>
        </w:rPr>
        <w:instrText>與舒適度指標於</w:instrText>
      </w:r>
      <w:r w:rsidR="00240D72">
        <w:rPr>
          <w:rFonts w:hint="eastAsia"/>
        </w:rPr>
        <w:instrText>&lt;/style&gt;&lt;style face="normal" font="default" size="100%"&gt;Revit&lt;/style&gt;&lt;style face="normal" font="default" charset="136" size="100%"&gt;</w:instrText>
      </w:r>
      <w:r w:rsidR="00240D72">
        <w:rPr>
          <w:rFonts w:hint="eastAsia"/>
        </w:rPr>
        <w:instrText>平台之展示</w:instrText>
      </w:r>
      <w:r w:rsidR="00240D72">
        <w:rPr>
          <w:rFonts w:hint="eastAsia"/>
        </w:rPr>
        <w:instrText>&lt;/style&gt;&lt;/title&gt;&lt;secondary-title&gt;&lt;style face="normal" font="default" charset="136" size="100%"&gt;</w:instrText>
      </w:r>
      <w:r w:rsidR="00240D72">
        <w:rPr>
          <w:rFonts w:hint="eastAsia"/>
        </w:rPr>
        <w:instrText>土木工程系所</w:instrText>
      </w:r>
      <w:r w:rsidR="00240D72">
        <w:rPr>
          <w:rFonts w:hint="eastAsia"/>
        </w:rPr>
        <w:instrText>&lt;/style&gt;&lt;/secondary-title&gt;&lt;translated-title&gt;Integrating Arduino and Comfort Indicators on the Revit Platform&lt;/translated-title&gt;&lt;/titles&gt;&lt;pages&gt;1-80&lt;/pages&gt;&lt;keywords&gt;&lt;keyword&gt;</w:instrText>
      </w:r>
      <w:r w:rsidR="00240D72">
        <w:rPr>
          <w:rFonts w:hint="eastAsia"/>
        </w:rPr>
        <w:instrText>智慧建築</w:instrText>
      </w:r>
      <w:r w:rsidR="00240D72">
        <w:rPr>
          <w:rFonts w:hint="eastAsia"/>
        </w:rPr>
        <w:instrText>&lt;/keyword&gt;&lt;keyword&gt;Arduino&lt;/keyword&gt;&lt;keyword&gt;Dynamo</w:instrText>
      </w:r>
      <w:r w:rsidR="00240D72">
        <w:rPr>
          <w:rFonts w:hint="eastAsia"/>
        </w:rPr>
        <w:instrText>視覺程式設計工具</w:instrText>
      </w:r>
      <w:r w:rsidR="00240D72">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240D72">
        <w:rPr>
          <w:rFonts w:hint="eastAsia"/>
        </w:rPr>
        <w:instrText>國立交通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240D72">
        <w:rPr>
          <w:rFonts w:hint="eastAsia"/>
        </w:rPr>
        <w:instrText>繁體中文</w:instrText>
      </w:r>
      <w:r w:rsidR="00240D72">
        <w:rPr>
          <w:rFonts w:hint="eastAsia"/>
        </w:rPr>
        <w:instrText>&lt;/style&gt;&lt;/language&gt;&lt;/record&gt;&lt;/Cite&gt;&lt;/EndNote&gt;</w:instrText>
      </w:r>
      <w:r>
        <w:fldChar w:fldCharType="separate"/>
      </w:r>
      <w:r w:rsidR="00240D72">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40338" cy="2114591"/>
                    </a:xfrm>
                    <a:prstGeom prst="rect">
                      <a:avLst/>
                    </a:prstGeom>
                  </pic:spPr>
                </pic:pic>
              </a:graphicData>
            </a:graphic>
          </wp:inline>
        </w:drawing>
      </w:r>
    </w:p>
    <w:p w14:paraId="704C7901" w14:textId="566E7ECF" w:rsidR="00BF414D" w:rsidRDefault="00BF414D" w:rsidP="00BF414D">
      <w:pPr>
        <w:pStyle w:val="ac"/>
        <w:spacing w:after="180"/>
      </w:pPr>
      <w:bookmarkStart w:id="105" w:name="_Toc10752269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4</w:t>
      </w:r>
      <w:r w:rsidR="005E698D">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05"/>
    </w:p>
    <w:p w14:paraId="674FE974" w14:textId="7FBBEEB0" w:rsidR="006C6411" w:rsidRDefault="006C6411" w:rsidP="00B131A5">
      <w:pPr>
        <w:ind w:left="480" w:firstLine="480"/>
      </w:pPr>
    </w:p>
    <w:p w14:paraId="67C0D730" w14:textId="77777777" w:rsidR="006C6411" w:rsidRPr="00B131A5" w:rsidRDefault="006C6411" w:rsidP="00B131A5">
      <w:pPr>
        <w:ind w:left="480" w:firstLine="480"/>
        <w:rPr>
          <w:rFonts w:hint="eastAsia"/>
        </w:rPr>
      </w:pPr>
    </w:p>
    <w:p w14:paraId="739D920C" w14:textId="5149AFFE" w:rsidR="001E7C1E" w:rsidRDefault="000D5A57" w:rsidP="00B66879">
      <w:pPr>
        <w:pStyle w:val="31"/>
        <w:spacing w:before="360" w:after="180"/>
      </w:pPr>
      <w:r>
        <w:rPr>
          <w:rFonts w:hint="eastAsia"/>
        </w:rPr>
        <w:t xml:space="preserve"> </w:t>
      </w:r>
      <w:bookmarkStart w:id="106" w:name="_Toc107612995"/>
      <w:r w:rsidR="007C6FA6" w:rsidRPr="007C6FA6">
        <w:rPr>
          <w:rFonts w:hint="eastAsia"/>
        </w:rPr>
        <w:t>Unity</w:t>
      </w:r>
      <w:r w:rsidR="004613AF">
        <w:rPr>
          <w:rFonts w:hint="eastAsia"/>
        </w:rPr>
        <w:t>遊戲引擎</w:t>
      </w:r>
      <w:r w:rsidR="007C6FA6" w:rsidRPr="007C6FA6">
        <w:rPr>
          <w:rFonts w:hint="eastAsia"/>
        </w:rPr>
        <w:t>於工程上的應用</w:t>
      </w:r>
      <w:bookmarkEnd w:id="106"/>
    </w:p>
    <w:p w14:paraId="58A620FF" w14:textId="721E5DF7" w:rsidR="00E97D0A" w:rsidRDefault="00E97D0A" w:rsidP="00E97D0A">
      <w:pPr>
        <w:pStyle w:val="aa"/>
        <w:numPr>
          <w:ilvl w:val="0"/>
          <w:numId w:val="42"/>
        </w:numPr>
        <w:ind w:leftChars="0" w:firstLineChars="0"/>
        <w:jc w:val="both"/>
      </w:pPr>
      <w:r>
        <w:rPr>
          <w:rFonts w:hint="eastAsia"/>
        </w:rPr>
        <w:t>遊戲引擎特性</w:t>
      </w:r>
    </w:p>
    <w:p w14:paraId="6363D2DC" w14:textId="067BA3C3"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240D72">
        <w:rPr>
          <w:rFonts w:hint="eastAsia"/>
        </w:rPr>
        <w:instrText xml:space="preserve"> ADDIN EN.CITE &lt;EndNote&gt;&lt;Cite&gt;&lt;Author&gt;</w:instrText>
      </w:r>
      <w:r w:rsidR="00240D72">
        <w:rPr>
          <w:rFonts w:hint="eastAsia"/>
        </w:rPr>
        <w:instrText>呂欣倫</w:instrText>
      </w:r>
      <w:r w:rsidR="00240D72">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240D72">
        <w:rPr>
          <w:rFonts w:hint="eastAsia"/>
        </w:rPr>
        <w:instrText>呂欣倫</w:instrText>
      </w:r>
      <w:r w:rsidR="00240D72">
        <w:rPr>
          <w:rFonts w:hint="eastAsia"/>
        </w:rPr>
        <w:instrText>&lt;/style&gt;&lt;style face="normal" font="default" size="100%"&gt;,&lt;/style&gt;&lt;/author&gt;&lt;/authors&gt;&lt;tertiary-authors&gt;&lt;author&gt;&lt;style face="normal" font="default" charset="136" size="100%"&gt;</w:instrText>
      </w:r>
      <w:r w:rsidR="00240D72">
        <w:rPr>
          <w:rFonts w:hint="eastAsia"/>
        </w:rPr>
        <w:instrText>周建成</w:instrText>
      </w:r>
      <w:r w:rsidR="00240D72">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240D72">
        <w:rPr>
          <w:rFonts w:hint="eastAsia"/>
        </w:rPr>
        <w:instrText>結合</w:instrText>
      </w:r>
      <w:r w:rsidR="00240D72">
        <w:rPr>
          <w:rFonts w:hint="eastAsia"/>
        </w:rPr>
        <w:instrText>&lt;/style&gt;&lt;style face="normal" font="default" size="100%"&gt;BIM&lt;/style&gt;&lt;style face="normal" font="default" charset="136" size="100%"&gt;</w:instrText>
      </w:r>
      <w:r w:rsidR="00240D72">
        <w:rPr>
          <w:rFonts w:hint="eastAsia"/>
        </w:rPr>
        <w:instrText>與</w:instrText>
      </w:r>
      <w:r w:rsidR="00240D72">
        <w:rPr>
          <w:rFonts w:hint="eastAsia"/>
        </w:rPr>
        <w:instrText>&lt;/style&gt;&lt;style face="normal" font="default" size="100%"&gt;Unity&lt;/style&gt;&lt;style face="normal" font="default" charset="136" size="100%"&gt;</w:instrText>
      </w:r>
      <w:r w:rsidR="00240D72">
        <w:rPr>
          <w:rFonts w:hint="eastAsia"/>
        </w:rPr>
        <w:instrText>技術互動式呈現住家節電樣式與教育</w:instrText>
      </w:r>
      <w:r w:rsidR="00240D72">
        <w:rPr>
          <w:rFonts w:hint="eastAsia"/>
        </w:rPr>
        <w:instrText>&lt;/style&gt;&lt;/title&gt;&lt;secondary-title&gt;&lt;style face="normal" font="default" charset="136" size="100%"&gt;</w:instrText>
      </w:r>
      <w:r w:rsidR="00240D72">
        <w:rPr>
          <w:rFonts w:hint="eastAsia"/>
        </w:rPr>
        <w:instrText>土木工程學系</w:instrText>
      </w:r>
      <w:r w:rsidR="00240D72">
        <w:rPr>
          <w:rFonts w:hint="eastAsia"/>
        </w:rPr>
        <w:instrText>&lt;/style&gt;&lt;/secondary-title&gt;&lt;translated-title&gt;none&lt;/translated-title&gt;&lt;/titles&gt;&lt;pages&gt;60&lt;/pages&gt;&lt;volume&gt;&lt;style face="normal" font="default" charset="136" size="100%"&gt;</w:instrText>
      </w:r>
      <w:r w:rsidR="00240D72">
        <w:rPr>
          <w:rFonts w:hint="eastAsia"/>
        </w:rPr>
        <w:instrText>碩士論文</w:instrText>
      </w:r>
      <w:r w:rsidR="00240D72">
        <w:rPr>
          <w:rFonts w:hint="eastAsia"/>
        </w:rPr>
        <w:instrText>&lt;/style&gt;&lt;/volume&gt;&lt;dates&gt;&lt;year&gt;2016&lt;/year&gt;&lt;/dates&gt;&lt;pub-location&gt;&lt;style face="normal" font="default" charset="136" size="100%"&gt;</w:instrText>
      </w:r>
      <w:r w:rsidR="00240D72">
        <w:rPr>
          <w:rFonts w:hint="eastAsia"/>
        </w:rPr>
        <w:instrText>桃園市</w:instrText>
      </w:r>
      <w:r w:rsidR="00240D72">
        <w:rPr>
          <w:rFonts w:hint="eastAsia"/>
        </w:rPr>
        <w:instrText>&lt;/style&gt;&lt;/pub-location&gt;&lt;publisher&gt;&lt;style face="normal" font="default" charset="136" size="100%"&gt;</w:instrText>
      </w:r>
      <w:r w:rsidR="00240D72">
        <w:rPr>
          <w:rFonts w:hint="eastAsia"/>
        </w:rPr>
        <w:instrText>國立中央大學</w:instrText>
      </w:r>
      <w:r w:rsidR="00240D72">
        <w:rPr>
          <w:rFonts w:hint="eastAsia"/>
        </w:rPr>
        <w:instrText>&lt;/style&gt;&lt;/publisher&gt;&lt;urls&gt;&lt;/urls&gt;&lt;/record&gt;&lt;/Cite&gt;&lt;/EndNote&gt;</w:instrText>
      </w:r>
      <w:r w:rsidR="002D46D1">
        <w:fldChar w:fldCharType="separate"/>
      </w:r>
      <w:r w:rsidR="00240D72">
        <w:rPr>
          <w:noProof/>
        </w:rPr>
        <w:t>[7]</w:t>
      </w:r>
      <w:r w:rsidR="002D46D1">
        <w:fldChar w:fldCharType="end"/>
      </w:r>
      <w:r w:rsidR="007C6FA6">
        <w:rPr>
          <w:rFonts w:hint="eastAsia"/>
        </w:rPr>
        <w:t>。</w:t>
      </w:r>
    </w:p>
    <w:p w14:paraId="35022C21" w14:textId="18A6C5C2"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w:t>
      </w:r>
      <w:r w:rsidR="004B740E" w:rsidRPr="004B740E">
        <w:rPr>
          <w:rFonts w:hint="eastAsia"/>
        </w:rPr>
        <w:lastRenderedPageBreak/>
        <w:t xml:space="preserve">Interactive </w:t>
      </w:r>
      <w:r w:rsidR="004B740E" w:rsidRPr="004B740E">
        <w:rPr>
          <w:rFonts w:hint="eastAsia"/>
        </w:rPr>
        <w:t>公司</w:t>
      </w:r>
      <w:r w:rsidR="004B740E">
        <w:rPr>
          <w:rFonts w:hint="eastAsia"/>
        </w:rPr>
        <w:t>則建立一人機互動平台，訓練員工維修軌道設施</w:t>
      </w:r>
      <w:r w:rsidR="004B740E">
        <w:fldChar w:fldCharType="begin"/>
      </w:r>
      <w:r w:rsidR="00240D72">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240D72">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3"/>
                    <a:stretch>
                      <a:fillRect/>
                    </a:stretch>
                  </pic:blipFill>
                  <pic:spPr>
                    <a:xfrm>
                      <a:off x="0" y="0"/>
                      <a:ext cx="4360853" cy="2213926"/>
                    </a:xfrm>
                    <a:prstGeom prst="rect">
                      <a:avLst/>
                    </a:prstGeom>
                  </pic:spPr>
                </pic:pic>
              </a:graphicData>
            </a:graphic>
          </wp:inline>
        </w:drawing>
      </w:r>
    </w:p>
    <w:p w14:paraId="484F5669" w14:textId="31B4CF87" w:rsidR="0054610D" w:rsidRDefault="0054610D" w:rsidP="00B66879">
      <w:pPr>
        <w:pStyle w:val="ac"/>
        <w:spacing w:after="180"/>
      </w:pPr>
      <w:bookmarkStart w:id="107" w:name="_Toc10752269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240D72">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bookmarkEnd w:id="107"/>
      <w:r w:rsidR="00240D72">
        <w:rPr>
          <w:noProof/>
        </w:rPr>
        <w:t>[8]</w:t>
      </w:r>
      <w:r w:rsidR="00970F76">
        <w:fldChar w:fldCharType="end"/>
      </w:r>
    </w:p>
    <w:p w14:paraId="008A2917" w14:textId="77777777" w:rsidR="006C6411" w:rsidRPr="006C6411" w:rsidRDefault="006C6411" w:rsidP="006C6411">
      <w:pPr>
        <w:ind w:left="480" w:firstLine="480"/>
        <w:rPr>
          <w:rFonts w:hint="eastAsia"/>
        </w:rPr>
      </w:pPr>
    </w:p>
    <w:p w14:paraId="3CD48F2C" w14:textId="470238D0" w:rsidR="0054610D" w:rsidRDefault="00E97D0A" w:rsidP="00E97D0A">
      <w:pPr>
        <w:pStyle w:val="aa"/>
        <w:numPr>
          <w:ilvl w:val="0"/>
          <w:numId w:val="42"/>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77777777" w:rsidR="0097213C" w:rsidRDefault="0077499D" w:rsidP="00CE7B36">
      <w:pPr>
        <w:ind w:left="480" w:firstLine="480"/>
        <w:jc w:val="both"/>
      </w:pPr>
      <w:r>
        <w:rPr>
          <w:rFonts w:hint="eastAsia"/>
        </w:rPr>
        <w:t>市面上有許多遊戲引擎，每個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27919F9E"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璇</w:t>
      </w:r>
      <w:r w:rsidR="00CD0DF2">
        <w:fldChar w:fldCharType="begin"/>
      </w:r>
      <w:r w:rsidR="00240D72">
        <w:rPr>
          <w:rFonts w:hint="eastAsia"/>
        </w:rPr>
        <w:instrText xml:space="preserve"> ADDIN EN.CITE &lt;EndNote&gt;&lt;Cite&gt;&lt;Author&gt;</w:instrText>
      </w:r>
      <w:r w:rsidR="00240D72">
        <w:rPr>
          <w:rFonts w:hint="eastAsia"/>
        </w:rPr>
        <w:instrText>陳沛璇</w:instrText>
      </w:r>
      <w:r w:rsidR="00240D72">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240D72">
        <w:rPr>
          <w:rFonts w:hint="eastAsia"/>
        </w:rPr>
        <w:instrText>陳沛璇</w:instrText>
      </w:r>
      <w:r w:rsidR="00240D72">
        <w:rPr>
          <w:rFonts w:hint="eastAsia"/>
        </w:rPr>
        <w:instrText>&lt;/style&gt;&lt;/author&gt;&lt;/authors&gt;&lt;tertiary-authors&gt;&lt;author&gt;&lt;style face="normal" font="default" charset="136" size="100%"&gt;</w:instrText>
      </w:r>
      <w:r w:rsidR="00240D72">
        <w:rPr>
          <w:rFonts w:hint="eastAsia"/>
        </w:rPr>
        <w:instrText>馮重偉</w:instrText>
      </w:r>
      <w:r w:rsidR="00240D72">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240D72">
        <w:rPr>
          <w:rFonts w:hint="eastAsia"/>
        </w:rPr>
        <w:instrText>利用虛擬實境訓練工程師指揮鋼構組立之作業</w:instrText>
      </w:r>
      <w:r w:rsidR="00240D72">
        <w:rPr>
          <w:rFonts w:hint="eastAsia"/>
        </w:rPr>
        <w:instrText>&lt;/style&gt;&lt;style face="normal" font="default" size="100%"&gt;-&lt;/style&gt;&lt;style face="normal" font="default" charset="136" size="100%"&gt;</w:instrText>
      </w:r>
      <w:r w:rsidR="00240D72">
        <w:rPr>
          <w:rFonts w:hint="eastAsia"/>
        </w:rPr>
        <w:instrText>以山月吊橋為例</w:instrText>
      </w:r>
      <w:r w:rsidR="00240D72">
        <w:rPr>
          <w:rFonts w:hint="eastAsia"/>
        </w:rPr>
        <w:instrText>&lt;/style&gt;&lt;/title&gt;&lt;secondary-title&gt;&lt;style face="normal" font="default" charset="136" size="100%"&gt;</w:instrText>
      </w:r>
      <w:r w:rsidR="00240D72">
        <w:rPr>
          <w:rFonts w:hint="eastAsia"/>
        </w:rPr>
        <w:instrText>土木工程學系</w:instrText>
      </w:r>
      <w:r w:rsidR="00240D72">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240D72">
        <w:rPr>
          <w:rFonts w:hint="eastAsia"/>
        </w:rPr>
        <w:instrText>台南市</w:instrText>
      </w:r>
      <w:r w:rsidR="00240D72">
        <w:rPr>
          <w:rFonts w:hint="eastAsia"/>
        </w:rPr>
        <w:instrText>&lt;/style&gt;&lt;/pub-location&gt;&lt;publisher&gt;&lt;style face="normal" font="default" charset="136" size="100%"&gt;</w:instrText>
      </w:r>
      <w:r w:rsidR="00240D72">
        <w:rPr>
          <w:rFonts w:hint="eastAsia"/>
        </w:rPr>
        <w:instrText>國立成功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rsidR="00CD0DF2">
        <w:fldChar w:fldCharType="separate"/>
      </w:r>
      <w:r w:rsidR="00240D72">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252171C8" w:rsidR="00EE71D3" w:rsidRDefault="00EE71D3" w:rsidP="00CE7B36">
      <w:pPr>
        <w:ind w:left="480" w:firstLine="480"/>
        <w:jc w:val="both"/>
      </w:pPr>
      <w:r w:rsidRPr="00EE71D3">
        <w:t>Alexandr Nikitin</w:t>
      </w:r>
      <w:r>
        <w:rPr>
          <w:rFonts w:hint="eastAsia"/>
        </w:rPr>
        <w:t>等人</w:t>
      </w:r>
      <w:r>
        <w:fldChar w:fldCharType="begin"/>
      </w:r>
      <w:r w:rsidR="00240D72">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240D72">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577590"/>
                    </a:xfrm>
                    <a:prstGeom prst="rect">
                      <a:avLst/>
                    </a:prstGeom>
                  </pic:spPr>
                </pic:pic>
              </a:graphicData>
            </a:graphic>
          </wp:inline>
        </w:drawing>
      </w:r>
    </w:p>
    <w:p w14:paraId="438DADE9" w14:textId="26FF2828" w:rsidR="009700FF" w:rsidRDefault="009700FF" w:rsidP="009700FF">
      <w:pPr>
        <w:pStyle w:val="ac"/>
        <w:spacing w:after="180"/>
      </w:pPr>
      <w:bookmarkStart w:id="108" w:name="_Ref107181780"/>
      <w:bookmarkStart w:id="109" w:name="_Toc10752269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6</w:t>
      </w:r>
      <w:r w:rsidR="005E698D">
        <w:fldChar w:fldCharType="end"/>
      </w:r>
      <w:bookmarkEnd w:id="108"/>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240D72">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bookmarkEnd w:id="109"/>
      <w:r w:rsidR="00240D72">
        <w:rPr>
          <w:noProof/>
        </w:rPr>
        <w:t>[10]</w:t>
      </w:r>
      <w:r>
        <w:fldChar w:fldCharType="end"/>
      </w:r>
    </w:p>
    <w:p w14:paraId="66DAEFF9" w14:textId="1EB344F0" w:rsidR="00183F92" w:rsidRDefault="00183F92">
      <w:pPr>
        <w:widowControl/>
        <w:spacing w:line="240" w:lineRule="auto"/>
        <w:ind w:leftChars="0" w:left="0" w:firstLineChars="0" w:firstLine="0"/>
      </w:pPr>
      <w:r>
        <w:br w:type="page"/>
      </w:r>
    </w:p>
    <w:p w14:paraId="5E685AEA" w14:textId="77777777" w:rsidR="007C6FA6" w:rsidRPr="00610816" w:rsidRDefault="007C6FA6" w:rsidP="007C6FA6">
      <w:pPr>
        <w:ind w:left="480" w:firstLine="480"/>
      </w:pPr>
    </w:p>
    <w:p w14:paraId="60F6D074" w14:textId="3871A907" w:rsidR="002273D4" w:rsidRDefault="002273D4" w:rsidP="002273D4">
      <w:pPr>
        <w:pStyle w:val="21"/>
        <w:spacing w:before="360" w:afterLines="50" w:after="180"/>
      </w:pPr>
      <w:r>
        <w:rPr>
          <w:rFonts w:hint="eastAsia"/>
        </w:rPr>
        <w:t xml:space="preserve"> </w:t>
      </w:r>
      <w:bookmarkStart w:id="110" w:name="_Toc107612996"/>
      <w:r>
        <w:rPr>
          <w:rFonts w:hint="eastAsia"/>
        </w:rPr>
        <w:t>小結</w:t>
      </w:r>
      <w:bookmarkEnd w:id="110"/>
    </w:p>
    <w:p w14:paraId="4840B6BC" w14:textId="33E2A0DF" w:rsidR="001075A5" w:rsidRDefault="004B5446" w:rsidP="004B5446">
      <w:pPr>
        <w:ind w:left="480" w:firstLine="480"/>
      </w:pPr>
      <w:r>
        <w:rPr>
          <w:rFonts w:hint="eastAsia"/>
        </w:rPr>
        <w:t>本研究計畫監測列車通過道碴軌道時，</w:t>
      </w:r>
      <w:r w:rsidR="00AD6273">
        <w:rPr>
          <w:rFonts w:hint="eastAsia"/>
        </w:rPr>
        <w:t>對軌道</w:t>
      </w:r>
      <w:r>
        <w:rPr>
          <w:rFonts w:hint="eastAsia"/>
        </w:rPr>
        <w:t>產生的軌道振動加速度</w:t>
      </w:r>
      <w:r w:rsidR="00AD6273">
        <w:rPr>
          <w:rFonts w:hint="eastAsia"/>
        </w:rPr>
        <w:t>、</w:t>
      </w:r>
      <w:r w:rsidR="00AD6273">
        <w:rPr>
          <w:rFonts w:hint="eastAsia"/>
        </w:rPr>
        <w:t>動態橫向阻力值</w:t>
      </w:r>
      <w:r>
        <w:rPr>
          <w:rFonts w:hint="eastAsia"/>
        </w:rPr>
        <w:t>以及鋼軌的應變情形</w:t>
      </w:r>
      <w:r w:rsidR="00883B42">
        <w:rPr>
          <w:rFonts w:hint="eastAsia"/>
        </w:rPr>
        <w:t>，建置的模組希望達到即時性、減少人力</w:t>
      </w:r>
      <w:r w:rsidR="00AD6273">
        <w:rPr>
          <w:rFonts w:hint="eastAsia"/>
        </w:rPr>
        <w:t>、有列車動態效應</w:t>
      </w:r>
      <w:r w:rsidR="00883B42">
        <w:rPr>
          <w:rFonts w:hint="eastAsia"/>
        </w:rPr>
        <w:t>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56560DFB" w:rsidR="00FB198E" w:rsidRDefault="004B5446" w:rsidP="00C635C9">
      <w:pPr>
        <w:ind w:left="480" w:firstLine="480"/>
      </w:pPr>
      <w:r>
        <w:rPr>
          <w:rFonts w:hint="eastAsia"/>
        </w:rPr>
        <w:t>在使用物聯網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達到物聯網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並使用</w:t>
      </w:r>
      <w:r w:rsidR="00183F92">
        <w:rPr>
          <w:rFonts w:hint="eastAsia"/>
        </w:rPr>
        <w:t>低功耗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XBee</w:t>
      </w:r>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工具。</w:t>
      </w:r>
    </w:p>
    <w:p w14:paraId="7361F9E6" w14:textId="5E8B3123" w:rsidR="00076082" w:rsidRDefault="0046527C" w:rsidP="00C635C9">
      <w:pPr>
        <w:ind w:left="480" w:firstLine="480"/>
      </w:pPr>
      <w:r>
        <w:rPr>
          <w:rFonts w:hint="eastAsia"/>
        </w:rPr>
        <w:t>在</w:t>
      </w:r>
      <w:r w:rsidR="00AD6273">
        <w:rPr>
          <w:rFonts w:hint="eastAsia"/>
        </w:rPr>
        <w:t>管理</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11" w:name="_Toc103337129"/>
      <w:bookmarkEnd w:id="111"/>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12" w:name="_Toc105773345"/>
      <w:bookmarkStart w:id="113" w:name="_Toc106390670"/>
      <w:bookmarkStart w:id="114" w:name="_Toc106814683"/>
      <w:bookmarkStart w:id="115" w:name="_Toc106814923"/>
      <w:bookmarkStart w:id="116" w:name="_Toc106974031"/>
      <w:bookmarkStart w:id="117" w:name="_Toc106993592"/>
      <w:bookmarkStart w:id="118" w:name="_Toc106993834"/>
      <w:bookmarkStart w:id="119" w:name="_Toc107003327"/>
      <w:bookmarkStart w:id="120" w:name="_Toc107003569"/>
      <w:bookmarkStart w:id="121" w:name="_Toc107003809"/>
      <w:bookmarkStart w:id="122" w:name="_Toc107005573"/>
      <w:bookmarkStart w:id="123" w:name="_Toc107005813"/>
      <w:bookmarkStart w:id="124" w:name="_Toc103337130"/>
      <w:bookmarkStart w:id="125" w:name="_Toc105773346"/>
      <w:bookmarkStart w:id="126" w:name="_Toc106390671"/>
      <w:bookmarkStart w:id="127" w:name="_Toc106814684"/>
      <w:bookmarkStart w:id="128" w:name="_Toc106814924"/>
      <w:bookmarkStart w:id="129" w:name="_Toc106974032"/>
      <w:bookmarkStart w:id="130" w:name="_Toc106993593"/>
      <w:bookmarkStart w:id="131" w:name="_Toc106993835"/>
      <w:bookmarkStart w:id="132" w:name="_Toc107003328"/>
      <w:bookmarkStart w:id="133" w:name="_Toc107003570"/>
      <w:bookmarkStart w:id="134" w:name="_Toc107003810"/>
      <w:bookmarkStart w:id="135" w:name="_Toc107005574"/>
      <w:bookmarkStart w:id="136" w:name="_Toc107005814"/>
      <w:bookmarkStart w:id="137" w:name="_Toc103337131"/>
      <w:bookmarkStart w:id="138" w:name="_Toc105773347"/>
      <w:bookmarkStart w:id="139" w:name="_Toc106390672"/>
      <w:bookmarkStart w:id="140" w:name="_Toc106814685"/>
      <w:bookmarkStart w:id="141" w:name="_Toc106814925"/>
      <w:bookmarkStart w:id="142" w:name="_Toc106974033"/>
      <w:bookmarkStart w:id="143" w:name="_Toc106993594"/>
      <w:bookmarkStart w:id="144" w:name="_Toc106993836"/>
      <w:bookmarkStart w:id="145" w:name="_Toc107003329"/>
      <w:bookmarkStart w:id="146" w:name="_Toc107003571"/>
      <w:bookmarkStart w:id="147" w:name="_Toc107003811"/>
      <w:bookmarkStart w:id="148" w:name="_Toc107005575"/>
      <w:bookmarkStart w:id="149" w:name="_Toc107005815"/>
      <w:bookmarkStart w:id="150" w:name="_Toc103337132"/>
      <w:bookmarkStart w:id="151" w:name="_Toc105773348"/>
      <w:bookmarkStart w:id="152" w:name="_Toc106390673"/>
      <w:bookmarkStart w:id="153" w:name="_Toc106814686"/>
      <w:bookmarkStart w:id="154" w:name="_Toc106814926"/>
      <w:bookmarkStart w:id="155" w:name="_Toc106974034"/>
      <w:bookmarkStart w:id="156" w:name="_Toc106993595"/>
      <w:bookmarkStart w:id="157" w:name="_Toc106993837"/>
      <w:bookmarkStart w:id="158" w:name="_Toc107003330"/>
      <w:bookmarkStart w:id="159" w:name="_Toc107003572"/>
      <w:bookmarkStart w:id="160" w:name="_Toc107003812"/>
      <w:bookmarkStart w:id="161" w:name="_Toc107005576"/>
      <w:bookmarkStart w:id="162" w:name="_Toc107005816"/>
      <w:bookmarkStart w:id="163" w:name="_Toc103337133"/>
      <w:bookmarkStart w:id="164" w:name="_Toc105773349"/>
      <w:bookmarkStart w:id="165" w:name="_Toc106390674"/>
      <w:bookmarkStart w:id="166" w:name="_Toc106814687"/>
      <w:bookmarkStart w:id="167" w:name="_Toc106814927"/>
      <w:bookmarkStart w:id="168" w:name="_Toc106974035"/>
      <w:bookmarkStart w:id="169" w:name="_Toc106993596"/>
      <w:bookmarkStart w:id="170" w:name="_Toc106993838"/>
      <w:bookmarkStart w:id="171" w:name="_Toc107003331"/>
      <w:bookmarkStart w:id="172" w:name="_Toc107003573"/>
      <w:bookmarkStart w:id="173" w:name="_Toc107003813"/>
      <w:bookmarkStart w:id="174" w:name="_Toc107005577"/>
      <w:bookmarkStart w:id="175" w:name="_Toc107005817"/>
      <w:bookmarkStart w:id="176" w:name="_Toc103337134"/>
      <w:bookmarkStart w:id="177" w:name="_Toc105773350"/>
      <w:bookmarkStart w:id="178" w:name="_Toc106390675"/>
      <w:bookmarkStart w:id="179" w:name="_Toc106814688"/>
      <w:bookmarkStart w:id="180" w:name="_Toc106814928"/>
      <w:bookmarkStart w:id="181" w:name="_Toc106974036"/>
      <w:bookmarkStart w:id="182" w:name="_Toc106993597"/>
      <w:bookmarkStart w:id="183" w:name="_Toc106993839"/>
      <w:bookmarkStart w:id="184" w:name="_Toc107003332"/>
      <w:bookmarkStart w:id="185" w:name="_Toc107003574"/>
      <w:bookmarkStart w:id="186" w:name="_Toc107003814"/>
      <w:bookmarkStart w:id="187" w:name="_Toc107005578"/>
      <w:bookmarkStart w:id="188" w:name="_Toc107005818"/>
      <w:bookmarkStart w:id="189" w:name="_Toc103337135"/>
      <w:bookmarkStart w:id="190" w:name="_Toc105773351"/>
      <w:bookmarkStart w:id="191" w:name="_Toc106390676"/>
      <w:bookmarkStart w:id="192" w:name="_Toc106814689"/>
      <w:bookmarkStart w:id="193" w:name="_Toc106814929"/>
      <w:bookmarkStart w:id="194" w:name="_Toc106974037"/>
      <w:bookmarkStart w:id="195" w:name="_Toc106993598"/>
      <w:bookmarkStart w:id="196" w:name="_Toc106993840"/>
      <w:bookmarkStart w:id="197" w:name="_Toc107003333"/>
      <w:bookmarkStart w:id="198" w:name="_Toc107003575"/>
      <w:bookmarkStart w:id="199" w:name="_Toc107003815"/>
      <w:bookmarkStart w:id="200" w:name="_Toc107005579"/>
      <w:bookmarkStart w:id="201" w:name="_Toc107005819"/>
      <w:bookmarkStart w:id="202" w:name="_Toc103337136"/>
      <w:bookmarkStart w:id="203" w:name="_Toc105773352"/>
      <w:bookmarkStart w:id="204" w:name="_Toc106390677"/>
      <w:bookmarkStart w:id="205" w:name="_Toc106814690"/>
      <w:bookmarkStart w:id="206" w:name="_Toc106814930"/>
      <w:bookmarkStart w:id="207" w:name="_Toc106974038"/>
      <w:bookmarkStart w:id="208" w:name="_Toc106993599"/>
      <w:bookmarkStart w:id="209" w:name="_Toc106993841"/>
      <w:bookmarkStart w:id="210" w:name="_Toc107003334"/>
      <w:bookmarkStart w:id="211" w:name="_Toc107003576"/>
      <w:bookmarkStart w:id="212" w:name="_Toc107003816"/>
      <w:bookmarkStart w:id="213" w:name="_Toc107005580"/>
      <w:bookmarkStart w:id="214" w:name="_Toc107005820"/>
      <w:bookmarkStart w:id="215" w:name="_Toc103337137"/>
      <w:bookmarkStart w:id="216" w:name="_Toc105773353"/>
      <w:bookmarkStart w:id="217" w:name="_Toc106390678"/>
      <w:bookmarkStart w:id="218" w:name="_Toc106814691"/>
      <w:bookmarkStart w:id="219" w:name="_Toc106814931"/>
      <w:bookmarkStart w:id="220" w:name="_Toc106974039"/>
      <w:bookmarkStart w:id="221" w:name="_Toc106993600"/>
      <w:bookmarkStart w:id="222" w:name="_Toc106993842"/>
      <w:bookmarkStart w:id="223" w:name="_Toc107003335"/>
      <w:bookmarkStart w:id="224" w:name="_Toc107003577"/>
      <w:bookmarkStart w:id="225" w:name="_Toc107003817"/>
      <w:bookmarkStart w:id="226" w:name="_Toc107005581"/>
      <w:bookmarkStart w:id="227" w:name="_Toc107005821"/>
      <w:bookmarkStart w:id="228" w:name="_Toc103337138"/>
      <w:bookmarkStart w:id="229" w:name="_Toc105773354"/>
      <w:bookmarkStart w:id="230" w:name="_Toc106390679"/>
      <w:bookmarkStart w:id="231" w:name="_Toc106814692"/>
      <w:bookmarkStart w:id="232" w:name="_Toc106814932"/>
      <w:bookmarkStart w:id="233" w:name="_Toc106974040"/>
      <w:bookmarkStart w:id="234" w:name="_Toc106993601"/>
      <w:bookmarkStart w:id="235" w:name="_Toc106993843"/>
      <w:bookmarkStart w:id="236" w:name="_Toc107003336"/>
      <w:bookmarkStart w:id="237" w:name="_Toc107003578"/>
      <w:bookmarkStart w:id="238" w:name="_Toc107003818"/>
      <w:bookmarkStart w:id="239" w:name="_Toc107005582"/>
      <w:bookmarkStart w:id="240" w:name="_Toc107005822"/>
      <w:bookmarkStart w:id="241" w:name="_Toc103337139"/>
      <w:bookmarkStart w:id="242" w:name="_Toc105773355"/>
      <w:bookmarkStart w:id="243" w:name="_Toc106390680"/>
      <w:bookmarkStart w:id="244" w:name="_Toc106814693"/>
      <w:bookmarkStart w:id="245" w:name="_Toc106814933"/>
      <w:bookmarkStart w:id="246" w:name="_Toc106974041"/>
      <w:bookmarkStart w:id="247" w:name="_Toc106993602"/>
      <w:bookmarkStart w:id="248" w:name="_Toc106993844"/>
      <w:bookmarkStart w:id="249" w:name="_Toc107003337"/>
      <w:bookmarkStart w:id="250" w:name="_Toc107003579"/>
      <w:bookmarkStart w:id="251" w:name="_Toc107003819"/>
      <w:bookmarkStart w:id="252" w:name="_Toc107005583"/>
      <w:bookmarkStart w:id="253" w:name="_Toc107005823"/>
      <w:bookmarkStart w:id="254" w:name="_Toc103337140"/>
      <w:bookmarkStart w:id="255" w:name="_Toc105773356"/>
      <w:bookmarkStart w:id="256" w:name="_Toc106390681"/>
      <w:bookmarkStart w:id="257" w:name="_Toc106814694"/>
      <w:bookmarkStart w:id="258" w:name="_Toc106814934"/>
      <w:bookmarkStart w:id="259" w:name="_Toc106974042"/>
      <w:bookmarkStart w:id="260" w:name="_Toc106993603"/>
      <w:bookmarkStart w:id="261" w:name="_Toc106993845"/>
      <w:bookmarkStart w:id="262" w:name="_Toc107003338"/>
      <w:bookmarkStart w:id="263" w:name="_Toc107003580"/>
      <w:bookmarkStart w:id="264" w:name="_Toc107003820"/>
      <w:bookmarkStart w:id="265" w:name="_Toc107005584"/>
      <w:bookmarkStart w:id="266" w:name="_Toc107005824"/>
      <w:bookmarkStart w:id="267" w:name="_Toc103337141"/>
      <w:bookmarkStart w:id="268" w:name="_Toc105773357"/>
      <w:bookmarkStart w:id="269" w:name="_Toc106390682"/>
      <w:bookmarkStart w:id="270" w:name="_Toc106814695"/>
      <w:bookmarkStart w:id="271" w:name="_Toc106814935"/>
      <w:bookmarkStart w:id="272" w:name="_Toc106974043"/>
      <w:bookmarkStart w:id="273" w:name="_Toc106993604"/>
      <w:bookmarkStart w:id="274" w:name="_Toc106993846"/>
      <w:bookmarkStart w:id="275" w:name="_Toc107003339"/>
      <w:bookmarkStart w:id="276" w:name="_Toc107003581"/>
      <w:bookmarkStart w:id="277" w:name="_Toc107003821"/>
      <w:bookmarkStart w:id="278" w:name="_Toc107005585"/>
      <w:bookmarkStart w:id="279" w:name="_Toc107005825"/>
      <w:bookmarkStart w:id="280" w:name="_Toc103337142"/>
      <w:bookmarkStart w:id="281" w:name="_Toc105773358"/>
      <w:bookmarkStart w:id="282" w:name="_Toc106390683"/>
      <w:bookmarkStart w:id="283" w:name="_Toc106814696"/>
      <w:bookmarkStart w:id="284" w:name="_Toc106814936"/>
      <w:bookmarkStart w:id="285" w:name="_Toc106974044"/>
      <w:bookmarkStart w:id="286" w:name="_Toc106993605"/>
      <w:bookmarkStart w:id="287" w:name="_Toc106993847"/>
      <w:bookmarkStart w:id="288" w:name="_Toc107003340"/>
      <w:bookmarkStart w:id="289" w:name="_Toc107003582"/>
      <w:bookmarkStart w:id="290" w:name="_Toc107003822"/>
      <w:bookmarkStart w:id="291" w:name="_Toc107005586"/>
      <w:bookmarkStart w:id="292" w:name="_Toc107005826"/>
      <w:bookmarkStart w:id="293" w:name="_Toc103337143"/>
      <w:bookmarkStart w:id="294" w:name="_Toc105773359"/>
      <w:bookmarkStart w:id="295" w:name="_Toc106390684"/>
      <w:bookmarkStart w:id="296" w:name="_Toc106814697"/>
      <w:bookmarkStart w:id="297" w:name="_Toc106814937"/>
      <w:bookmarkStart w:id="298" w:name="_Toc106974045"/>
      <w:bookmarkStart w:id="299" w:name="_Toc106993606"/>
      <w:bookmarkStart w:id="300" w:name="_Toc106993848"/>
      <w:bookmarkStart w:id="301" w:name="_Toc107003341"/>
      <w:bookmarkStart w:id="302" w:name="_Toc107003583"/>
      <w:bookmarkStart w:id="303" w:name="_Toc107003823"/>
      <w:bookmarkStart w:id="304" w:name="_Toc107005587"/>
      <w:bookmarkStart w:id="305" w:name="_Toc107005827"/>
      <w:bookmarkStart w:id="306" w:name="_Toc103337144"/>
      <w:bookmarkStart w:id="307" w:name="_Toc105773360"/>
      <w:bookmarkStart w:id="308" w:name="_Toc106390685"/>
      <w:bookmarkStart w:id="309" w:name="_Toc106814698"/>
      <w:bookmarkStart w:id="310" w:name="_Toc106814938"/>
      <w:bookmarkStart w:id="311" w:name="_Toc106974046"/>
      <w:bookmarkStart w:id="312" w:name="_Toc106993607"/>
      <w:bookmarkStart w:id="313" w:name="_Toc106993849"/>
      <w:bookmarkStart w:id="314" w:name="_Toc107003342"/>
      <w:bookmarkStart w:id="315" w:name="_Toc107003584"/>
      <w:bookmarkStart w:id="316" w:name="_Toc107003824"/>
      <w:bookmarkStart w:id="317" w:name="_Toc107005588"/>
      <w:bookmarkStart w:id="318" w:name="_Toc107005828"/>
      <w:bookmarkStart w:id="319" w:name="_Toc103337145"/>
      <w:bookmarkStart w:id="320" w:name="_Toc105773361"/>
      <w:bookmarkStart w:id="321" w:name="_Toc106390686"/>
      <w:bookmarkStart w:id="322" w:name="_Toc106814699"/>
      <w:bookmarkStart w:id="323" w:name="_Toc106814939"/>
      <w:bookmarkStart w:id="324" w:name="_Toc106974047"/>
      <w:bookmarkStart w:id="325" w:name="_Toc106993608"/>
      <w:bookmarkStart w:id="326" w:name="_Toc106993850"/>
      <w:bookmarkStart w:id="327" w:name="_Toc107003343"/>
      <w:bookmarkStart w:id="328" w:name="_Toc107003585"/>
      <w:bookmarkStart w:id="329" w:name="_Toc107003825"/>
      <w:bookmarkStart w:id="330" w:name="_Toc107005589"/>
      <w:bookmarkStart w:id="331" w:name="_Toc107005829"/>
      <w:bookmarkStart w:id="332" w:name="_Toc103337146"/>
      <w:bookmarkStart w:id="333" w:name="_Toc105773362"/>
      <w:bookmarkStart w:id="334" w:name="_Toc106390687"/>
      <w:bookmarkStart w:id="335" w:name="_Toc106814700"/>
      <w:bookmarkStart w:id="336" w:name="_Toc106814940"/>
      <w:bookmarkStart w:id="337" w:name="_Toc106974048"/>
      <w:bookmarkStart w:id="338" w:name="_Toc106993609"/>
      <w:bookmarkStart w:id="339" w:name="_Toc106993851"/>
      <w:bookmarkStart w:id="340" w:name="_Toc107003344"/>
      <w:bookmarkStart w:id="341" w:name="_Toc107003586"/>
      <w:bookmarkStart w:id="342" w:name="_Toc107003826"/>
      <w:bookmarkStart w:id="343" w:name="_Toc107005590"/>
      <w:bookmarkStart w:id="344" w:name="_Toc107005830"/>
      <w:bookmarkStart w:id="345" w:name="_Toc103337147"/>
      <w:bookmarkStart w:id="346" w:name="_Toc105773363"/>
      <w:bookmarkStart w:id="347" w:name="_Toc106390688"/>
      <w:bookmarkStart w:id="348" w:name="_Toc106814701"/>
      <w:bookmarkStart w:id="349" w:name="_Toc106814941"/>
      <w:bookmarkStart w:id="350" w:name="_Toc106974049"/>
      <w:bookmarkStart w:id="351" w:name="_Toc106993610"/>
      <w:bookmarkStart w:id="352" w:name="_Toc106993852"/>
      <w:bookmarkStart w:id="353" w:name="_Toc107003345"/>
      <w:bookmarkStart w:id="354" w:name="_Toc107003587"/>
      <w:bookmarkStart w:id="355" w:name="_Toc107003827"/>
      <w:bookmarkStart w:id="356" w:name="_Toc107005591"/>
      <w:bookmarkStart w:id="357" w:name="_Toc107005831"/>
      <w:bookmarkStart w:id="358" w:name="_Toc103337148"/>
      <w:bookmarkStart w:id="359" w:name="_Toc105773364"/>
      <w:bookmarkStart w:id="360" w:name="_Toc106390689"/>
      <w:bookmarkStart w:id="361" w:name="_Toc106814702"/>
      <w:bookmarkStart w:id="362" w:name="_Toc106814942"/>
      <w:bookmarkStart w:id="363" w:name="_Toc106974050"/>
      <w:bookmarkStart w:id="364" w:name="_Toc106993611"/>
      <w:bookmarkStart w:id="365" w:name="_Toc106993853"/>
      <w:bookmarkStart w:id="366" w:name="_Toc107003346"/>
      <w:bookmarkStart w:id="367" w:name="_Toc107003588"/>
      <w:bookmarkStart w:id="368" w:name="_Toc107003828"/>
      <w:bookmarkStart w:id="369" w:name="_Toc107005592"/>
      <w:bookmarkStart w:id="370" w:name="_Toc107005832"/>
      <w:bookmarkStart w:id="371" w:name="_Toc103337149"/>
      <w:bookmarkStart w:id="372" w:name="_Toc105773365"/>
      <w:bookmarkStart w:id="373" w:name="_Toc106390690"/>
      <w:bookmarkStart w:id="374" w:name="_Toc106814703"/>
      <w:bookmarkStart w:id="375" w:name="_Toc106814943"/>
      <w:bookmarkStart w:id="376" w:name="_Toc106974051"/>
      <w:bookmarkStart w:id="377" w:name="_Toc106993612"/>
      <w:bookmarkStart w:id="378" w:name="_Toc106993854"/>
      <w:bookmarkStart w:id="379" w:name="_Toc107003347"/>
      <w:bookmarkStart w:id="380" w:name="_Toc107003589"/>
      <w:bookmarkStart w:id="381" w:name="_Toc107003829"/>
      <w:bookmarkStart w:id="382" w:name="_Toc107005593"/>
      <w:bookmarkStart w:id="383" w:name="_Toc107005833"/>
      <w:bookmarkStart w:id="384" w:name="_Toc103337150"/>
      <w:bookmarkStart w:id="385" w:name="_Toc105773366"/>
      <w:bookmarkStart w:id="386" w:name="_Toc106390691"/>
      <w:bookmarkStart w:id="387" w:name="_Toc106814704"/>
      <w:bookmarkStart w:id="388" w:name="_Toc106814944"/>
      <w:bookmarkStart w:id="389" w:name="_Toc106974052"/>
      <w:bookmarkStart w:id="390" w:name="_Toc106993613"/>
      <w:bookmarkStart w:id="391" w:name="_Toc106993855"/>
      <w:bookmarkStart w:id="392" w:name="_Toc107003348"/>
      <w:bookmarkStart w:id="393" w:name="_Toc107003590"/>
      <w:bookmarkStart w:id="394" w:name="_Toc107003830"/>
      <w:bookmarkStart w:id="395" w:name="_Toc107005594"/>
      <w:bookmarkStart w:id="396" w:name="_Toc107005834"/>
      <w:bookmarkStart w:id="397" w:name="_Toc103337151"/>
      <w:bookmarkStart w:id="398" w:name="_Toc105773367"/>
      <w:bookmarkStart w:id="399" w:name="_Toc106390692"/>
      <w:bookmarkStart w:id="400" w:name="_Toc106814705"/>
      <w:bookmarkStart w:id="401" w:name="_Toc106814945"/>
      <w:bookmarkStart w:id="402" w:name="_Toc106974053"/>
      <w:bookmarkStart w:id="403" w:name="_Toc106993614"/>
      <w:bookmarkStart w:id="404" w:name="_Toc106993856"/>
      <w:bookmarkStart w:id="405" w:name="_Toc107003349"/>
      <w:bookmarkStart w:id="406" w:name="_Toc107003591"/>
      <w:bookmarkStart w:id="407" w:name="_Toc107003831"/>
      <w:bookmarkStart w:id="408" w:name="_Toc107005595"/>
      <w:bookmarkStart w:id="409" w:name="_Toc107005835"/>
      <w:bookmarkStart w:id="410" w:name="_Toc103337152"/>
      <w:bookmarkStart w:id="411" w:name="_Toc105773368"/>
      <w:bookmarkStart w:id="412" w:name="_Toc106390693"/>
      <w:bookmarkStart w:id="413" w:name="_Toc106814706"/>
      <w:bookmarkStart w:id="414" w:name="_Toc106814946"/>
      <w:bookmarkStart w:id="415" w:name="_Toc106974054"/>
      <w:bookmarkStart w:id="416" w:name="_Toc106993615"/>
      <w:bookmarkStart w:id="417" w:name="_Toc106993857"/>
      <w:bookmarkStart w:id="418" w:name="_Toc107003350"/>
      <w:bookmarkStart w:id="419" w:name="_Toc107003592"/>
      <w:bookmarkStart w:id="420" w:name="_Toc107003832"/>
      <w:bookmarkStart w:id="421" w:name="_Toc107005596"/>
      <w:bookmarkStart w:id="422" w:name="_Toc107005836"/>
      <w:bookmarkStart w:id="423" w:name="_Toc103337153"/>
      <w:bookmarkStart w:id="424" w:name="_Toc105773369"/>
      <w:bookmarkStart w:id="425" w:name="_Toc106390694"/>
      <w:bookmarkStart w:id="426" w:name="_Toc106814707"/>
      <w:bookmarkStart w:id="427" w:name="_Toc106814947"/>
      <w:bookmarkStart w:id="428" w:name="_Toc106974055"/>
      <w:bookmarkStart w:id="429" w:name="_Toc106993616"/>
      <w:bookmarkStart w:id="430" w:name="_Toc106993858"/>
      <w:bookmarkStart w:id="431" w:name="_Toc107003351"/>
      <w:bookmarkStart w:id="432" w:name="_Toc107003593"/>
      <w:bookmarkStart w:id="433" w:name="_Toc107003833"/>
      <w:bookmarkStart w:id="434" w:name="_Toc107005597"/>
      <w:bookmarkStart w:id="435" w:name="_Toc107005837"/>
      <w:bookmarkStart w:id="436" w:name="_Toc103337154"/>
      <w:bookmarkStart w:id="437" w:name="_Toc105773370"/>
      <w:bookmarkStart w:id="438" w:name="_Toc106390695"/>
      <w:bookmarkStart w:id="439" w:name="_Toc106814708"/>
      <w:bookmarkStart w:id="440" w:name="_Toc106814948"/>
      <w:bookmarkStart w:id="441" w:name="_Toc106974056"/>
      <w:bookmarkStart w:id="442" w:name="_Toc106993617"/>
      <w:bookmarkStart w:id="443" w:name="_Toc106993859"/>
      <w:bookmarkStart w:id="444" w:name="_Toc107003352"/>
      <w:bookmarkStart w:id="445" w:name="_Toc107003594"/>
      <w:bookmarkStart w:id="446" w:name="_Toc107003834"/>
      <w:bookmarkStart w:id="447" w:name="_Toc107005598"/>
      <w:bookmarkStart w:id="448" w:name="_Toc107005838"/>
      <w:bookmarkStart w:id="449" w:name="_Toc103337155"/>
      <w:bookmarkStart w:id="450" w:name="_Toc105773371"/>
      <w:bookmarkStart w:id="451" w:name="_Toc106390696"/>
      <w:bookmarkStart w:id="452" w:name="_Toc106814709"/>
      <w:bookmarkStart w:id="453" w:name="_Toc106814949"/>
      <w:bookmarkStart w:id="454" w:name="_Toc106974057"/>
      <w:bookmarkStart w:id="455" w:name="_Toc106993618"/>
      <w:bookmarkStart w:id="456" w:name="_Toc106993860"/>
      <w:bookmarkStart w:id="457" w:name="_Toc107003353"/>
      <w:bookmarkStart w:id="458" w:name="_Toc107003595"/>
      <w:bookmarkStart w:id="459" w:name="_Toc107003835"/>
      <w:bookmarkStart w:id="460" w:name="_Toc107005599"/>
      <w:bookmarkStart w:id="461" w:name="_Toc107005839"/>
      <w:bookmarkStart w:id="462" w:name="_Toc103337156"/>
      <w:bookmarkStart w:id="463" w:name="_Toc105773372"/>
      <w:bookmarkStart w:id="464" w:name="_Toc106390697"/>
      <w:bookmarkStart w:id="465" w:name="_Toc106814710"/>
      <w:bookmarkStart w:id="466" w:name="_Toc106814950"/>
      <w:bookmarkStart w:id="467" w:name="_Toc106974058"/>
      <w:bookmarkStart w:id="468" w:name="_Toc106993619"/>
      <w:bookmarkStart w:id="469" w:name="_Toc106993861"/>
      <w:bookmarkStart w:id="470" w:name="_Toc107003354"/>
      <w:bookmarkStart w:id="471" w:name="_Toc107003596"/>
      <w:bookmarkStart w:id="472" w:name="_Toc107003836"/>
      <w:bookmarkStart w:id="473" w:name="_Toc107005600"/>
      <w:bookmarkStart w:id="474" w:name="_Toc107005840"/>
      <w:bookmarkStart w:id="475" w:name="_Toc103337157"/>
      <w:bookmarkStart w:id="476" w:name="_Toc105773373"/>
      <w:bookmarkStart w:id="477" w:name="_Toc106390698"/>
      <w:bookmarkStart w:id="478" w:name="_Toc106814711"/>
      <w:bookmarkStart w:id="479" w:name="_Toc106814951"/>
      <w:bookmarkStart w:id="480" w:name="_Toc106974059"/>
      <w:bookmarkStart w:id="481" w:name="_Toc106993620"/>
      <w:bookmarkStart w:id="482" w:name="_Toc106993862"/>
      <w:bookmarkStart w:id="483" w:name="_Toc107003355"/>
      <w:bookmarkStart w:id="484" w:name="_Toc107003597"/>
      <w:bookmarkStart w:id="485" w:name="_Toc107003837"/>
      <w:bookmarkStart w:id="486" w:name="_Toc107005601"/>
      <w:bookmarkStart w:id="487" w:name="_Toc107005841"/>
      <w:bookmarkStart w:id="488" w:name="_Toc103337158"/>
      <w:bookmarkStart w:id="489" w:name="_Toc105773374"/>
      <w:bookmarkStart w:id="490" w:name="_Toc106390699"/>
      <w:bookmarkStart w:id="491" w:name="_Toc106814712"/>
      <w:bookmarkStart w:id="492" w:name="_Toc106814952"/>
      <w:bookmarkStart w:id="493" w:name="_Toc106974060"/>
      <w:bookmarkStart w:id="494" w:name="_Toc106993621"/>
      <w:bookmarkStart w:id="495" w:name="_Toc106993863"/>
      <w:bookmarkStart w:id="496" w:name="_Toc107003356"/>
      <w:bookmarkStart w:id="497" w:name="_Toc107003598"/>
      <w:bookmarkStart w:id="498" w:name="_Toc107003838"/>
      <w:bookmarkStart w:id="499" w:name="_Toc107005602"/>
      <w:bookmarkStart w:id="500" w:name="_Toc107005842"/>
      <w:bookmarkStart w:id="501" w:name="_Toc103337159"/>
      <w:bookmarkStart w:id="502" w:name="_Toc105773375"/>
      <w:bookmarkStart w:id="503" w:name="_Toc106390700"/>
      <w:bookmarkStart w:id="504" w:name="_Toc106814713"/>
      <w:bookmarkStart w:id="505" w:name="_Toc106814953"/>
      <w:bookmarkStart w:id="506" w:name="_Toc106974061"/>
      <w:bookmarkStart w:id="507" w:name="_Toc106993622"/>
      <w:bookmarkStart w:id="508" w:name="_Toc106993864"/>
      <w:bookmarkStart w:id="509" w:name="_Toc107003357"/>
      <w:bookmarkStart w:id="510" w:name="_Toc107003599"/>
      <w:bookmarkStart w:id="511" w:name="_Toc107003839"/>
      <w:bookmarkStart w:id="512" w:name="_Toc107005603"/>
      <w:bookmarkStart w:id="513" w:name="_Toc107005843"/>
      <w:bookmarkStart w:id="514" w:name="_Toc103337160"/>
      <w:bookmarkStart w:id="515" w:name="_Toc105773376"/>
      <w:bookmarkStart w:id="516" w:name="_Toc106390701"/>
      <w:bookmarkStart w:id="517" w:name="_Toc106814714"/>
      <w:bookmarkStart w:id="518" w:name="_Toc106814954"/>
      <w:bookmarkStart w:id="519" w:name="_Toc106974062"/>
      <w:bookmarkStart w:id="520" w:name="_Toc106993623"/>
      <w:bookmarkStart w:id="521" w:name="_Toc106993865"/>
      <w:bookmarkStart w:id="522" w:name="_Toc107003358"/>
      <w:bookmarkStart w:id="523" w:name="_Toc107003600"/>
      <w:bookmarkStart w:id="524" w:name="_Toc107003840"/>
      <w:bookmarkStart w:id="525" w:name="_Toc107005604"/>
      <w:bookmarkStart w:id="526" w:name="_Toc107005844"/>
      <w:bookmarkStart w:id="527" w:name="_Toc103337161"/>
      <w:bookmarkStart w:id="528" w:name="_Toc105773377"/>
      <w:bookmarkStart w:id="529" w:name="_Toc106390702"/>
      <w:bookmarkStart w:id="530" w:name="_Toc106814715"/>
      <w:bookmarkStart w:id="531" w:name="_Toc106814955"/>
      <w:bookmarkStart w:id="532" w:name="_Toc106974063"/>
      <w:bookmarkStart w:id="533" w:name="_Toc106993624"/>
      <w:bookmarkStart w:id="534" w:name="_Toc106993866"/>
      <w:bookmarkStart w:id="535" w:name="_Toc107003359"/>
      <w:bookmarkStart w:id="536" w:name="_Toc107003601"/>
      <w:bookmarkStart w:id="537" w:name="_Toc107003841"/>
      <w:bookmarkStart w:id="538" w:name="_Toc107005605"/>
      <w:bookmarkStart w:id="539" w:name="_Toc107005845"/>
      <w:bookmarkStart w:id="540" w:name="_Toc103337162"/>
      <w:bookmarkStart w:id="541" w:name="_Toc105773378"/>
      <w:bookmarkStart w:id="542" w:name="_Toc106390703"/>
      <w:bookmarkStart w:id="543" w:name="_Toc106814716"/>
      <w:bookmarkStart w:id="544" w:name="_Toc106814956"/>
      <w:bookmarkStart w:id="545" w:name="_Toc106974064"/>
      <w:bookmarkStart w:id="546" w:name="_Toc106993625"/>
      <w:bookmarkStart w:id="547" w:name="_Toc106993867"/>
      <w:bookmarkStart w:id="548" w:name="_Toc107003360"/>
      <w:bookmarkStart w:id="549" w:name="_Toc107003602"/>
      <w:bookmarkStart w:id="550" w:name="_Toc107003842"/>
      <w:bookmarkStart w:id="551" w:name="_Toc107005606"/>
      <w:bookmarkStart w:id="552" w:name="_Toc107005846"/>
      <w:bookmarkStart w:id="553" w:name="_Toc103337163"/>
      <w:bookmarkStart w:id="554" w:name="_Toc105773379"/>
      <w:bookmarkStart w:id="555" w:name="_Toc106390704"/>
      <w:bookmarkStart w:id="556" w:name="_Toc106814717"/>
      <w:bookmarkStart w:id="557" w:name="_Toc106814957"/>
      <w:bookmarkStart w:id="558" w:name="_Toc106974065"/>
      <w:bookmarkStart w:id="559" w:name="_Toc106993626"/>
      <w:bookmarkStart w:id="560" w:name="_Toc106993868"/>
      <w:bookmarkStart w:id="561" w:name="_Toc107003361"/>
      <w:bookmarkStart w:id="562" w:name="_Toc107003603"/>
      <w:bookmarkStart w:id="563" w:name="_Toc107003843"/>
      <w:bookmarkStart w:id="564" w:name="_Toc107005607"/>
      <w:bookmarkStart w:id="565" w:name="_Toc107005847"/>
      <w:bookmarkStart w:id="566" w:name="_Toc103337164"/>
      <w:bookmarkStart w:id="567" w:name="_Toc105773380"/>
      <w:bookmarkStart w:id="568" w:name="_Toc106390705"/>
      <w:bookmarkStart w:id="569" w:name="_Toc106814718"/>
      <w:bookmarkStart w:id="570" w:name="_Toc106814958"/>
      <w:bookmarkStart w:id="571" w:name="_Toc106974066"/>
      <w:bookmarkStart w:id="572" w:name="_Toc106993627"/>
      <w:bookmarkStart w:id="573" w:name="_Toc106993869"/>
      <w:bookmarkStart w:id="574" w:name="_Toc107003362"/>
      <w:bookmarkStart w:id="575" w:name="_Toc107003604"/>
      <w:bookmarkStart w:id="576" w:name="_Toc107003844"/>
      <w:bookmarkStart w:id="577" w:name="_Toc107005608"/>
      <w:bookmarkStart w:id="578" w:name="_Toc107005848"/>
      <w:bookmarkStart w:id="579" w:name="_Toc103337165"/>
      <w:bookmarkStart w:id="580" w:name="_Toc105773381"/>
      <w:bookmarkStart w:id="581" w:name="_Toc106390706"/>
      <w:bookmarkStart w:id="582" w:name="_Toc106814719"/>
      <w:bookmarkStart w:id="583" w:name="_Toc106814959"/>
      <w:bookmarkStart w:id="584" w:name="_Toc106974067"/>
      <w:bookmarkStart w:id="585" w:name="_Toc106993628"/>
      <w:bookmarkStart w:id="586" w:name="_Toc106993870"/>
      <w:bookmarkStart w:id="587" w:name="_Toc107003363"/>
      <w:bookmarkStart w:id="588" w:name="_Toc107003605"/>
      <w:bookmarkStart w:id="589" w:name="_Toc107003845"/>
      <w:bookmarkStart w:id="590" w:name="_Toc107005609"/>
      <w:bookmarkStart w:id="591" w:name="_Toc107005849"/>
      <w:bookmarkStart w:id="592" w:name="_Toc103337166"/>
      <w:bookmarkStart w:id="593" w:name="_Toc105773382"/>
      <w:bookmarkStart w:id="594" w:name="_Toc106390707"/>
      <w:bookmarkStart w:id="595" w:name="_Toc106814720"/>
      <w:bookmarkStart w:id="596" w:name="_Toc106814960"/>
      <w:bookmarkStart w:id="597" w:name="_Toc106974068"/>
      <w:bookmarkStart w:id="598" w:name="_Toc106993629"/>
      <w:bookmarkStart w:id="599" w:name="_Toc106993871"/>
      <w:bookmarkStart w:id="600" w:name="_Toc107003364"/>
      <w:bookmarkStart w:id="601" w:name="_Toc107003606"/>
      <w:bookmarkStart w:id="602" w:name="_Toc107003846"/>
      <w:bookmarkStart w:id="603" w:name="_Toc107005610"/>
      <w:bookmarkStart w:id="604" w:name="_Toc107005850"/>
      <w:bookmarkStart w:id="605" w:name="_Toc103337167"/>
      <w:bookmarkStart w:id="606" w:name="_Toc105773383"/>
      <w:bookmarkStart w:id="607" w:name="_Toc106390708"/>
      <w:bookmarkStart w:id="608" w:name="_Toc106814721"/>
      <w:bookmarkStart w:id="609" w:name="_Toc106814961"/>
      <w:bookmarkStart w:id="610" w:name="_Toc106974069"/>
      <w:bookmarkStart w:id="611" w:name="_Toc106993630"/>
      <w:bookmarkStart w:id="612" w:name="_Toc106993872"/>
      <w:bookmarkStart w:id="613" w:name="_Toc107003365"/>
      <w:bookmarkStart w:id="614" w:name="_Toc107003607"/>
      <w:bookmarkStart w:id="615" w:name="_Toc107003847"/>
      <w:bookmarkStart w:id="616" w:name="_Toc107005611"/>
      <w:bookmarkStart w:id="617" w:name="_Toc107005851"/>
      <w:bookmarkStart w:id="618" w:name="_Toc103337168"/>
      <w:bookmarkStart w:id="619" w:name="_Toc105773384"/>
      <w:bookmarkStart w:id="620" w:name="_Toc106390709"/>
      <w:bookmarkStart w:id="621" w:name="_Toc106814722"/>
      <w:bookmarkStart w:id="622" w:name="_Toc106814962"/>
      <w:bookmarkStart w:id="623" w:name="_Toc106974070"/>
      <w:bookmarkStart w:id="624" w:name="_Toc106993631"/>
      <w:bookmarkStart w:id="625" w:name="_Toc106993873"/>
      <w:bookmarkStart w:id="626" w:name="_Toc107003366"/>
      <w:bookmarkStart w:id="627" w:name="_Toc107003608"/>
      <w:bookmarkStart w:id="628" w:name="_Toc107003848"/>
      <w:bookmarkStart w:id="629" w:name="_Toc107005612"/>
      <w:bookmarkStart w:id="630" w:name="_Toc107005852"/>
      <w:bookmarkStart w:id="631" w:name="_Toc103337169"/>
      <w:bookmarkStart w:id="632" w:name="_Toc105773385"/>
      <w:bookmarkStart w:id="633" w:name="_Toc106390710"/>
      <w:bookmarkStart w:id="634" w:name="_Toc106814723"/>
      <w:bookmarkStart w:id="635" w:name="_Toc106814963"/>
      <w:bookmarkStart w:id="636" w:name="_Toc106974071"/>
      <w:bookmarkStart w:id="637" w:name="_Toc106993632"/>
      <w:bookmarkStart w:id="638" w:name="_Toc106993874"/>
      <w:bookmarkStart w:id="639" w:name="_Toc107003367"/>
      <w:bookmarkStart w:id="640" w:name="_Toc107003609"/>
      <w:bookmarkStart w:id="641" w:name="_Toc107003849"/>
      <w:bookmarkStart w:id="642" w:name="_Toc107005613"/>
      <w:bookmarkStart w:id="643" w:name="_Toc107005853"/>
      <w:bookmarkStart w:id="644" w:name="_Toc103337170"/>
      <w:bookmarkStart w:id="645" w:name="_Toc105773386"/>
      <w:bookmarkStart w:id="646" w:name="_Toc106390711"/>
      <w:bookmarkStart w:id="647" w:name="_Toc106814724"/>
      <w:bookmarkStart w:id="648" w:name="_Toc106814964"/>
      <w:bookmarkStart w:id="649" w:name="_Toc106974072"/>
      <w:bookmarkStart w:id="650" w:name="_Toc106993633"/>
      <w:bookmarkStart w:id="651" w:name="_Toc106993875"/>
      <w:bookmarkStart w:id="652" w:name="_Toc107003368"/>
      <w:bookmarkStart w:id="653" w:name="_Toc107003610"/>
      <w:bookmarkStart w:id="654" w:name="_Toc107003850"/>
      <w:bookmarkStart w:id="655" w:name="_Toc107005614"/>
      <w:bookmarkStart w:id="656" w:name="_Toc107005854"/>
      <w:bookmarkStart w:id="657" w:name="_Toc103337171"/>
      <w:bookmarkStart w:id="658" w:name="_Toc105773387"/>
      <w:bookmarkStart w:id="659" w:name="_Toc106390712"/>
      <w:bookmarkStart w:id="660" w:name="_Toc106814725"/>
      <w:bookmarkStart w:id="661" w:name="_Toc106814965"/>
      <w:bookmarkStart w:id="662" w:name="_Toc106974073"/>
      <w:bookmarkStart w:id="663" w:name="_Toc106993634"/>
      <w:bookmarkStart w:id="664" w:name="_Toc106993876"/>
      <w:bookmarkStart w:id="665" w:name="_Toc107003369"/>
      <w:bookmarkStart w:id="666" w:name="_Toc107003611"/>
      <w:bookmarkStart w:id="667" w:name="_Toc107003851"/>
      <w:bookmarkStart w:id="668" w:name="_Toc107005615"/>
      <w:bookmarkStart w:id="669" w:name="_Toc107005855"/>
      <w:bookmarkStart w:id="670" w:name="_Hlk106387929"/>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r>
        <w:rPr>
          <w:rFonts w:hint="eastAsia"/>
        </w:rPr>
        <w:t xml:space="preserve">　</w:t>
      </w:r>
      <w:bookmarkStart w:id="671" w:name="_Toc107612997"/>
      <w:r w:rsidR="003A7083">
        <w:rPr>
          <w:rFonts w:hint="eastAsia"/>
        </w:rPr>
        <w:t>A</w:t>
      </w:r>
      <w:r w:rsidR="003A7083">
        <w:t>rduino</w:t>
      </w:r>
      <w:r w:rsidR="00785446">
        <w:rPr>
          <w:rFonts w:hint="eastAsia"/>
        </w:rPr>
        <w:t>監</w:t>
      </w:r>
      <w:r w:rsidR="00785446" w:rsidRPr="00785446">
        <w:rPr>
          <w:rFonts w:hint="eastAsia"/>
        </w:rPr>
        <w:t>測模組建置</w:t>
      </w:r>
      <w:bookmarkEnd w:id="671"/>
    </w:p>
    <w:bookmarkEnd w:id="670"/>
    <w:p w14:paraId="375C1A4E" w14:textId="627A0524" w:rsidR="00271AB5" w:rsidRDefault="006E3CF5" w:rsidP="00E14F14">
      <w:pPr>
        <w:ind w:left="480" w:firstLine="480"/>
      </w:pPr>
      <w:r>
        <w:rPr>
          <w:rFonts w:hint="eastAsia"/>
        </w:rPr>
        <w:t>本章節將</w:t>
      </w:r>
      <w:r w:rsidR="00501282">
        <w:rPr>
          <w:rFonts w:hint="eastAsia"/>
        </w:rPr>
        <w:t>說明監測模組</w:t>
      </w:r>
      <w:r w:rsidR="00FC238B">
        <w:rPr>
          <w:rFonts w:hint="eastAsia"/>
        </w:rPr>
        <w:t>規劃</w:t>
      </w:r>
      <w:r w:rsidR="00501282">
        <w:rPr>
          <w:rFonts w:hint="eastAsia"/>
        </w:rPr>
        <w:t>以及現地量測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r>
        <w:rPr>
          <w:rFonts w:hint="eastAsia"/>
        </w:rPr>
        <w:t>依</w:t>
      </w:r>
      <w:r w:rsidR="00F554EB">
        <w:rPr>
          <w:rFonts w:hint="eastAsia"/>
        </w:rPr>
        <w:t>據欲量測之項目找尋相對應的感測元件，</w:t>
      </w:r>
      <w:r w:rsidR="00271AB5">
        <w:rPr>
          <w:rFonts w:hint="eastAsia"/>
        </w:rPr>
        <w:t>在無線傳輸模組方面，則依據文獻回顧所提及的低功耗傳輸</w:t>
      </w:r>
      <w:r w:rsidR="004478FF">
        <w:rPr>
          <w:rFonts w:hint="eastAsia"/>
        </w:rPr>
        <w:t>技術</w:t>
      </w:r>
      <w:r w:rsidR="00271AB5">
        <w:rPr>
          <w:rFonts w:hint="eastAsia"/>
        </w:rPr>
        <w:t>，將</w:t>
      </w:r>
      <w:r w:rsidR="004478FF">
        <w:rPr>
          <w:rFonts w:hint="eastAsia"/>
        </w:rPr>
        <w:t>由短距離與長距離傳輸技術中各擇一模組，</w:t>
      </w:r>
      <w:r w:rsidR="00271AB5">
        <w:rPr>
          <w:rFonts w:hint="eastAsia"/>
        </w:rPr>
        <w:t>比較並測試其傳輸可行性。</w:t>
      </w:r>
      <w:r w:rsidR="004478FF">
        <w:rPr>
          <w:rFonts w:hint="eastAsia"/>
        </w:rPr>
        <w:t>決定感測元件後，進行各組件的整合製作，包含軟體程式</w:t>
      </w:r>
      <w:r w:rsidR="006C2761">
        <w:rPr>
          <w:rFonts w:hint="eastAsia"/>
        </w:rPr>
        <w:t>編寫。</w:t>
      </w:r>
    </w:p>
    <w:p w14:paraId="4C08EDA9" w14:textId="77777777" w:rsidR="002D17EC" w:rsidRDefault="006C2761" w:rsidP="00E14F14">
      <w:pPr>
        <w:ind w:left="480" w:firstLine="480"/>
      </w:pPr>
      <w:r>
        <w:rPr>
          <w:rFonts w:hint="eastAsia"/>
        </w:rPr>
        <w:t>然後，將完成整合之模組裝置於軌道區進行現地量測，測試兩種傳輸方案</w:t>
      </w:r>
      <w:r w:rsidR="00AA3965">
        <w:rPr>
          <w:rFonts w:hint="eastAsia"/>
        </w:rPr>
        <w:t>之效果，並決定較佳方案。</w:t>
      </w:r>
      <w:r w:rsidR="002D17EC">
        <w:rPr>
          <w:rFonts w:hint="eastAsia"/>
        </w:rPr>
        <w:t>之後將</w:t>
      </w:r>
      <w:r w:rsidR="00AA3965">
        <w:rPr>
          <w:rFonts w:hint="eastAsia"/>
        </w:rPr>
        <w:t>接收的數據，進行初步處理</w:t>
      </w:r>
      <w:r w:rsidR="002D17EC">
        <w:rPr>
          <w:rFonts w:hint="eastAsia"/>
        </w:rPr>
        <w:t>。</w:t>
      </w:r>
    </w:p>
    <w:p w14:paraId="0107B085" w14:textId="35CCAC0E" w:rsidR="00AA3965" w:rsidRDefault="002D17EC" w:rsidP="00E14F14">
      <w:pPr>
        <w:ind w:left="480" w:firstLine="480"/>
      </w:pPr>
      <w:r>
        <w:rPr>
          <w:rFonts w:hint="eastAsia"/>
        </w:rPr>
        <w:t>此外，亦估算建置該監測模組的成本以及初步比較與高精度設備價格的差距。</w:t>
      </w:r>
    </w:p>
    <w:p w14:paraId="07F157A0" w14:textId="77777777" w:rsidR="0040572D" w:rsidRDefault="0040572D" w:rsidP="006C2761">
      <w:pPr>
        <w:ind w:leftChars="0" w:left="0" w:firstLine="480"/>
        <w:jc w:val="both"/>
      </w:pPr>
    </w:p>
    <w:p w14:paraId="04D19109" w14:textId="242F1F2C" w:rsidR="00A335EE" w:rsidRDefault="00186B67" w:rsidP="006C2761">
      <w:pPr>
        <w:ind w:leftChars="0" w:left="0" w:firstLine="480"/>
        <w:jc w:val="both"/>
      </w:pPr>
      <w:r>
        <w:rPr>
          <w:noProof/>
        </w:rPr>
        <w:drawing>
          <wp:inline distT="0" distB="0" distL="0" distR="0" wp14:anchorId="2102B29E" wp14:editId="2A7B030C">
            <wp:extent cx="4667250" cy="3596640"/>
            <wp:effectExtent l="0" t="0" r="0" b="3810"/>
            <wp:docPr id="17" name="資料庫圖表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3ECB956E" w14:textId="08DC5BC3" w:rsidR="0040572D" w:rsidRDefault="0040572D" w:rsidP="0040572D">
      <w:pPr>
        <w:pStyle w:val="ac"/>
        <w:spacing w:after="180"/>
      </w:pPr>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w:t>
      </w:r>
      <w:r w:rsidR="005E698D">
        <w:fldChar w:fldCharType="end"/>
      </w:r>
      <w:r>
        <w:t xml:space="preserve"> </w:t>
      </w:r>
      <w:r>
        <w:rPr>
          <w:rFonts w:hint="eastAsia"/>
        </w:rPr>
        <w:t>監測模組規劃步驟</w:t>
      </w:r>
    </w:p>
    <w:p w14:paraId="494EAF64" w14:textId="77777777" w:rsidR="00186B67" w:rsidRPr="006C2761" w:rsidRDefault="00186B67" w:rsidP="006C2761">
      <w:pPr>
        <w:ind w:leftChars="0" w:left="0" w:firstLine="480"/>
        <w:jc w:val="both"/>
      </w:pPr>
    </w:p>
    <w:p w14:paraId="1CBDBEDA" w14:textId="4971B22E" w:rsidR="00244C07" w:rsidRDefault="002D17EC" w:rsidP="00E14F14">
      <w:pPr>
        <w:ind w:left="480" w:firstLine="480"/>
      </w:pPr>
      <w:r>
        <w:rPr>
          <w:rFonts w:hint="eastAsia"/>
        </w:rPr>
        <w:t>以下則依</w:t>
      </w:r>
      <w:r w:rsidR="006E3CF5">
        <w:rPr>
          <w:rFonts w:hint="eastAsia"/>
        </w:rPr>
        <w:t>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整</w:t>
      </w:r>
      <w:r w:rsidR="004E62F1">
        <w:rPr>
          <w:rFonts w:hint="eastAsia"/>
        </w:rPr>
        <w:t>數據</w:t>
      </w:r>
      <w:r>
        <w:rPr>
          <w:rFonts w:hint="eastAsia"/>
        </w:rPr>
        <w:t>等項目</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72" w:name="_Toc103337173"/>
      <w:bookmarkStart w:id="673" w:name="_Toc105773389"/>
      <w:bookmarkStart w:id="674" w:name="_Toc106390714"/>
      <w:bookmarkStart w:id="675" w:name="_Toc106814727"/>
      <w:bookmarkStart w:id="676" w:name="_Toc106814967"/>
      <w:bookmarkStart w:id="677" w:name="_Toc106974075"/>
      <w:bookmarkStart w:id="678" w:name="_Toc106993636"/>
      <w:bookmarkStart w:id="679" w:name="_Toc106993878"/>
      <w:bookmarkStart w:id="680" w:name="_Toc107003371"/>
      <w:bookmarkStart w:id="681" w:name="_Toc107003613"/>
      <w:bookmarkStart w:id="682" w:name="_Toc107003853"/>
      <w:bookmarkStart w:id="683" w:name="_Toc107005617"/>
      <w:bookmarkStart w:id="684" w:name="_Toc107005857"/>
      <w:bookmarkEnd w:id="672"/>
      <w:bookmarkEnd w:id="673"/>
      <w:bookmarkEnd w:id="674"/>
      <w:bookmarkEnd w:id="675"/>
      <w:bookmarkEnd w:id="676"/>
      <w:bookmarkEnd w:id="677"/>
      <w:bookmarkEnd w:id="678"/>
      <w:bookmarkEnd w:id="679"/>
      <w:bookmarkEnd w:id="680"/>
      <w:bookmarkEnd w:id="681"/>
      <w:bookmarkEnd w:id="682"/>
      <w:bookmarkEnd w:id="683"/>
      <w:bookmarkEnd w:id="684"/>
      <w:r>
        <w:rPr>
          <w:rFonts w:hint="eastAsia"/>
        </w:rPr>
        <w:t xml:space="preserve">　</w:t>
      </w:r>
      <w:bookmarkStart w:id="685" w:name="_Toc107612998"/>
      <w:r w:rsidR="00F223BD">
        <w:rPr>
          <w:rFonts w:hint="eastAsia"/>
        </w:rPr>
        <w:t>開發工具與</w:t>
      </w:r>
      <w:r w:rsidR="00E279E7">
        <w:rPr>
          <w:rFonts w:hint="eastAsia"/>
        </w:rPr>
        <w:t>感測元件</w:t>
      </w:r>
      <w:r w:rsidR="00633EF9">
        <w:rPr>
          <w:rFonts w:hint="eastAsia"/>
        </w:rPr>
        <w:t>介紹</w:t>
      </w:r>
      <w:bookmarkEnd w:id="685"/>
    </w:p>
    <w:p w14:paraId="1F92056F" w14:textId="17A06A8B" w:rsidR="00F609BC" w:rsidRDefault="00633EF9" w:rsidP="00B66879">
      <w:pPr>
        <w:pStyle w:val="31"/>
        <w:spacing w:before="360" w:after="180"/>
      </w:pPr>
      <w:bookmarkStart w:id="686" w:name="_Toc107612999"/>
      <w:r w:rsidRPr="00633EF9">
        <w:rPr>
          <w:rFonts w:hint="eastAsia"/>
        </w:rPr>
        <w:t>Arduino</w:t>
      </w:r>
      <w:r w:rsidR="003F74A4">
        <w:rPr>
          <w:rFonts w:hint="eastAsia"/>
        </w:rPr>
        <w:t>開發</w:t>
      </w:r>
      <w:bookmarkEnd w:id="686"/>
      <w:r w:rsidR="00363CE6">
        <w:rPr>
          <w:rFonts w:hint="eastAsia"/>
        </w:rPr>
        <w:t>工具</w:t>
      </w:r>
    </w:p>
    <w:p w14:paraId="0AA8CD87" w14:textId="77777777" w:rsidR="00E038CA" w:rsidRDefault="00E038CA" w:rsidP="00E14F14">
      <w:pPr>
        <w:ind w:left="480" w:firstLine="480"/>
      </w:pPr>
      <w:r>
        <w:rPr>
          <w:rFonts w:hint="eastAsia"/>
        </w:rPr>
        <w:t>在物聯網工具中，常可聽見</w:t>
      </w:r>
      <w:r>
        <w:t>Arduin</w:t>
      </w:r>
      <w:r>
        <w:rPr>
          <w:rFonts w:hint="eastAsia"/>
        </w:rPr>
        <w:t>o</w:t>
      </w:r>
      <w:r>
        <w:rPr>
          <w:rFonts w:hint="eastAsia"/>
        </w:rPr>
        <w:t>與樹莓派</w:t>
      </w:r>
      <w:r>
        <w:rPr>
          <w:rFonts w:hint="eastAsia"/>
        </w:rPr>
        <w:t>(</w:t>
      </w:r>
      <w:r w:rsidRPr="00E1520F">
        <w:t>Raspberry Pi</w:t>
      </w:r>
      <w:r>
        <w:rPr>
          <w:rFonts w:hint="eastAsia"/>
        </w:rPr>
        <w:t>)</w:t>
      </w:r>
      <w:r>
        <w:rPr>
          <w:rFonts w:hint="eastAsia"/>
        </w:rPr>
        <w:t>這兩名詞，然而兩者為不同屬性的產品，用以解決不同特性的問題。</w:t>
      </w:r>
    </w:p>
    <w:p w14:paraId="08E167D2" w14:textId="2289E194" w:rsidR="00E038CA" w:rsidRDefault="00E038CA" w:rsidP="00E14F14">
      <w:pPr>
        <w:ind w:left="480" w:firstLine="480"/>
      </w:pPr>
      <w:r>
        <w:t>Arduin</w:t>
      </w:r>
      <w:r>
        <w:rPr>
          <w:rFonts w:hint="eastAsia"/>
        </w:rPr>
        <w:t>o</w:t>
      </w:r>
      <w:r>
        <w:rPr>
          <w:rFonts w:hint="eastAsia"/>
        </w:rPr>
        <w:t>屬於微控制器</w:t>
      </w:r>
      <w:r>
        <w:rPr>
          <w:rFonts w:hint="eastAsia"/>
        </w:rPr>
        <w:t>(M</w:t>
      </w:r>
      <w:r>
        <w:t>CU</w:t>
      </w:r>
      <w:r>
        <w:rPr>
          <w:rFonts w:hint="eastAsia"/>
        </w:rPr>
        <w:t>)</w:t>
      </w:r>
      <w:r>
        <w:rPr>
          <w:rFonts w:hint="eastAsia"/>
        </w:rPr>
        <w:t>，如同電腦的某一模塊，</w:t>
      </w:r>
      <w:r w:rsidRPr="004D39DE">
        <w:rPr>
          <w:rFonts w:hint="eastAsia"/>
        </w:rPr>
        <w:t>用來解決單一且有固定程序的問題，雖然無法執行多工處理及灌入相關的作業系統，</w:t>
      </w:r>
      <w:r>
        <w:rPr>
          <w:rFonts w:hint="eastAsia"/>
        </w:rPr>
        <w:t>好處是操控簡單且有較高運行效率，在成本方面也有較佳優勢且省電；樹莓派則屬於</w:t>
      </w:r>
      <w:r w:rsidRPr="008D1B26">
        <w:rPr>
          <w:rFonts w:hint="eastAsia"/>
        </w:rPr>
        <w:t>微處理器</w:t>
      </w:r>
      <w:r>
        <w:rPr>
          <w:rFonts w:hint="eastAsia"/>
        </w:rPr>
        <w:t>(M</w:t>
      </w:r>
      <w:r>
        <w:t>PU</w:t>
      </w:r>
      <w:r>
        <w:rPr>
          <w:rFonts w:hint="eastAsia"/>
        </w:rPr>
        <w:t>)</w:t>
      </w:r>
      <w:r>
        <w:rPr>
          <w:rFonts w:hint="eastAsia"/>
        </w:rPr>
        <w:t>，如同一體積極小的電腦</w:t>
      </w:r>
      <w:r>
        <w:rPr>
          <w:rFonts w:hint="eastAsia"/>
        </w:rPr>
        <w:t>(</w:t>
      </w:r>
      <w:r>
        <w:rPr>
          <w:rFonts w:hint="eastAsia"/>
        </w:rPr>
        <w:t>微電腦</w:t>
      </w:r>
      <w:r>
        <w:rPr>
          <w:rFonts w:hint="eastAsia"/>
        </w:rPr>
        <w:t>)</w:t>
      </w:r>
      <w:r>
        <w:rPr>
          <w:rFonts w:hint="eastAsia"/>
        </w:rPr>
        <w:t>，內部允許灌入作業系統，可執行多工處理，惟操作上相對複雜且成本與耗電量皆較高</w:t>
      </w:r>
      <w:r>
        <w:fldChar w:fldCharType="begin"/>
      </w:r>
      <w:r w:rsidR="00240D72">
        <w:rPr>
          <w:rFonts w:hint="eastAsia"/>
        </w:rPr>
        <w:instrText xml:space="preserve"> ADDIN EN.CITE &lt;EndNote&gt;&lt;Cite&gt;&lt;Author&gt;</w:instrText>
      </w:r>
      <w:r w:rsidR="00240D72">
        <w:rPr>
          <w:rFonts w:hint="eastAsia"/>
        </w:rPr>
        <w:instrText>台灣物聯科技</w:instrText>
      </w:r>
      <w:r w:rsidR="00240D72">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240D72">
        <w:rPr>
          <w:rFonts w:hint="eastAsia"/>
        </w:rPr>
        <w:instrText>台灣物聯科技</w:instrText>
      </w:r>
      <w:r w:rsidR="00240D72">
        <w:rPr>
          <w:rFonts w:hint="eastAsia"/>
        </w:rPr>
        <w:instrText>&lt;/style&gt;&lt;/author&gt;&lt;/authors&gt;&lt;/contributors&gt;&lt;titles&gt;&lt;title&gt;&lt;style face="normal" font="default" size="100%"&gt;Arduino&lt;/style&gt;&lt;style face="normal" font="default" charset="136" size="100%"&gt;</w:instrText>
      </w:r>
      <w:r w:rsidR="00240D72">
        <w:rPr>
          <w:rFonts w:hint="eastAsia"/>
        </w:rPr>
        <w:instrText>與樹莓派哪款開發板更適合你</w:instrText>
      </w:r>
      <w:r w:rsidR="00240D72">
        <w:rPr>
          <w:rFonts w:hint="eastAsia"/>
        </w:rPr>
        <w:instrText>&lt;/style&gt;&lt;/title&gt;&lt;/titles&gt;&lt;dates&gt;&lt;year&gt;2018&lt;/year&gt;&lt;/dates&gt;&lt;urls&gt;&lt;related-urls&gt;&lt;url&gt;https://www.taiwaniot.com.tw/news/arduino%E8%88%87%E6%A8%B9%E8%8E%93%E6%B4%B</w:instrText>
      </w:r>
      <w:r w:rsidR="00240D72">
        <w:instrText>E-%E5%93%AA%E6%AC%BE%E9%96%8B%E7%99%BC%E6%9D%BF%E6%9B%B4%E9%81%A9%E5%90%88%E4%BD%A0/&lt;/url&gt;&lt;/related-urls&gt;&lt;/urls&gt;&lt;/record&gt;&lt;/Cite&gt;&lt;/EndNote&gt;</w:instrText>
      </w:r>
      <w:r>
        <w:fldChar w:fldCharType="separate"/>
      </w:r>
      <w:r w:rsidR="00240D72">
        <w:rPr>
          <w:noProof/>
        </w:rPr>
        <w:t>[11]</w:t>
      </w:r>
      <w:r>
        <w:fldChar w:fldCharType="end"/>
      </w:r>
      <w:r>
        <w:rPr>
          <w:rFonts w:hint="eastAsia"/>
        </w:rPr>
        <w:t>。兩者比較如</w:t>
      </w:r>
      <w:r>
        <w:fldChar w:fldCharType="begin"/>
      </w:r>
      <w:r>
        <w:instrText xml:space="preserve"> </w:instrText>
      </w:r>
      <w:r>
        <w:rPr>
          <w:rFonts w:hint="eastAsia"/>
        </w:rPr>
        <w:instrText>REF _Ref102838467 \h</w:instrText>
      </w:r>
      <w:r>
        <w:instrText xml:space="preserve"> </w:instrText>
      </w:r>
      <w:r w:rsidR="00E14F14">
        <w:instrText xml:space="preserve"> \* MERGEFORMAT </w:instrText>
      </w:r>
      <w:r>
        <w:fldChar w:fldCharType="separate"/>
      </w:r>
      <w:r>
        <w:rPr>
          <w:rFonts w:hint="eastAsia"/>
        </w:rPr>
        <w:t>表</w:t>
      </w:r>
      <w:r>
        <w:rPr>
          <w:rFonts w:hint="eastAsia"/>
        </w:rPr>
        <w:t xml:space="preserve"> </w:t>
      </w:r>
      <w:r>
        <w:t>2</w:t>
      </w:r>
      <w:r>
        <w:noBreakHyphen/>
        <w:t>1</w:t>
      </w:r>
      <w:r>
        <w:fldChar w:fldCharType="end"/>
      </w:r>
      <w:r>
        <w:rPr>
          <w:rFonts w:hint="eastAsia"/>
        </w:rPr>
        <w:t>。</w:t>
      </w:r>
    </w:p>
    <w:p w14:paraId="4A58AA78" w14:textId="77777777" w:rsidR="00E038CA" w:rsidRDefault="00E038CA" w:rsidP="00E14F14">
      <w:pPr>
        <w:ind w:left="480" w:firstLine="480"/>
      </w:pPr>
      <w:r>
        <w:rPr>
          <w:rFonts w:hint="eastAsia"/>
        </w:rPr>
        <w:t>由於本研究所要處理的需求與程序相對單純，能滿足監測與傳輸即可；而且考量成本以及</w:t>
      </w:r>
      <w:r w:rsidRPr="00F05AD1">
        <w:rPr>
          <w:rFonts w:hint="eastAsia"/>
        </w:rPr>
        <w:t>耗電量</w:t>
      </w:r>
      <w:r>
        <w:rPr>
          <w:rFonts w:hint="eastAsia"/>
        </w:rPr>
        <w:t>，決定採用</w:t>
      </w:r>
      <w:r>
        <w:t>Arduin</w:t>
      </w:r>
      <w:r>
        <w:rPr>
          <w:rFonts w:hint="eastAsia"/>
        </w:rPr>
        <w:t>o</w:t>
      </w:r>
      <w:r>
        <w:rPr>
          <w:rFonts w:hint="eastAsia"/>
        </w:rPr>
        <w:t>及相關元件作為主要開發工具。</w:t>
      </w:r>
    </w:p>
    <w:p w14:paraId="4690ACDD" w14:textId="77777777" w:rsidR="00E038CA" w:rsidRDefault="00E038CA" w:rsidP="00E038CA">
      <w:pPr>
        <w:pStyle w:val="ac"/>
        <w:spacing w:after="180"/>
      </w:pPr>
      <w:bookmarkStart w:id="687" w:name="_Ref102838467"/>
      <w:bookmarkStart w:id="688" w:name="_Toc10758145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687"/>
      <w:r>
        <w:rPr>
          <w:rFonts w:hint="eastAsia"/>
        </w:rPr>
        <w:t xml:space="preserve"> </w:t>
      </w:r>
      <w:r w:rsidRPr="00434A71">
        <w:t>Arduino</w:t>
      </w:r>
      <w:r>
        <w:rPr>
          <w:rFonts w:hint="eastAsia"/>
        </w:rPr>
        <w:t>與</w:t>
      </w:r>
      <w:r w:rsidRPr="00434A71">
        <w:rPr>
          <w:rFonts w:hint="eastAsia"/>
        </w:rPr>
        <w:t>樹莓派</w:t>
      </w:r>
      <w:r>
        <w:rPr>
          <w:rFonts w:hint="eastAsia"/>
        </w:rPr>
        <w:t>之比較</w:t>
      </w:r>
      <w:bookmarkEnd w:id="688"/>
    </w:p>
    <w:tbl>
      <w:tblPr>
        <w:tblStyle w:val="af9"/>
        <w:tblW w:w="0" w:type="auto"/>
        <w:jc w:val="center"/>
        <w:tblLook w:val="04A0" w:firstRow="1" w:lastRow="0" w:firstColumn="1" w:lastColumn="0" w:noHBand="0" w:noVBand="1"/>
      </w:tblPr>
      <w:tblGrid>
        <w:gridCol w:w="1474"/>
        <w:gridCol w:w="2926"/>
        <w:gridCol w:w="2926"/>
      </w:tblGrid>
      <w:tr w:rsidR="00E038CA" w14:paraId="5E5E34DA" w14:textId="77777777" w:rsidTr="00A10ABB">
        <w:trPr>
          <w:jc w:val="center"/>
        </w:trPr>
        <w:tc>
          <w:tcPr>
            <w:tcW w:w="1474" w:type="dxa"/>
            <w:vAlign w:val="bottom"/>
          </w:tcPr>
          <w:p w14:paraId="3744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項目</w:t>
            </w:r>
          </w:p>
        </w:tc>
        <w:tc>
          <w:tcPr>
            <w:tcW w:w="2926" w:type="dxa"/>
            <w:vAlign w:val="bottom"/>
          </w:tcPr>
          <w:p w14:paraId="56A3B2C1" w14:textId="77777777" w:rsidR="00E038CA" w:rsidRPr="00B66879" w:rsidRDefault="00E038CA" w:rsidP="00A10ABB">
            <w:pPr>
              <w:ind w:leftChars="0" w:left="0" w:firstLineChars="0" w:firstLine="0"/>
              <w:jc w:val="center"/>
              <w:rPr>
                <w:sz w:val="20"/>
                <w:szCs w:val="20"/>
              </w:rPr>
            </w:pPr>
            <w:r w:rsidRPr="00B66879">
              <w:rPr>
                <w:sz w:val="20"/>
                <w:szCs w:val="20"/>
              </w:rPr>
              <w:t>Arduino</w:t>
            </w:r>
          </w:p>
        </w:tc>
        <w:tc>
          <w:tcPr>
            <w:tcW w:w="2926" w:type="dxa"/>
            <w:vAlign w:val="bottom"/>
          </w:tcPr>
          <w:p w14:paraId="610D82C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樹莓派</w:t>
            </w:r>
          </w:p>
        </w:tc>
      </w:tr>
      <w:tr w:rsidR="00E038CA" w14:paraId="1D1F636A" w14:textId="77777777" w:rsidTr="00A10ABB">
        <w:trPr>
          <w:jc w:val="center"/>
        </w:trPr>
        <w:tc>
          <w:tcPr>
            <w:tcW w:w="1474" w:type="dxa"/>
            <w:vAlign w:val="bottom"/>
          </w:tcPr>
          <w:p w14:paraId="5F1E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屬性</w:t>
            </w:r>
          </w:p>
        </w:tc>
        <w:tc>
          <w:tcPr>
            <w:tcW w:w="2926" w:type="dxa"/>
            <w:vAlign w:val="bottom"/>
          </w:tcPr>
          <w:p w14:paraId="2CD5AE43"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控制器</w:t>
            </w:r>
            <w:r>
              <w:rPr>
                <w:rFonts w:hint="eastAsia"/>
                <w:sz w:val="20"/>
                <w:szCs w:val="20"/>
              </w:rPr>
              <w:t>M</w:t>
            </w:r>
            <w:r>
              <w:rPr>
                <w:sz w:val="20"/>
                <w:szCs w:val="20"/>
              </w:rPr>
              <w:t>CU</w:t>
            </w:r>
          </w:p>
        </w:tc>
        <w:tc>
          <w:tcPr>
            <w:tcW w:w="2926" w:type="dxa"/>
            <w:vAlign w:val="bottom"/>
          </w:tcPr>
          <w:p w14:paraId="1C8B0A85"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處理器</w:t>
            </w:r>
            <w:r>
              <w:rPr>
                <w:rFonts w:hint="eastAsia"/>
                <w:sz w:val="20"/>
                <w:szCs w:val="20"/>
              </w:rPr>
              <w:t>M</w:t>
            </w:r>
            <w:r>
              <w:rPr>
                <w:sz w:val="20"/>
                <w:szCs w:val="20"/>
              </w:rPr>
              <w:t>PU</w:t>
            </w:r>
          </w:p>
        </w:tc>
      </w:tr>
      <w:tr w:rsidR="00E038CA" w14:paraId="4F245A25" w14:textId="77777777" w:rsidTr="00A10ABB">
        <w:trPr>
          <w:jc w:val="center"/>
        </w:trPr>
        <w:tc>
          <w:tcPr>
            <w:tcW w:w="1474" w:type="dxa"/>
            <w:vAlign w:val="bottom"/>
          </w:tcPr>
          <w:p w14:paraId="58359DD7" w14:textId="77777777" w:rsidR="00E038CA" w:rsidRPr="00B66879" w:rsidRDefault="00E038CA" w:rsidP="00A10ABB">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1BF5341F" w14:textId="77777777" w:rsidR="00E038CA" w:rsidRPr="00B66879" w:rsidRDefault="00E038CA" w:rsidP="00A10ABB">
            <w:pPr>
              <w:ind w:leftChars="0" w:left="0" w:firstLineChars="0" w:firstLine="0"/>
              <w:jc w:val="center"/>
              <w:rPr>
                <w:sz w:val="20"/>
                <w:szCs w:val="20"/>
              </w:rPr>
            </w:pPr>
            <w:r w:rsidRPr="00B66879">
              <w:rPr>
                <w:rFonts w:hint="eastAsia"/>
                <w:sz w:val="20"/>
                <w:szCs w:val="20"/>
              </w:rPr>
              <w:t>無</w:t>
            </w:r>
          </w:p>
        </w:tc>
        <w:tc>
          <w:tcPr>
            <w:tcW w:w="2926" w:type="dxa"/>
            <w:vAlign w:val="bottom"/>
          </w:tcPr>
          <w:p w14:paraId="28DD5C2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有</w:t>
            </w:r>
          </w:p>
        </w:tc>
      </w:tr>
      <w:tr w:rsidR="00E038CA" w14:paraId="6F9D7DC6" w14:textId="77777777" w:rsidTr="00A10ABB">
        <w:trPr>
          <w:jc w:val="center"/>
        </w:trPr>
        <w:tc>
          <w:tcPr>
            <w:tcW w:w="1474" w:type="dxa"/>
            <w:vAlign w:val="bottom"/>
          </w:tcPr>
          <w:p w14:paraId="40A31675" w14:textId="77777777" w:rsidR="00E038CA" w:rsidRPr="00061E70" w:rsidRDefault="00E038CA" w:rsidP="00A10ABB">
            <w:pPr>
              <w:ind w:leftChars="0" w:left="0" w:firstLineChars="0" w:firstLine="0"/>
              <w:jc w:val="center"/>
              <w:rPr>
                <w:sz w:val="20"/>
                <w:szCs w:val="20"/>
              </w:rPr>
            </w:pPr>
            <w:r>
              <w:rPr>
                <w:rFonts w:hint="eastAsia"/>
                <w:sz w:val="20"/>
                <w:szCs w:val="20"/>
              </w:rPr>
              <w:t>多工處理</w:t>
            </w:r>
          </w:p>
        </w:tc>
        <w:tc>
          <w:tcPr>
            <w:tcW w:w="2926" w:type="dxa"/>
            <w:vAlign w:val="bottom"/>
          </w:tcPr>
          <w:p w14:paraId="4BA15840" w14:textId="77777777" w:rsidR="00E038CA" w:rsidRPr="00061E70" w:rsidRDefault="00E038CA" w:rsidP="00A10ABB">
            <w:pPr>
              <w:ind w:leftChars="0" w:left="0" w:firstLineChars="0" w:firstLine="0"/>
              <w:jc w:val="center"/>
              <w:rPr>
                <w:sz w:val="20"/>
                <w:szCs w:val="20"/>
              </w:rPr>
            </w:pPr>
            <w:r>
              <w:rPr>
                <w:rFonts w:hint="eastAsia"/>
                <w:sz w:val="20"/>
                <w:szCs w:val="20"/>
              </w:rPr>
              <w:t>無</w:t>
            </w:r>
          </w:p>
        </w:tc>
        <w:tc>
          <w:tcPr>
            <w:tcW w:w="2926" w:type="dxa"/>
            <w:vAlign w:val="bottom"/>
          </w:tcPr>
          <w:p w14:paraId="07C36F9D" w14:textId="77777777" w:rsidR="00E038CA" w:rsidRPr="00061E70" w:rsidRDefault="00E038CA" w:rsidP="00A10ABB">
            <w:pPr>
              <w:ind w:leftChars="0" w:left="0" w:firstLineChars="0" w:firstLine="0"/>
              <w:jc w:val="center"/>
              <w:rPr>
                <w:sz w:val="20"/>
                <w:szCs w:val="20"/>
              </w:rPr>
            </w:pPr>
            <w:r>
              <w:rPr>
                <w:rFonts w:hint="eastAsia"/>
                <w:sz w:val="20"/>
                <w:szCs w:val="20"/>
              </w:rPr>
              <w:t>有</w:t>
            </w:r>
          </w:p>
        </w:tc>
      </w:tr>
      <w:tr w:rsidR="00E038CA" w14:paraId="6DD3E04E" w14:textId="77777777" w:rsidTr="00A10ABB">
        <w:trPr>
          <w:jc w:val="center"/>
        </w:trPr>
        <w:tc>
          <w:tcPr>
            <w:tcW w:w="1474" w:type="dxa"/>
            <w:vAlign w:val="bottom"/>
          </w:tcPr>
          <w:p w14:paraId="07EF076D" w14:textId="77777777" w:rsidR="00E038CA" w:rsidRDefault="00E038CA" w:rsidP="00A10ABB">
            <w:pPr>
              <w:ind w:leftChars="0" w:left="0" w:firstLineChars="0" w:firstLine="0"/>
              <w:jc w:val="center"/>
              <w:rPr>
                <w:sz w:val="20"/>
                <w:szCs w:val="20"/>
              </w:rPr>
            </w:pPr>
            <w:r>
              <w:rPr>
                <w:rFonts w:hint="eastAsia"/>
                <w:sz w:val="20"/>
                <w:szCs w:val="20"/>
              </w:rPr>
              <w:t>容量</w:t>
            </w:r>
          </w:p>
        </w:tc>
        <w:tc>
          <w:tcPr>
            <w:tcW w:w="2926" w:type="dxa"/>
            <w:vAlign w:val="bottom"/>
          </w:tcPr>
          <w:p w14:paraId="77FC82B0" w14:textId="77777777" w:rsidR="00E038CA" w:rsidRDefault="00E038CA" w:rsidP="00A10ABB">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2D2E8C94" w14:textId="77777777" w:rsidR="00E038CA" w:rsidRDefault="00E038CA" w:rsidP="00A10ABB">
            <w:pPr>
              <w:ind w:leftChars="0" w:left="0" w:firstLineChars="0" w:firstLine="0"/>
              <w:jc w:val="center"/>
              <w:rPr>
                <w:sz w:val="20"/>
                <w:szCs w:val="20"/>
              </w:rPr>
            </w:pPr>
            <w:r>
              <w:rPr>
                <w:rFonts w:hint="eastAsia"/>
                <w:sz w:val="20"/>
                <w:szCs w:val="20"/>
              </w:rPr>
              <w:t>5</w:t>
            </w:r>
            <w:r>
              <w:rPr>
                <w:sz w:val="20"/>
                <w:szCs w:val="20"/>
              </w:rPr>
              <w:t>12MB</w:t>
            </w:r>
          </w:p>
        </w:tc>
      </w:tr>
      <w:tr w:rsidR="00E038CA" w14:paraId="0CAF2CA9" w14:textId="77777777" w:rsidTr="00A10ABB">
        <w:trPr>
          <w:jc w:val="center"/>
        </w:trPr>
        <w:tc>
          <w:tcPr>
            <w:tcW w:w="1474" w:type="dxa"/>
            <w:vAlign w:val="bottom"/>
          </w:tcPr>
          <w:p w14:paraId="745108AB" w14:textId="77777777" w:rsidR="00E038CA" w:rsidRDefault="00E038CA" w:rsidP="00A10ABB">
            <w:pPr>
              <w:ind w:leftChars="0" w:left="0" w:firstLineChars="0" w:firstLine="0"/>
              <w:jc w:val="center"/>
              <w:rPr>
                <w:sz w:val="20"/>
                <w:szCs w:val="20"/>
              </w:rPr>
            </w:pPr>
            <w:r>
              <w:rPr>
                <w:sz w:val="20"/>
                <w:szCs w:val="20"/>
              </w:rPr>
              <w:t xml:space="preserve">Wifi / </w:t>
            </w:r>
            <w:r>
              <w:rPr>
                <w:rFonts w:hint="eastAsia"/>
                <w:sz w:val="20"/>
                <w:szCs w:val="20"/>
              </w:rPr>
              <w:t>藍牙</w:t>
            </w:r>
          </w:p>
        </w:tc>
        <w:tc>
          <w:tcPr>
            <w:tcW w:w="2926" w:type="dxa"/>
            <w:vAlign w:val="bottom"/>
          </w:tcPr>
          <w:p w14:paraId="63C67D88" w14:textId="77777777" w:rsidR="00E038CA" w:rsidRDefault="00E038CA" w:rsidP="00A10ABB">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50CABC85" w14:textId="77777777" w:rsidR="00E038CA" w:rsidRDefault="00E038CA" w:rsidP="00A10ABB">
            <w:pPr>
              <w:ind w:leftChars="0" w:left="0" w:firstLineChars="0" w:firstLine="0"/>
              <w:jc w:val="center"/>
              <w:rPr>
                <w:sz w:val="20"/>
                <w:szCs w:val="20"/>
              </w:rPr>
            </w:pPr>
            <w:r>
              <w:rPr>
                <w:rFonts w:hint="eastAsia"/>
                <w:sz w:val="20"/>
                <w:szCs w:val="20"/>
              </w:rPr>
              <w:t>有</w:t>
            </w:r>
          </w:p>
        </w:tc>
      </w:tr>
      <w:tr w:rsidR="00E038CA" w14:paraId="3CD2F504" w14:textId="77777777" w:rsidTr="00A10ABB">
        <w:trPr>
          <w:jc w:val="center"/>
        </w:trPr>
        <w:tc>
          <w:tcPr>
            <w:tcW w:w="1474" w:type="dxa"/>
            <w:vAlign w:val="bottom"/>
          </w:tcPr>
          <w:p w14:paraId="375109EA" w14:textId="77777777" w:rsidR="00E038CA" w:rsidRPr="00B66879" w:rsidRDefault="00E038CA" w:rsidP="00A10ABB">
            <w:pPr>
              <w:ind w:leftChars="0" w:left="0" w:firstLineChars="0" w:firstLine="0"/>
              <w:jc w:val="center"/>
              <w:rPr>
                <w:sz w:val="20"/>
                <w:szCs w:val="20"/>
              </w:rPr>
            </w:pPr>
            <w:r w:rsidRPr="00B66879">
              <w:rPr>
                <w:rFonts w:hint="eastAsia"/>
                <w:sz w:val="20"/>
                <w:szCs w:val="20"/>
              </w:rPr>
              <w:t>成本</w:t>
            </w:r>
          </w:p>
        </w:tc>
        <w:tc>
          <w:tcPr>
            <w:tcW w:w="2926" w:type="dxa"/>
            <w:vAlign w:val="bottom"/>
          </w:tcPr>
          <w:p w14:paraId="3AF62A87"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700</w:t>
            </w:r>
            <w:r>
              <w:rPr>
                <w:rFonts w:hint="eastAsia"/>
                <w:sz w:val="20"/>
                <w:szCs w:val="20"/>
              </w:rPr>
              <w:t>元</w:t>
            </w:r>
          </w:p>
        </w:tc>
        <w:tc>
          <w:tcPr>
            <w:tcW w:w="2926" w:type="dxa"/>
            <w:vAlign w:val="bottom"/>
          </w:tcPr>
          <w:p w14:paraId="10CA52B0"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4200</w:t>
            </w:r>
            <w:r>
              <w:rPr>
                <w:rFonts w:hint="eastAsia"/>
                <w:sz w:val="20"/>
                <w:szCs w:val="20"/>
              </w:rPr>
              <w:t>元</w:t>
            </w:r>
          </w:p>
        </w:tc>
      </w:tr>
      <w:tr w:rsidR="00E038CA" w14:paraId="19B9B979" w14:textId="77777777" w:rsidTr="00A10ABB">
        <w:trPr>
          <w:jc w:val="center"/>
        </w:trPr>
        <w:tc>
          <w:tcPr>
            <w:tcW w:w="1474" w:type="dxa"/>
            <w:vAlign w:val="bottom"/>
          </w:tcPr>
          <w:p w14:paraId="040E7472" w14:textId="77777777" w:rsidR="00E038CA" w:rsidRPr="00B66879" w:rsidRDefault="00E038CA" w:rsidP="00A10ABB">
            <w:pPr>
              <w:ind w:leftChars="0" w:left="0" w:firstLineChars="0" w:firstLine="0"/>
              <w:jc w:val="center"/>
              <w:rPr>
                <w:sz w:val="20"/>
                <w:szCs w:val="20"/>
              </w:rPr>
            </w:pPr>
            <w:r w:rsidRPr="00B66879">
              <w:rPr>
                <w:rFonts w:hint="eastAsia"/>
                <w:sz w:val="20"/>
                <w:szCs w:val="20"/>
              </w:rPr>
              <w:lastRenderedPageBreak/>
              <w:t>耗電量</w:t>
            </w:r>
          </w:p>
        </w:tc>
        <w:tc>
          <w:tcPr>
            <w:tcW w:w="2926" w:type="dxa"/>
            <w:vAlign w:val="bottom"/>
          </w:tcPr>
          <w:p w14:paraId="3995F2A9" w14:textId="77777777" w:rsidR="00E038CA" w:rsidRPr="00B66879" w:rsidRDefault="00E038CA" w:rsidP="00A10ABB">
            <w:pPr>
              <w:ind w:leftChars="0" w:left="0" w:firstLineChars="0" w:firstLine="0"/>
              <w:jc w:val="center"/>
              <w:rPr>
                <w:sz w:val="20"/>
                <w:szCs w:val="20"/>
              </w:rPr>
            </w:pPr>
            <w:r>
              <w:rPr>
                <w:rFonts w:hint="eastAsia"/>
                <w:sz w:val="20"/>
                <w:szCs w:val="20"/>
              </w:rPr>
              <w:t>較低</w:t>
            </w:r>
          </w:p>
        </w:tc>
        <w:tc>
          <w:tcPr>
            <w:tcW w:w="2926" w:type="dxa"/>
            <w:vAlign w:val="bottom"/>
          </w:tcPr>
          <w:p w14:paraId="488B0E8B" w14:textId="77777777" w:rsidR="00E038CA" w:rsidRPr="00B66879" w:rsidRDefault="00E038CA" w:rsidP="00A10ABB">
            <w:pPr>
              <w:ind w:leftChars="0" w:left="0" w:firstLineChars="0" w:firstLine="0"/>
              <w:jc w:val="center"/>
              <w:rPr>
                <w:sz w:val="20"/>
                <w:szCs w:val="20"/>
              </w:rPr>
            </w:pPr>
            <w:r>
              <w:rPr>
                <w:rFonts w:hint="eastAsia"/>
                <w:sz w:val="20"/>
                <w:szCs w:val="20"/>
              </w:rPr>
              <w:t>較高</w:t>
            </w:r>
          </w:p>
        </w:tc>
      </w:tr>
    </w:tbl>
    <w:p w14:paraId="050D1BAC" w14:textId="77777777" w:rsidR="00E038CA" w:rsidRDefault="00E038CA" w:rsidP="00E038CA">
      <w:pPr>
        <w:ind w:leftChars="0" w:left="0" w:firstLineChars="0" w:firstLine="0"/>
        <w:jc w:val="both"/>
      </w:pPr>
      <w:r>
        <w:tab/>
      </w:r>
      <w:r>
        <w:tab/>
      </w:r>
      <w:r>
        <w:rPr>
          <w:rFonts w:hint="eastAsia"/>
        </w:rPr>
        <w:t>註</w:t>
      </w:r>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莓派</w:t>
      </w:r>
      <w:r>
        <w:rPr>
          <w:rFonts w:hint="eastAsia"/>
          <w:sz w:val="20"/>
          <w:szCs w:val="20"/>
        </w:rPr>
        <w:t>是以</w:t>
      </w:r>
      <w:r>
        <w:rPr>
          <w:sz w:val="20"/>
          <w:szCs w:val="20"/>
        </w:rPr>
        <w:t>Model 3 B+</w:t>
      </w:r>
      <w:r>
        <w:rPr>
          <w:rFonts w:hint="eastAsia"/>
          <w:sz w:val="20"/>
          <w:szCs w:val="20"/>
        </w:rPr>
        <w:t>為比較基準</w:t>
      </w:r>
    </w:p>
    <w:p w14:paraId="60F0A2F7" w14:textId="77777777" w:rsidR="00E038CA" w:rsidRPr="00E038CA" w:rsidRDefault="00E038CA" w:rsidP="00E038CA">
      <w:pPr>
        <w:ind w:left="480" w:firstLine="480"/>
      </w:pPr>
    </w:p>
    <w:p w14:paraId="4C54A986" w14:textId="5F5C9BFD" w:rsidR="004256E3" w:rsidRDefault="004256E3" w:rsidP="004256E3">
      <w:pPr>
        <w:pStyle w:val="aa"/>
        <w:numPr>
          <w:ilvl w:val="0"/>
          <w:numId w:val="43"/>
        </w:numPr>
        <w:ind w:leftChars="0" w:firstLineChars="0"/>
        <w:jc w:val="both"/>
      </w:pPr>
      <w:r w:rsidRPr="004256E3">
        <w:t>Arduino UNO</w:t>
      </w:r>
      <w:r>
        <w:rPr>
          <w:rFonts w:hint="eastAsia"/>
        </w:rPr>
        <w:t>開發板</w:t>
      </w:r>
    </w:p>
    <w:p w14:paraId="07724F7D" w14:textId="20088310" w:rsidR="00C90786" w:rsidRDefault="004256E3" w:rsidP="00E14F14">
      <w:pPr>
        <w:ind w:left="480" w:firstLine="480"/>
      </w:pPr>
      <w:r w:rsidRPr="00E144D4">
        <w:rPr>
          <w:rFonts w:hint="eastAsia"/>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E144D4">
        <w:instrText xml:space="preserve"> \* MERGEFORMAT </w:instrText>
      </w:r>
      <w:r w:rsidR="00165E0B">
        <w:fldChar w:fldCharType="separate"/>
      </w:r>
      <w:r w:rsidR="0001429D" w:rsidRPr="00560ED7">
        <w:rPr>
          <w:rFonts w:hint="eastAsia"/>
        </w:rPr>
        <w:t>圖</w:t>
      </w:r>
      <w:r w:rsidR="0001429D" w:rsidRPr="00560ED7">
        <w:t xml:space="preserve"> </w:t>
      </w:r>
      <w:r w:rsidR="0001429D">
        <w:t>2</w:t>
      </w:r>
      <w:r w:rsidR="0001429D">
        <w:noBreakHyphen/>
        <w:t>1</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40"/>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47A2DB35" w:rsidR="003F74A4" w:rsidRPr="00560ED7" w:rsidRDefault="003F74A4" w:rsidP="00B66879">
      <w:pPr>
        <w:pStyle w:val="ac"/>
        <w:spacing w:after="180"/>
      </w:pPr>
      <w:bookmarkStart w:id="689" w:name="_Ref101702305"/>
      <w:bookmarkStart w:id="690" w:name="_Ref101702298"/>
      <w:bookmarkStart w:id="691" w:name="_Toc107522694"/>
      <w:r w:rsidRPr="00560ED7">
        <w:rPr>
          <w:rFonts w:hint="eastAsia"/>
        </w:rPr>
        <w:t>圖</w:t>
      </w:r>
      <w:r w:rsidRPr="00560ED7">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w:t>
      </w:r>
      <w:r w:rsidR="005E698D">
        <w:fldChar w:fldCharType="end"/>
      </w:r>
      <w:bookmarkEnd w:id="689"/>
      <w:r w:rsidR="00B131A5">
        <w:t xml:space="preserve"> </w:t>
      </w:r>
      <w:r w:rsidRPr="00560ED7">
        <w:t xml:space="preserve">Arduino UNO </w:t>
      </w:r>
      <w:r w:rsidRPr="00560ED7">
        <w:rPr>
          <w:rFonts w:hint="eastAsia"/>
        </w:rPr>
        <w:t>外觀</w:t>
      </w:r>
      <w:r w:rsidR="00D60D7D" w:rsidRPr="00560ED7">
        <w:rPr>
          <w:rFonts w:hint="eastAsia"/>
        </w:rPr>
        <w:t>與組成</w:t>
      </w:r>
      <w:bookmarkEnd w:id="690"/>
      <w:r w:rsidR="00711A5B">
        <w:fldChar w:fldCharType="begin"/>
      </w:r>
      <w:r w:rsidR="00240D72">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240D72">
        <w:rPr>
          <w:rFonts w:hint="eastAsia"/>
        </w:rPr>
        <w:instrText>age"&gt;12&lt;/ref-type&gt;&lt;contributors&gt;&lt;/contributors&gt;&lt;titles&gt;&lt;title&gt;&lt;style face="normal" font="default" size="100%"&gt;Arduino Uno&lt;/style&gt;&lt;style face="normal" font="default" charset="136" size="100%"&gt;</w:instrText>
      </w:r>
      <w:r w:rsidR="00240D72">
        <w:rPr>
          <w:rFonts w:hint="eastAsia"/>
        </w:rPr>
        <w:instrText>功能簡介</w:instrText>
      </w:r>
      <w:r w:rsidR="00240D72">
        <w:rPr>
          <w:rFonts w:hint="eastAsia"/>
        </w:rPr>
        <w:instrText>&lt;/style&gt;&lt;/title&gt;&lt;/titles&gt;&lt;dates&gt;&lt;/dates&gt;&lt;urls&gt;&lt;related-urls&gt;</w:instrText>
      </w:r>
      <w:r w:rsidR="00240D72">
        <w:instrText>&lt;url&gt;https://openhome.cc/Gossip/Books/mBlockArduino1-3and1-4.html&lt;/url&gt;&lt;/related-urls&gt;&lt;/urls&gt;&lt;/record&gt;&lt;/Cite&gt;&lt;/EndNote&gt;</w:instrText>
      </w:r>
      <w:r w:rsidR="00711A5B">
        <w:fldChar w:fldCharType="separate"/>
      </w:r>
      <w:bookmarkEnd w:id="691"/>
      <w:r w:rsidR="00240D72">
        <w:rPr>
          <w:noProof/>
        </w:rPr>
        <w:t>[12]</w:t>
      </w:r>
      <w:r w:rsidR="00711A5B">
        <w:fldChar w:fldCharType="end"/>
      </w:r>
    </w:p>
    <w:p w14:paraId="48EB8F77" w14:textId="77777777" w:rsidR="004256E3" w:rsidRDefault="004256E3" w:rsidP="00E14F14">
      <w:pPr>
        <w:ind w:left="480" w:firstLine="480"/>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423D68D5" w:rsidR="00122B53" w:rsidRDefault="00D5373B" w:rsidP="00E14F14">
      <w:pPr>
        <w:ind w:left="480" w:firstLine="480"/>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4C330B56" w:rsidR="00355839" w:rsidRPr="00B66879" w:rsidRDefault="00355839" w:rsidP="00B66879">
      <w:pPr>
        <w:pStyle w:val="ac"/>
        <w:spacing w:after="180"/>
        <w:rPr>
          <w:sz w:val="16"/>
        </w:rPr>
      </w:pPr>
      <w:bookmarkStart w:id="692" w:name="_Toc107522695"/>
      <w:r w:rsidRPr="001A493D">
        <w:rPr>
          <w:rFonts w:hint="eastAsia"/>
        </w:rPr>
        <w:t>圖</w:t>
      </w:r>
      <w:r w:rsidRPr="001A493D">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w:t>
      </w:r>
      <w:r w:rsidR="005E698D">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240D72">
        <w:instrText xml:space="preserve"> ADDIN EN.CITE </w:instrText>
      </w:r>
      <w:r w:rsidR="00240D72">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240D72">
        <w:instrText xml:space="preserve"> ADDIN EN.CITE.DATA </w:instrText>
      </w:r>
      <w:r w:rsidR="00240D72">
        <w:fldChar w:fldCharType="end"/>
      </w:r>
      <w:r w:rsidR="00E2194A">
        <w:fldChar w:fldCharType="separate"/>
      </w:r>
      <w:bookmarkEnd w:id="692"/>
      <w:r w:rsidR="00240D72">
        <w:rPr>
          <w:noProof/>
        </w:rPr>
        <w:t>[13, 14]</w:t>
      </w:r>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22CB6719"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2D3F2B" w:rsidRPr="002D3F2B">
        <w:rPr>
          <w:rFonts w:hint="eastAsia"/>
        </w:rPr>
        <w:t>，但不能輸出類比電壓</w:t>
      </w:r>
      <w:r w:rsidR="004256E3">
        <w:fldChar w:fldCharType="begin"/>
      </w:r>
      <w:r w:rsidR="00240D72">
        <w:rPr>
          <w:rFonts w:hint="eastAsia"/>
        </w:rPr>
        <w:instrText xml:space="preserve"> ADDIN EN.CITE &lt;EndNote&gt;&lt;Cite&gt;&lt;Author&gt;</w:instrText>
      </w:r>
      <w:r w:rsidR="00240D72">
        <w:rPr>
          <w:rFonts w:hint="eastAsia"/>
        </w:rPr>
        <w:instrText>楊明豐</w:instrText>
      </w:r>
      <w:r w:rsidR="00240D72">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240D72">
        <w:rPr>
          <w:rFonts w:hint="eastAsia"/>
        </w:rPr>
        <w:instrText>楊明豐</w:instrText>
      </w:r>
      <w:r w:rsidR="00240D72">
        <w:rPr>
          <w:rFonts w:hint="eastAsia"/>
        </w:rPr>
        <w:instrText>&lt;/style&gt;&lt;/author&gt;&lt;/authors&gt;&lt;/contributors&gt;&lt;titles&gt;&lt;title&gt;&lt;style face="normal" font="default" size="100%"&gt;Arduino&lt;/style&gt;&lt;style face="normal" font="default" charset="136" size="100%"&gt;</w:instrText>
      </w:r>
      <w:r w:rsidR="00240D72">
        <w:rPr>
          <w:rFonts w:hint="eastAsia"/>
        </w:rPr>
        <w:instrText>最佳入門與應用</w:instrText>
      </w:r>
      <w:r w:rsidR="00240D72">
        <w:rPr>
          <w:rFonts w:hint="eastAsia"/>
        </w:rPr>
        <w:instrText>&lt;/style&gt;&lt;style face="normal" font="default" size="100%"&gt;: &lt;/style&gt;&lt;style face="normal" font="default" charset="136" size="100%"&gt;</w:instrText>
      </w:r>
      <w:r w:rsidR="00240D72">
        <w:rPr>
          <w:rFonts w:hint="eastAsia"/>
        </w:rPr>
        <w:instrText>打造互動設計輕鬆學</w:instrText>
      </w:r>
      <w:r w:rsidR="00240D72">
        <w:rPr>
          <w:rFonts w:hint="eastAsia"/>
        </w:rPr>
        <w:instrText>&lt;/style&gt;&lt;style face="normal" font="default" size="100%"&gt; (&lt;/style&gt;&lt;style face="normal" font="default" charset="136" size="100%"&gt;</w:instrText>
      </w:r>
      <w:r w:rsidR="00240D72">
        <w:rPr>
          <w:rFonts w:hint="eastAsia"/>
        </w:rPr>
        <w:instrText>第</w:instrText>
      </w:r>
      <w:r w:rsidR="00240D72">
        <w:rPr>
          <w:rFonts w:hint="eastAsia"/>
        </w:rPr>
        <w:instrText>&lt;/style&gt;&lt;style face="normal" font="default" size="100%"&gt;3&lt;/style&gt;&lt;style face="normal" font="default" charset="136" size="100%"&gt;</w:instrText>
      </w:r>
      <w:r w:rsidR="00240D72">
        <w:rPr>
          <w:rFonts w:hint="eastAsia"/>
        </w:rPr>
        <w:instrText>版</w:instrText>
      </w:r>
      <w:r w:rsidR="00240D72">
        <w:rPr>
          <w:rFonts w:hint="eastAsia"/>
        </w:rPr>
        <w:instrText>&lt;/style&gt;&lt;style face="normal" font="default" size="100%"&gt;)&lt;/style&gt;&lt;/title&gt;&lt;/titles&gt;&lt;dates&gt;&lt;year&gt;2021&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碁峰資訊股份有限公司</w:instrText>
      </w:r>
      <w:r w:rsidR="00240D72">
        <w:rPr>
          <w:rFonts w:hint="eastAsia"/>
        </w:rPr>
        <w:instrText>&lt;/style&gt;&lt;/publisher&gt;&lt;urls&gt;&lt;/urls&gt;&lt;/record&gt;&lt;/Cite&gt;&lt;/EndNote&gt;</w:instrText>
      </w:r>
      <w:r w:rsidR="004256E3">
        <w:fldChar w:fldCharType="separate"/>
      </w:r>
      <w:r w:rsidR="00240D72">
        <w:rPr>
          <w:noProof/>
        </w:rPr>
        <w:t>[14]</w:t>
      </w:r>
      <w:r w:rsidR="004256E3">
        <w:fldChar w:fldCharType="end"/>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221419B7"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240D72">
        <w:rPr>
          <w:rFonts w:hint="eastAsia"/>
        </w:rPr>
        <w:instrText xml:space="preserve"> ADDIN EN.CITE &lt;EndNote&gt;&lt;Cite&gt;&lt;Author&gt;</w:instrText>
      </w:r>
      <w:r w:rsidR="00240D72">
        <w:rPr>
          <w:rFonts w:hint="eastAsia"/>
        </w:rPr>
        <w:instrText>陸向陽</w:instrText>
      </w:r>
      <w:r w:rsidR="00240D72">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240D72">
        <w:rPr>
          <w:rFonts w:hint="eastAsia"/>
        </w:rPr>
        <w:instrText>陸向陽</w:instrText>
      </w:r>
      <w:r w:rsidR="00240D72">
        <w:rPr>
          <w:rFonts w:hint="eastAsia"/>
        </w:rPr>
        <w:instrText>&lt;/style&gt;&lt;/author&gt;&lt;/authors&gt;&lt;/contributors&gt;&lt;titles&gt;&lt;title&gt;&lt;style face="normal" font="default" charset="136" size="100%"&gt;</w:instrText>
      </w:r>
      <w:r w:rsidR="00240D72">
        <w:rPr>
          <w:rFonts w:hint="eastAsia"/>
        </w:rPr>
        <w:instrText>【</w:instrText>
      </w:r>
      <w:r w:rsidR="00240D72">
        <w:rPr>
          <w:rFonts w:hint="eastAsia"/>
        </w:rPr>
        <w:instrText>&lt;/style&gt;&lt;style face="normal" font="default" size="100%"&gt;Maker&lt;/style&gt;&lt;style face="normal" font="default" charset="136" size="100%"&gt;</w:instrText>
      </w:r>
      <w:r w:rsidR="00240D72">
        <w:rPr>
          <w:rFonts w:hint="eastAsia"/>
        </w:rPr>
        <w:instrText>進階】認識</w:instrText>
      </w:r>
      <w:r w:rsidR="00240D72">
        <w:rPr>
          <w:rFonts w:hint="eastAsia"/>
        </w:rPr>
        <w:instrText>&lt;/style&gt;&lt;style face="normal" font="default" size="100%"&gt;UART&lt;/style&gt;&lt;style face="normal" font="default" charset="136" size="100%"&gt;</w:instrText>
      </w:r>
      <w:r w:rsidR="00240D72">
        <w:rPr>
          <w:rFonts w:hint="eastAsia"/>
        </w:rPr>
        <w:instrText>、</w:instrText>
      </w:r>
      <w:r w:rsidR="00240D72">
        <w:rPr>
          <w:rFonts w:hint="eastAsia"/>
        </w:rPr>
        <w:instrText>&lt;/style&gt;&lt;style face="normal" font="default" size="100%"&gt;I2C&lt;/style&gt;&lt;style face="normal" font="default" charset="136" size="100%"&gt;</w:instrText>
      </w:r>
      <w:r w:rsidR="00240D72">
        <w:rPr>
          <w:rFonts w:hint="eastAsia"/>
        </w:rPr>
        <w:instrText>、</w:instrText>
      </w:r>
      <w:r w:rsidR="00240D72">
        <w:rPr>
          <w:rFonts w:hint="eastAsia"/>
        </w:rPr>
        <w:instrText>&lt;/style&gt;&lt;style face="normal" font="default" size="100%"&gt;SPI&lt;/style&gt;&lt;style face="normal" font="default" charset="136" size="100%"&gt;</w:instrText>
      </w:r>
      <w:r w:rsidR="00240D72">
        <w:rPr>
          <w:rFonts w:hint="eastAsia"/>
        </w:rPr>
        <w:instrText>三介面特性</w:instrText>
      </w:r>
      <w:r w:rsidR="00240D72">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240D72">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1206E5D9"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240D72">
        <w:rPr>
          <w:rFonts w:hint="eastAsia"/>
        </w:rPr>
        <w:instrText xml:space="preserve"> ADDIN EN.CITE &lt;EndNote&gt;&lt;Cite&gt;&lt;Author&gt;</w:instrText>
      </w:r>
      <w:r w:rsidR="00240D72">
        <w:rPr>
          <w:rFonts w:hint="eastAsia"/>
        </w:rPr>
        <w:instrText>趙英傑</w:instrText>
      </w:r>
      <w:r w:rsidR="00240D72">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240D72">
        <w:rPr>
          <w:rFonts w:hint="eastAsia"/>
        </w:rPr>
        <w:instrText>趙英傑</w:instrText>
      </w:r>
      <w:r w:rsidR="00240D72">
        <w:rPr>
          <w:rFonts w:hint="eastAsia"/>
        </w:rPr>
        <w:instrText>&lt;/style&gt;&lt;/author&gt;&lt;/authors&gt;&lt;/contributors&gt;&lt;titles&gt;&lt;title&gt;&lt;style face="normal" font="default" charset="136" size="100%"&gt;</w:instrText>
      </w:r>
      <w:r w:rsidR="00240D72">
        <w:rPr>
          <w:rFonts w:hint="eastAsia"/>
        </w:rPr>
        <w:instrText>超圖解</w:instrText>
      </w:r>
      <w:r w:rsidR="00240D72">
        <w:rPr>
          <w:rFonts w:hint="eastAsia"/>
        </w:rPr>
        <w:instrText>&lt;/style&gt;&lt;style face="normal" font="default" size="100%"&gt;Arduino&lt;/style&gt;&lt;style face="normal" font="default" charset="136" size="100%"&gt;</w:instrText>
      </w:r>
      <w:r w:rsidR="00240D72">
        <w:rPr>
          <w:rFonts w:hint="eastAsia"/>
        </w:rPr>
        <w:instrText>互動設計入門</w:instrText>
      </w:r>
      <w:r w:rsidR="00240D72">
        <w:rPr>
          <w:rFonts w:hint="eastAsia"/>
        </w:rPr>
        <w:instrText>&lt;/style&gt;&lt;/title&gt;&lt;/titles&gt;&lt;dates&gt;&lt;year&gt;2020&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旗標科技</w:instrText>
      </w:r>
      <w:r w:rsidR="00240D72">
        <w:rPr>
          <w:rFonts w:hint="eastAsia"/>
        </w:rPr>
        <w:instrText>&lt;/style&gt;&lt;/publisher&gt;&lt;urls&gt;&lt;/urls&gt;&lt;/record&gt;&lt;/Cite&gt;&lt;/EndNote&gt;</w:instrText>
      </w:r>
      <w:r w:rsidR="004A2EA4">
        <w:fldChar w:fldCharType="separate"/>
      </w:r>
      <w:r w:rsidR="00240D72">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5214B15C" w:rsidR="00756625" w:rsidRPr="00B66879" w:rsidRDefault="00756625" w:rsidP="00B66879">
      <w:pPr>
        <w:pStyle w:val="ac"/>
        <w:spacing w:after="180"/>
        <w:rPr>
          <w:sz w:val="16"/>
        </w:rPr>
      </w:pPr>
      <w:bookmarkStart w:id="693" w:name="_Ref100503279"/>
      <w:bookmarkStart w:id="694" w:name="_Ref100503272"/>
      <w:bookmarkStart w:id="695" w:name="_Toc107522696"/>
      <w:r w:rsidRPr="00802D61">
        <w:rPr>
          <w:rFonts w:hint="eastAsia"/>
        </w:rPr>
        <w:t>圖</w:t>
      </w:r>
      <w:r w:rsidRPr="00802D61">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4</w:t>
      </w:r>
      <w:r w:rsidR="005E698D">
        <w:fldChar w:fldCharType="end"/>
      </w:r>
      <w:bookmarkEnd w:id="693"/>
      <w:r w:rsidR="005525E5">
        <w:t xml:space="preserve"> </w:t>
      </w:r>
      <w:r w:rsidRPr="00802D61">
        <w:t>I2C</w:t>
      </w:r>
      <w:r w:rsidRPr="00802D61">
        <w:rPr>
          <w:rFonts w:hint="eastAsia"/>
        </w:rPr>
        <w:t>介面通訊協定示意圖</w:t>
      </w:r>
      <w:bookmarkEnd w:id="694"/>
      <w:r w:rsidR="00874C2F">
        <w:fldChar w:fldCharType="begin"/>
      </w:r>
      <w:r w:rsidR="00240D72">
        <w:rPr>
          <w:rFonts w:hint="eastAsia"/>
        </w:rPr>
        <w:instrText xml:space="preserve"> ADDIN EN.CITE &lt;EndNote&gt;&lt;Cite&gt;&lt;Author&gt;</w:instrText>
      </w:r>
      <w:r w:rsidR="00240D72">
        <w:rPr>
          <w:rFonts w:hint="eastAsia"/>
        </w:rPr>
        <w:instrText>趙英傑</w:instrText>
      </w:r>
      <w:r w:rsidR="00240D72">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240D72">
        <w:rPr>
          <w:rFonts w:hint="eastAsia"/>
        </w:rPr>
        <w:instrText>趙英傑</w:instrText>
      </w:r>
      <w:r w:rsidR="00240D72">
        <w:rPr>
          <w:rFonts w:hint="eastAsia"/>
        </w:rPr>
        <w:instrText>&lt;/style&gt;&lt;/author&gt;&lt;/authors&gt;&lt;/contributors&gt;&lt;titles&gt;&lt;title&gt;&lt;style face="normal" font="default" charset="136" size="100%"&gt;</w:instrText>
      </w:r>
      <w:r w:rsidR="00240D72">
        <w:rPr>
          <w:rFonts w:hint="eastAsia"/>
        </w:rPr>
        <w:instrText>超圖解</w:instrText>
      </w:r>
      <w:r w:rsidR="00240D72">
        <w:rPr>
          <w:rFonts w:hint="eastAsia"/>
        </w:rPr>
        <w:instrText>&lt;/style&gt;&lt;style face="normal" font="default" size="100%"&gt;Arduino&lt;/style&gt;&lt;style face="normal" font="default" charset="136" size="100%"&gt;</w:instrText>
      </w:r>
      <w:r w:rsidR="00240D72">
        <w:rPr>
          <w:rFonts w:hint="eastAsia"/>
        </w:rPr>
        <w:instrText>互動設計入門</w:instrText>
      </w:r>
      <w:r w:rsidR="00240D72">
        <w:rPr>
          <w:rFonts w:hint="eastAsia"/>
        </w:rPr>
        <w:instrText>&lt;/style&gt;&lt;/title&gt;&lt;/titles&gt;&lt;dates&gt;&lt;year&gt;2020&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旗標科技</w:instrText>
      </w:r>
      <w:r w:rsidR="00240D72">
        <w:rPr>
          <w:rFonts w:hint="eastAsia"/>
        </w:rPr>
        <w:instrText>&lt;/style&gt;&lt;/publisher&gt;&lt;urls&gt;&lt;/urls&gt;&lt;/record&gt;&lt;/Cite&gt;&lt;/EndNote&gt;</w:instrText>
      </w:r>
      <w:r w:rsidR="00874C2F">
        <w:fldChar w:fldCharType="separate"/>
      </w:r>
      <w:bookmarkEnd w:id="695"/>
      <w:r w:rsidR="00240D72">
        <w:rPr>
          <w:noProof/>
        </w:rPr>
        <w:t>[13]</w:t>
      </w:r>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r w:rsidR="00BB41EB">
        <w:rPr>
          <w:rFonts w:hint="eastAsia"/>
        </w:rPr>
        <w:t>元件間的時間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bit per second</w:t>
      </w:r>
      <w:r w:rsidR="00233AC6">
        <w:t>,bps</w:t>
      </w:r>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22674AC3" w14:textId="77777777" w:rsidR="009E12AD" w:rsidRDefault="000763B4" w:rsidP="009E12AD">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r w:rsidR="009E12AD">
        <w:rPr>
          <w:rFonts w:hint="eastAsia"/>
        </w:rPr>
        <w:t>本研究則將此二腳位連結無線通訊模組，將資料遠端傳輸回主機。惟該介面只能一對一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7656AA9D" w:rsidR="004801E7" w:rsidRDefault="00AF5BE3" w:rsidP="00B66879">
      <w:pPr>
        <w:pStyle w:val="ac"/>
        <w:spacing w:after="180"/>
      </w:pPr>
      <w:bookmarkStart w:id="696" w:name="_Ref103332124"/>
      <w:bookmarkStart w:id="697" w:name="_Toc10752269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bookmarkEnd w:id="696"/>
      <w:r w:rsidR="00B131A5">
        <w:t xml:space="preserve"> </w:t>
      </w:r>
      <w:r>
        <w:rPr>
          <w:rFonts w:hint="eastAsia"/>
        </w:rPr>
        <w:t>U</w:t>
      </w:r>
      <w:r>
        <w:t>ART</w:t>
      </w:r>
      <w:r>
        <w:rPr>
          <w:rFonts w:hint="eastAsia"/>
        </w:rPr>
        <w:t>通訊介面示意圖</w:t>
      </w:r>
      <w:bookmarkEnd w:id="697"/>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9E12AD">
      <w:pPr>
        <w:pStyle w:val="aa"/>
        <w:numPr>
          <w:ilvl w:val="0"/>
          <w:numId w:val="43"/>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個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埠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lastRenderedPageBreak/>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p>
    <w:p w14:paraId="341A855B" w14:textId="5049B65E" w:rsidR="007A3BCC" w:rsidRPr="00560ED7" w:rsidRDefault="007A3BCC" w:rsidP="00B66879">
      <w:pPr>
        <w:pStyle w:val="ac"/>
        <w:spacing w:after="180"/>
      </w:pPr>
      <w:bookmarkStart w:id="698" w:name="_Toc107522699"/>
      <w:r w:rsidRPr="00560ED7">
        <w:rPr>
          <w:rFonts w:hint="eastAsia"/>
        </w:rPr>
        <w:t>圖</w:t>
      </w:r>
      <w:r w:rsidRPr="00560ED7">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6</w:t>
      </w:r>
      <w:r w:rsidR="005E698D">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698"/>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t xml:space="preserve"> </w:t>
      </w:r>
      <w:bookmarkStart w:id="699" w:name="_Toc107613001"/>
      <w:r>
        <w:rPr>
          <w:rFonts w:hint="eastAsia"/>
        </w:rPr>
        <w:t>M</w:t>
      </w:r>
      <w:r>
        <w:t xml:space="preserve">PU6050 </w:t>
      </w:r>
      <w:r>
        <w:rPr>
          <w:rFonts w:hint="eastAsia"/>
        </w:rPr>
        <w:t>加速</w:t>
      </w:r>
      <w:r w:rsidR="00EB0E55">
        <w:rPr>
          <w:rFonts w:hint="eastAsia"/>
        </w:rPr>
        <w:t>度</w:t>
      </w:r>
      <w:r w:rsidR="00436696">
        <w:rPr>
          <w:rFonts w:hint="eastAsia"/>
        </w:rPr>
        <w:t>計</w:t>
      </w:r>
      <w:bookmarkEnd w:id="699"/>
    </w:p>
    <w:p w14:paraId="009D260A" w14:textId="5C9DAAB3" w:rsidR="009E12AD" w:rsidRDefault="00636588" w:rsidP="00AA148E">
      <w:pPr>
        <w:ind w:left="480" w:firstLine="480"/>
        <w:jc w:val="both"/>
      </w:pPr>
      <w:r>
        <w:rPr>
          <w:rFonts w:hint="eastAsia"/>
        </w:rPr>
        <w:t>M</w:t>
      </w:r>
      <w:r>
        <w:t>PU6050</w:t>
      </w:r>
      <w:r>
        <w:rPr>
          <w:rFonts w:hint="eastAsia"/>
        </w:rPr>
        <w:t>是由</w:t>
      </w:r>
      <w:r>
        <w:rPr>
          <w:rFonts w:hint="eastAsia"/>
        </w:rPr>
        <w:t>I</w:t>
      </w:r>
      <w:r>
        <w:t>nvenSense</w:t>
      </w:r>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6C23F4">
        <w:rPr>
          <w:rFonts w:hint="eastAsia"/>
        </w:rPr>
        <w:t>本研究則使用其加速度計的功能</w:t>
      </w:r>
      <w:r w:rsidR="006C23F4" w:rsidRPr="00636588">
        <w:rPr>
          <w:rFonts w:hint="eastAsia"/>
        </w:rPr>
        <w:t>。</w:t>
      </w:r>
      <w:r w:rsidR="006C23F4">
        <w:rPr>
          <w:rFonts w:hint="eastAsia"/>
        </w:rPr>
        <w:t>相關基本規格如</w:t>
      </w:r>
      <w:r w:rsidR="006C23F4">
        <w:fldChar w:fldCharType="begin"/>
      </w:r>
      <w:r w:rsidR="006C23F4">
        <w:instrText xml:space="preserve"> REF _Ref100519649 \h </w:instrText>
      </w:r>
      <w:r w:rsidR="006C23F4">
        <w:fldChar w:fldCharType="separate"/>
      </w:r>
      <w:r w:rsidR="006C23F4" w:rsidRPr="00010536">
        <w:rPr>
          <w:rFonts w:hint="eastAsia"/>
        </w:rPr>
        <w:t>表</w:t>
      </w:r>
      <w:r w:rsidR="006C23F4" w:rsidRPr="00010536">
        <w:t xml:space="preserve"> </w:t>
      </w:r>
      <w:r w:rsidR="006C23F4">
        <w:rPr>
          <w:noProof/>
        </w:rPr>
        <w:t>2</w:t>
      </w:r>
      <w:r w:rsidR="006C23F4">
        <w:noBreakHyphen/>
      </w:r>
      <w:r w:rsidR="006C23F4">
        <w:rPr>
          <w:noProof/>
        </w:rPr>
        <w:t>2</w:t>
      </w:r>
      <w:r w:rsidR="006C23F4">
        <w:fldChar w:fldCharType="end"/>
      </w:r>
      <w:r w:rsidR="006C23F4">
        <w:rPr>
          <w:rFonts w:hint="eastAsia"/>
        </w:rPr>
        <w:t>所示。</w:t>
      </w:r>
    </w:p>
    <w:p w14:paraId="317BA9FE" w14:textId="47CE9E59" w:rsidR="002A03E1" w:rsidRDefault="009E12AD" w:rsidP="00AA148E">
      <w:pPr>
        <w:ind w:left="480" w:firstLine="480"/>
        <w:jc w:val="both"/>
      </w:pPr>
      <w:r>
        <w:rPr>
          <w:rFonts w:hint="eastAsia"/>
        </w:rPr>
        <w:t>該模組因價格低廉且有</w:t>
      </w:r>
      <w:r w:rsidR="006C23F4">
        <w:rPr>
          <w:rFonts w:hint="eastAsia"/>
        </w:rPr>
        <w:t>較高的開發效率，符合本研究之目標。</w:t>
      </w:r>
    </w:p>
    <w:p w14:paraId="6C7BC22D" w14:textId="64B8C2BF" w:rsidR="002A03E1" w:rsidRDefault="002A03E1" w:rsidP="00C41BB2">
      <w:pPr>
        <w:ind w:leftChars="0" w:left="0" w:firstLineChars="0" w:firstLine="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17B03FB2" w:rsidR="002A03E1" w:rsidRPr="00010536" w:rsidRDefault="002A03E1" w:rsidP="00B66879">
      <w:pPr>
        <w:pStyle w:val="ac"/>
        <w:spacing w:after="180"/>
      </w:pPr>
      <w:bookmarkStart w:id="700" w:name="_Toc107522700"/>
      <w:r w:rsidRPr="00010536">
        <w:rPr>
          <w:rFonts w:hint="eastAsia"/>
        </w:rPr>
        <w:lastRenderedPageBreak/>
        <w:t>圖</w:t>
      </w:r>
      <w:r w:rsidRPr="00010536">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7</w:t>
      </w:r>
      <w:r w:rsidR="005E698D">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00"/>
    </w:p>
    <w:p w14:paraId="7302A213" w14:textId="528BD6A7" w:rsidR="00203C13" w:rsidRPr="00010536" w:rsidRDefault="00E37A3D" w:rsidP="00B66879">
      <w:pPr>
        <w:pStyle w:val="ac"/>
        <w:spacing w:after="180"/>
      </w:pPr>
      <w:bookmarkStart w:id="701" w:name="_Ref100519649"/>
      <w:bookmarkStart w:id="702" w:name="_Toc10758145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01"/>
      <w:r w:rsidR="00B131A5">
        <w:t xml:space="preserve"> </w:t>
      </w:r>
      <w:r w:rsidR="003D74AF" w:rsidRPr="00010536">
        <w:t xml:space="preserve">MPU6050 </w:t>
      </w:r>
      <w:r w:rsidR="003D74AF" w:rsidRPr="00010536">
        <w:rPr>
          <w:rFonts w:hint="eastAsia"/>
        </w:rPr>
        <w:t>感測模組規格表</w:t>
      </w:r>
      <w:bookmarkEnd w:id="702"/>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r w:rsidRPr="00B66879">
              <w:rPr>
                <w:rFonts w:hint="eastAsia"/>
                <w:sz w:val="20"/>
                <w:szCs w:val="20"/>
              </w:rPr>
              <w:t>陀螺儀</w:t>
            </w:r>
            <w:r w:rsidR="006C23F4">
              <w:rPr>
                <w:rFonts w:hint="eastAsia"/>
                <w:sz w:val="20"/>
                <w:szCs w:val="20"/>
              </w:rPr>
              <w:t>量</w:t>
            </w:r>
            <w:r w:rsidRPr="00B66879">
              <w:rPr>
                <w:rFonts w:hint="eastAsia"/>
                <w:sz w:val="20"/>
                <w:szCs w:val="20"/>
              </w:rPr>
              <w:t>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r w:rsidRPr="00B66879">
              <w:rPr>
                <w:rFonts w:hint="eastAsia"/>
                <w:sz w:val="20"/>
                <w:szCs w:val="20"/>
              </w:rPr>
              <w:t>引腳間距</w:t>
            </w:r>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7BF02687" w:rsidR="006C23F4" w:rsidRDefault="006C23F4" w:rsidP="00F97AE6">
      <w:pPr>
        <w:ind w:left="480" w:firstLine="480"/>
        <w:jc w:val="both"/>
      </w:pPr>
      <w:r>
        <w:rPr>
          <w:rFonts w:hint="eastAsia"/>
        </w:rPr>
        <w:t>因加速計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Pr>
          <w:rFonts w:hint="eastAsia"/>
        </w:rPr>
        <w:t>輸出範圍皆固定為</w:t>
      </w:r>
      <w:r>
        <w:rPr>
          <w:rFonts w:hint="eastAsia"/>
        </w:rPr>
        <w:t xml:space="preserve"> -32768 ~ 32767</w:t>
      </w:r>
      <w:r>
        <w:rPr>
          <w:rFonts w:hint="eastAsia"/>
        </w:rPr>
        <w:t>，可自行設定量測範圍</w:t>
      </w:r>
      <w:r w:rsidR="00F97AE6">
        <w:rPr>
          <w:rFonts w:hint="eastAsia"/>
        </w:rPr>
        <w:t>，當量測範圍設</w:t>
      </w:r>
      <w:r>
        <w:rPr>
          <w:rFonts w:hint="eastAsia"/>
        </w:rPr>
        <w:t>為</w:t>
      </w:r>
      <w:r>
        <w:rPr>
          <w:rFonts w:hint="eastAsia"/>
        </w:rPr>
        <w:t xml:space="preserve"> </w:t>
      </w:r>
      <w:r>
        <w:rPr>
          <w:rFonts w:hint="eastAsia"/>
        </w:rPr>
        <w:t>±</w:t>
      </w:r>
      <w:r>
        <w:rPr>
          <w:rFonts w:hint="eastAsia"/>
        </w:rPr>
        <w:t>4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sidR="00F97AE6">
        <w:rPr>
          <w:rFonts w:hint="eastAsia"/>
        </w:rPr>
        <w:t xml:space="preserve"> </w:t>
      </w:r>
      <w:r>
        <w:rPr>
          <w:rFonts w:hint="eastAsia"/>
        </w:rPr>
        <w:t>÷</w:t>
      </w:r>
      <w:r w:rsidR="00F97AE6">
        <w:rPr>
          <w:rFonts w:hint="eastAsia"/>
        </w:rPr>
        <w:t xml:space="preserve"> </w:t>
      </w:r>
      <w:r>
        <w:rPr>
          <w:rFonts w:hint="eastAsia"/>
        </w:rPr>
        <w:t>4 = 8192</w:t>
      </w:r>
      <w:r w:rsidR="00F97AE6" w:rsidRPr="00F97AE6">
        <w:t xml:space="preserve"> LSB/g</w:t>
      </w:r>
      <w:r>
        <w:rPr>
          <w:rFonts w:hint="eastAsia"/>
        </w:rPr>
        <w:t>，即所接收的數值除以</w:t>
      </w:r>
      <w:r>
        <w:rPr>
          <w:rFonts w:hint="eastAsia"/>
        </w:rPr>
        <w:t>8192</w:t>
      </w:r>
      <w:r>
        <w:rPr>
          <w:rFonts w:hint="eastAsia"/>
        </w:rPr>
        <w:t>後就是以</w:t>
      </w:r>
      <w:r>
        <w:rPr>
          <w:rFonts w:hint="eastAsia"/>
        </w:rPr>
        <w:t>g</w:t>
      </w:r>
      <w:r>
        <w:rPr>
          <w:rFonts w:hint="eastAsia"/>
        </w:rPr>
        <w:t>為單位。</w:t>
      </w:r>
      <w:r w:rsidR="00F97AE6">
        <w:rPr>
          <w:rFonts w:hint="eastAsia"/>
        </w:rPr>
        <w:t>惟需注意</w:t>
      </w:r>
      <w:r>
        <w:rPr>
          <w:rFonts w:hint="eastAsia"/>
        </w:rPr>
        <w:t>垂向需扣掉本身重力常數約</w:t>
      </w:r>
      <w:r>
        <w:rPr>
          <w:rFonts w:hint="eastAsia"/>
        </w:rPr>
        <w:t>1g</w:t>
      </w:r>
      <w:r>
        <w:rPr>
          <w:rFonts w:hint="eastAsia"/>
        </w:rPr>
        <w:t>。</w:t>
      </w: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03" w:name="_Toc107613002"/>
      <w:r w:rsidRPr="000C5678">
        <w:rPr>
          <w:rFonts w:hint="eastAsia"/>
        </w:rPr>
        <w:t>KSM133</w:t>
      </w:r>
      <w:r w:rsidRPr="000C5678">
        <w:rPr>
          <w:rFonts w:hint="eastAsia"/>
        </w:rPr>
        <w:t>重量感測器</w:t>
      </w:r>
      <w:bookmarkEnd w:id="703"/>
    </w:p>
    <w:p w14:paraId="4301C8FE" w14:textId="361EAC8B"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產生撓曲</w:t>
      </w:r>
      <w:r w:rsidR="00656F1A">
        <w:rPr>
          <w:rFonts w:hint="eastAsia"/>
        </w:rPr>
        <w:t>作用</w:t>
      </w:r>
      <w:r w:rsidR="00E14DA1">
        <w:rPr>
          <w:rFonts w:hint="eastAsia"/>
        </w:rPr>
        <w:t>使</w:t>
      </w:r>
      <w:r w:rsidR="00656F1A">
        <w:rPr>
          <w:rFonts w:hint="eastAsia"/>
        </w:rPr>
        <w:t>內部</w:t>
      </w:r>
      <w:r w:rsidRPr="00E1493D">
        <w:rPr>
          <w:rFonts w:hint="eastAsia"/>
        </w:rPr>
        <w:t>金屬</w:t>
      </w:r>
      <w:r w:rsidR="00E14DA1" w:rsidRPr="00E1493D">
        <w:rPr>
          <w:rFonts w:hint="eastAsia"/>
        </w:rPr>
        <w:t>微弱變形</w:t>
      </w:r>
      <w:r w:rsidR="00E14DA1">
        <w:rPr>
          <w:rFonts w:hint="eastAsia"/>
        </w:rPr>
        <w:t>，以</w:t>
      </w:r>
      <w:r w:rsidRPr="00E1493D">
        <w:rPr>
          <w:rFonts w:hint="eastAsia"/>
        </w:rPr>
        <w:t>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由海芯科技所設計之</w:t>
      </w:r>
      <w:r>
        <w:t>HX711</w:t>
      </w:r>
      <w:r>
        <w:rPr>
          <w:rFonts w:hint="eastAsia"/>
        </w:rPr>
        <w:t>晶片，用於接收</w:t>
      </w:r>
      <w:r w:rsidRPr="000C5678">
        <w:rPr>
          <w:rFonts w:hint="eastAsia"/>
        </w:rPr>
        <w:t>KSM133</w:t>
      </w:r>
      <w:r w:rsidR="00B401FD">
        <w:rPr>
          <w:rFonts w:hint="eastAsia"/>
        </w:rPr>
        <w:t>所</w:t>
      </w:r>
      <w:r>
        <w:rPr>
          <w:rFonts w:hint="eastAsia"/>
        </w:rPr>
        <w:t>量得</w:t>
      </w:r>
      <w:r w:rsidR="00B401FD">
        <w:rPr>
          <w:rFonts w:hint="eastAsia"/>
        </w:rPr>
        <w:t>的</w:t>
      </w:r>
      <w:r>
        <w:rPr>
          <w:rFonts w:hint="eastAsia"/>
        </w:rPr>
        <w:t>數值</w:t>
      </w:r>
      <w:r w:rsidR="00B401FD">
        <w:rPr>
          <w:rFonts w:hint="eastAsia"/>
        </w:rPr>
        <w:t>輸出給</w:t>
      </w:r>
      <w:r>
        <w:rPr>
          <w:rFonts w:hint="eastAsia"/>
        </w:rPr>
        <w:t>A</w:t>
      </w:r>
      <w:r>
        <w:t>rduino</w:t>
      </w:r>
      <w:r>
        <w:rPr>
          <w:rFonts w:hint="eastAsia"/>
        </w:rPr>
        <w:t>板，</w:t>
      </w:r>
      <w:r w:rsidRPr="00E14DA1">
        <w:rPr>
          <w:rFonts w:hint="eastAsia"/>
          <w:szCs w:val="24"/>
        </w:rPr>
        <w:t>如</w:t>
      </w:r>
      <w:r w:rsidR="00436696" w:rsidRPr="00E14DA1">
        <w:rPr>
          <w:szCs w:val="24"/>
        </w:rPr>
        <w:fldChar w:fldCharType="begin"/>
      </w:r>
      <w:r w:rsidR="00436696" w:rsidRPr="00E14DA1">
        <w:rPr>
          <w:szCs w:val="24"/>
        </w:rPr>
        <w:instrText xml:space="preserve"> </w:instrText>
      </w:r>
      <w:r w:rsidR="00436696" w:rsidRPr="00E14DA1">
        <w:rPr>
          <w:rFonts w:hint="eastAsia"/>
          <w:szCs w:val="24"/>
        </w:rPr>
        <w:instrText>REF _Ref107593216 \h</w:instrText>
      </w:r>
      <w:r w:rsidR="00436696" w:rsidRPr="00E14DA1">
        <w:rPr>
          <w:szCs w:val="24"/>
        </w:rPr>
        <w:instrText xml:space="preserve"> </w:instrText>
      </w:r>
      <w:r w:rsidR="00E14DA1">
        <w:rPr>
          <w:szCs w:val="24"/>
        </w:rPr>
        <w:instrText xml:space="preserve"> \* MERGEFORMAT </w:instrText>
      </w:r>
      <w:r w:rsidR="00436696" w:rsidRPr="00E14DA1">
        <w:rPr>
          <w:szCs w:val="24"/>
        </w:rPr>
      </w:r>
      <w:r w:rsidR="00436696" w:rsidRPr="00E14DA1">
        <w:rPr>
          <w:szCs w:val="24"/>
        </w:rPr>
        <w:fldChar w:fldCharType="separate"/>
      </w:r>
      <w:r w:rsidR="00436696" w:rsidRPr="00E14DA1">
        <w:rPr>
          <w:rFonts w:hint="eastAsia"/>
          <w:szCs w:val="24"/>
        </w:rPr>
        <w:t>圖</w:t>
      </w:r>
      <w:r w:rsidR="00436696" w:rsidRPr="00E14DA1">
        <w:rPr>
          <w:szCs w:val="24"/>
        </w:rPr>
        <w:t xml:space="preserve"> </w:t>
      </w:r>
      <w:r w:rsidR="00436696" w:rsidRPr="00E14DA1">
        <w:rPr>
          <w:noProof/>
          <w:szCs w:val="24"/>
        </w:rPr>
        <w:t>2</w:t>
      </w:r>
      <w:r w:rsidR="00436696" w:rsidRPr="00E14DA1">
        <w:rPr>
          <w:szCs w:val="24"/>
        </w:rPr>
        <w:noBreakHyphen/>
      </w:r>
      <w:r w:rsidR="00436696" w:rsidRPr="00E14DA1">
        <w:rPr>
          <w:noProof/>
          <w:szCs w:val="24"/>
        </w:rPr>
        <w:t>9</w:t>
      </w:r>
      <w:r w:rsidR="00436696" w:rsidRPr="00E14DA1">
        <w:rPr>
          <w:szCs w:val="24"/>
        </w:rPr>
        <w:fldChar w:fldCharType="end"/>
      </w:r>
      <w:r w:rsidRPr="00E14DA1">
        <w:rPr>
          <w:rFonts w:hint="eastAsia"/>
          <w:szCs w:val="24"/>
        </w:rPr>
        <w:t>所示。</w:t>
      </w:r>
      <w:r>
        <w:rPr>
          <w:rFonts w:hint="eastAsia"/>
        </w:rPr>
        <w:t>此外，本研究亦製作承壓板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51A23D36" w14:textId="2838B00E" w:rsidR="00E14DA1" w:rsidRDefault="00A556E9" w:rsidP="00E14DA1">
      <w:pPr>
        <w:ind w:left="480" w:firstLine="480"/>
      </w:pPr>
      <w:r>
        <w:rPr>
          <w:rFonts w:hint="eastAsia"/>
        </w:rPr>
        <w:t>該模組</w:t>
      </w:r>
      <w:r w:rsidR="00E14DA1">
        <w:rPr>
          <w:rFonts w:hint="eastAsia"/>
        </w:rPr>
        <w:t>所輸出數值即以公克</w:t>
      </w:r>
      <w:r w:rsidR="00E14DA1">
        <w:rPr>
          <w:rFonts w:hint="eastAsia"/>
        </w:rPr>
        <w:t>g</w:t>
      </w:r>
      <w:r w:rsidR="00E14DA1">
        <w:rPr>
          <w:rFonts w:hint="eastAsia"/>
        </w:rPr>
        <w:t>為單位，因此可不需轉換即可解讀。</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6"/>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2B1D847C" w:rsidR="003E3A03" w:rsidRPr="003E3A03" w:rsidRDefault="003E3A03" w:rsidP="00264ADD">
            <w:pPr>
              <w:ind w:leftChars="83" w:left="199" w:firstLine="400"/>
              <w:rPr>
                <w:sz w:val="20"/>
                <w:szCs w:val="20"/>
              </w:rPr>
            </w:pPr>
            <w:bookmarkStart w:id="704" w:name="_Toc107522701"/>
            <w:r w:rsidRPr="00786CB4">
              <w:rPr>
                <w:rFonts w:hint="eastAsia"/>
                <w:sz w:val="20"/>
                <w:szCs w:val="20"/>
              </w:rPr>
              <w:t>圖</w:t>
            </w:r>
            <w:r w:rsidRPr="00786CB4">
              <w:rPr>
                <w:rFonts w:hint="eastAsia"/>
                <w:sz w:val="20"/>
                <w:szCs w:val="20"/>
              </w:rPr>
              <w:t xml:space="preserve"> </w:t>
            </w:r>
            <w:r w:rsidR="005E698D">
              <w:rPr>
                <w:sz w:val="20"/>
                <w:szCs w:val="20"/>
              </w:rPr>
              <w:fldChar w:fldCharType="begin"/>
            </w:r>
            <w:r w:rsidR="005E698D">
              <w:rPr>
                <w:sz w:val="20"/>
                <w:szCs w:val="20"/>
              </w:rPr>
              <w:instrText xml:space="preserve"> </w:instrText>
            </w:r>
            <w:r w:rsidR="005E698D">
              <w:rPr>
                <w:rFonts w:hint="eastAsia"/>
                <w:sz w:val="20"/>
                <w:szCs w:val="20"/>
              </w:rPr>
              <w:instrText>STYLEREF 1 \s</w:instrText>
            </w:r>
            <w:r w:rsidR="005E698D">
              <w:rPr>
                <w:sz w:val="20"/>
                <w:szCs w:val="20"/>
              </w:rPr>
              <w:instrText xml:space="preserve">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w:instrText>
            </w:r>
            <w:r w:rsidR="005E698D">
              <w:rPr>
                <w:rFonts w:hint="eastAsia"/>
                <w:sz w:val="20"/>
                <w:szCs w:val="20"/>
              </w:rPr>
              <w:instrText xml:space="preserve">SEQ </w:instrText>
            </w:r>
            <w:r w:rsidR="005E698D">
              <w:rPr>
                <w:rFonts w:hint="eastAsia"/>
                <w:sz w:val="20"/>
                <w:szCs w:val="20"/>
              </w:rPr>
              <w:instrText>圖</w:instrText>
            </w:r>
            <w:r w:rsidR="005E698D">
              <w:rPr>
                <w:rFonts w:hint="eastAsia"/>
                <w:sz w:val="20"/>
                <w:szCs w:val="20"/>
              </w:rPr>
              <w:instrText xml:space="preserve"> \* ARABIC \s 1</w:instrText>
            </w:r>
            <w:r w:rsidR="005E698D">
              <w:rPr>
                <w:sz w:val="20"/>
                <w:szCs w:val="20"/>
              </w:rPr>
              <w:instrText xml:space="preserve"> </w:instrText>
            </w:r>
            <w:r w:rsidR="005E698D">
              <w:rPr>
                <w:sz w:val="20"/>
                <w:szCs w:val="20"/>
              </w:rPr>
              <w:fldChar w:fldCharType="separate"/>
            </w:r>
            <w:r w:rsidR="005E698D">
              <w:rPr>
                <w:noProof/>
                <w:sz w:val="20"/>
                <w:szCs w:val="20"/>
              </w:rPr>
              <w:t>8</w:t>
            </w:r>
            <w:r w:rsidR="005E698D">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04"/>
          </w:p>
        </w:tc>
        <w:tc>
          <w:tcPr>
            <w:tcW w:w="4262" w:type="dxa"/>
          </w:tcPr>
          <w:p w14:paraId="230EE0A0" w14:textId="55038A27" w:rsidR="003E3A03" w:rsidRPr="003E3A03" w:rsidRDefault="003E3A03" w:rsidP="003E3A03">
            <w:pPr>
              <w:ind w:left="480" w:firstLine="400"/>
              <w:rPr>
                <w:sz w:val="20"/>
                <w:szCs w:val="20"/>
              </w:rPr>
            </w:pPr>
            <w:bookmarkStart w:id="705" w:name="_Ref107593216"/>
            <w:bookmarkStart w:id="706" w:name="_Toc107522702"/>
            <w:r w:rsidRPr="00786CB4">
              <w:rPr>
                <w:rFonts w:hint="eastAsia"/>
                <w:sz w:val="20"/>
                <w:szCs w:val="20"/>
              </w:rPr>
              <w:t>圖</w:t>
            </w:r>
            <w:r w:rsidRPr="00786CB4">
              <w:rPr>
                <w:sz w:val="20"/>
                <w:szCs w:val="20"/>
              </w:rPr>
              <w:t xml:space="preserve"> </w:t>
            </w:r>
            <w:r w:rsidR="005E698D">
              <w:rPr>
                <w:sz w:val="20"/>
                <w:szCs w:val="20"/>
              </w:rPr>
              <w:fldChar w:fldCharType="begin"/>
            </w:r>
            <w:r w:rsidR="005E698D">
              <w:rPr>
                <w:sz w:val="20"/>
                <w:szCs w:val="20"/>
              </w:rPr>
              <w:instrText xml:space="preserve"> STYLEREF 1 \s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SEQ </w:instrText>
            </w:r>
            <w:r w:rsidR="005E698D">
              <w:rPr>
                <w:sz w:val="20"/>
                <w:szCs w:val="20"/>
              </w:rPr>
              <w:instrText>圖</w:instrText>
            </w:r>
            <w:r w:rsidR="005E698D">
              <w:rPr>
                <w:sz w:val="20"/>
                <w:szCs w:val="20"/>
              </w:rPr>
              <w:instrText xml:space="preserve"> \* ARABIC \s 1 </w:instrText>
            </w:r>
            <w:r w:rsidR="005E698D">
              <w:rPr>
                <w:sz w:val="20"/>
                <w:szCs w:val="20"/>
              </w:rPr>
              <w:fldChar w:fldCharType="separate"/>
            </w:r>
            <w:r w:rsidR="005E698D">
              <w:rPr>
                <w:noProof/>
                <w:sz w:val="20"/>
                <w:szCs w:val="20"/>
              </w:rPr>
              <w:t>9</w:t>
            </w:r>
            <w:r w:rsidR="005E698D">
              <w:rPr>
                <w:sz w:val="20"/>
                <w:szCs w:val="20"/>
              </w:rPr>
              <w:fldChar w:fldCharType="end"/>
            </w:r>
            <w:bookmarkEnd w:id="705"/>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06"/>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48DC9C51" w:rsidR="00AA148E" w:rsidRDefault="00AA148E" w:rsidP="00AA148E">
      <w:pPr>
        <w:pStyle w:val="ac"/>
        <w:spacing w:after="180"/>
      </w:pPr>
      <w:bookmarkStart w:id="707" w:name="_Ref102809321"/>
      <w:bookmarkStart w:id="708" w:name="_Toc107522703"/>
      <w:r w:rsidRPr="00DC74E4">
        <w:rPr>
          <w:rFonts w:hint="eastAsia"/>
        </w:rPr>
        <w:t>圖</w:t>
      </w:r>
      <w:r w:rsidRPr="00DC74E4">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0</w:t>
      </w:r>
      <w:r w:rsidR="005E698D">
        <w:fldChar w:fldCharType="end"/>
      </w:r>
      <w:bookmarkEnd w:id="707"/>
      <w:r w:rsidR="00B131A5">
        <w:t xml:space="preserve"> </w:t>
      </w:r>
      <w:r w:rsidRPr="00DC74E4">
        <w:rPr>
          <w:rFonts w:hint="eastAsia"/>
        </w:rPr>
        <w:t>組裝</w:t>
      </w:r>
      <w:r w:rsidRPr="00DC74E4">
        <w:t xml:space="preserve">KSM133 </w:t>
      </w:r>
      <w:r w:rsidRPr="00DC74E4">
        <w:rPr>
          <w:rFonts w:hint="eastAsia"/>
        </w:rPr>
        <w:t>感測模組與承壓板外觀</w:t>
      </w:r>
      <w:bookmarkEnd w:id="708"/>
    </w:p>
    <w:p w14:paraId="10D6CAB9" w14:textId="21C6D225" w:rsidR="00E57491" w:rsidRDefault="00E57491">
      <w:pPr>
        <w:widowControl/>
        <w:spacing w:line="240" w:lineRule="auto"/>
        <w:ind w:leftChars="0" w:left="0" w:firstLineChars="0" w:firstLine="0"/>
      </w:pPr>
    </w:p>
    <w:p w14:paraId="28952666" w14:textId="079832C0" w:rsidR="009C76B2" w:rsidRDefault="009C76B2" w:rsidP="009C76B2">
      <w:pPr>
        <w:pStyle w:val="31"/>
        <w:spacing w:before="360" w:after="180"/>
      </w:pPr>
      <w:r>
        <w:rPr>
          <w:rFonts w:hint="eastAsia"/>
        </w:rPr>
        <w:t xml:space="preserve"> </w:t>
      </w:r>
      <w:bookmarkStart w:id="709" w:name="_Toc107613003"/>
      <w:r w:rsidRPr="009C76B2">
        <w:t>BF350-3AA</w:t>
      </w:r>
      <w:r>
        <w:t xml:space="preserve"> </w:t>
      </w:r>
      <w:r>
        <w:rPr>
          <w:rFonts w:hint="eastAsia"/>
        </w:rPr>
        <w:t>應變計</w:t>
      </w:r>
      <w:bookmarkEnd w:id="709"/>
    </w:p>
    <w:p w14:paraId="0DBC1692" w14:textId="63788CBD"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10" w:name="_Toc1075814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10"/>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r w:rsidRPr="00B66879">
              <w:rPr>
                <w:rFonts w:hint="eastAsia"/>
                <w:sz w:val="20"/>
                <w:szCs w:val="20"/>
              </w:rPr>
              <w:t>≧</w:t>
            </w:r>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5C3D3187">
            <wp:extent cx="3275800" cy="1677527"/>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01732" cy="1690807"/>
                    </a:xfrm>
                    <a:prstGeom prst="rect">
                      <a:avLst/>
                    </a:prstGeom>
                  </pic:spPr>
                </pic:pic>
              </a:graphicData>
            </a:graphic>
          </wp:inline>
        </w:drawing>
      </w:r>
    </w:p>
    <w:p w14:paraId="3DD2A7DF" w14:textId="2B8378B9" w:rsidR="0090596A" w:rsidRDefault="0090596A">
      <w:pPr>
        <w:pStyle w:val="ac"/>
        <w:spacing w:after="180"/>
      </w:pPr>
      <w:bookmarkStart w:id="711" w:name="_Toc107522704"/>
      <w:r w:rsidRPr="00560ED7">
        <w:rPr>
          <w:rFonts w:hint="eastAsia"/>
        </w:rPr>
        <w:t>圖</w:t>
      </w:r>
      <w:r w:rsidRPr="00560ED7">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1</w:t>
      </w:r>
      <w:r w:rsidR="005E698D">
        <w:fldChar w:fldCharType="end"/>
      </w:r>
      <w:r w:rsidR="00B131A5">
        <w:t xml:space="preserve"> </w:t>
      </w:r>
      <w:r w:rsidRPr="00560ED7">
        <w:t>BF350-3AA</w:t>
      </w:r>
      <w:r w:rsidRPr="00560ED7">
        <w:rPr>
          <w:rFonts w:hint="eastAsia"/>
        </w:rPr>
        <w:t>感測模組外觀</w:t>
      </w:r>
      <w:bookmarkEnd w:id="711"/>
    </w:p>
    <w:p w14:paraId="3B08565E" w14:textId="77777777" w:rsidR="00E14DA1" w:rsidRDefault="00E14DA1" w:rsidP="00E14DA1">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49E61C61" w14:textId="77777777" w:rsidR="00E14DA1" w:rsidRDefault="00E14DA1" w:rsidP="00E14DA1">
      <w:pPr>
        <w:widowControl/>
        <w:spacing w:line="240" w:lineRule="auto"/>
        <w:ind w:leftChars="0" w:left="0" w:firstLineChars="0" w:firstLine="0"/>
      </w:pPr>
    </w:p>
    <w:p w14:paraId="5DBB6558" w14:textId="792BBE07" w:rsidR="00E14DA1" w:rsidRDefault="00E14DA1" w:rsidP="00E14DA1">
      <w:pPr>
        <w:ind w:left="480" w:firstLine="480"/>
      </w:pPr>
    </w:p>
    <w:p w14:paraId="1E260350" w14:textId="3359D5C7" w:rsidR="00E14DA1" w:rsidRDefault="00E14DA1" w:rsidP="00E14DA1">
      <w:pPr>
        <w:ind w:left="480" w:firstLine="480"/>
      </w:pPr>
    </w:p>
    <w:p w14:paraId="27F9807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12" w:name="_Toc107613004"/>
      <w:r w:rsidR="009038F7" w:rsidRPr="009038F7">
        <w:t>XBee PRO S3B</w:t>
      </w:r>
      <w:r>
        <w:rPr>
          <w:rFonts w:hint="eastAsia"/>
        </w:rPr>
        <w:t>無線通訊</w:t>
      </w:r>
      <w:r w:rsidRPr="000C5678">
        <w:rPr>
          <w:rFonts w:hint="eastAsia"/>
        </w:rPr>
        <w:t>模組</w:t>
      </w:r>
      <w:bookmarkEnd w:id="712"/>
    </w:p>
    <w:p w14:paraId="2BE0A753" w14:textId="7D11A8C7" w:rsidR="00035889" w:rsidRDefault="00035889" w:rsidP="00035889">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4</w:t>
      </w:r>
      <w:r>
        <w:fldChar w:fldCharType="end"/>
      </w:r>
      <w:r>
        <w:rPr>
          <w:rFonts w:hint="eastAsia"/>
        </w:rPr>
        <w:t>為短距離無線傳輸技術比較表，比較</w:t>
      </w:r>
      <w:r w:rsidRPr="00A97D86">
        <w:t>ZigBee</w:t>
      </w:r>
      <w:r>
        <w:rPr>
          <w:rFonts w:hint="eastAsia"/>
        </w:rPr>
        <w:t>、藍牙、</w:t>
      </w:r>
      <w:r w:rsidRPr="00035889">
        <w:t>WiFi</w:t>
      </w:r>
      <w:r>
        <w:rPr>
          <w:rFonts w:hint="eastAsia"/>
        </w:rPr>
        <w:t>三者，雖</w:t>
      </w:r>
      <w:r w:rsidRPr="00A97D86">
        <w:t>ZigBee</w:t>
      </w:r>
      <w:r>
        <w:rPr>
          <w:rFonts w:hint="eastAsia"/>
        </w:rPr>
        <w:t>傳輸範圍並非最遠，但考量功耗較低且多應用在感測設備上，因此為較適合應用於本研究的選項。</w:t>
      </w:r>
    </w:p>
    <w:p w14:paraId="647FD48C" w14:textId="77777777" w:rsidR="00035889" w:rsidRDefault="00035889" w:rsidP="00035889">
      <w:pPr>
        <w:ind w:left="480" w:firstLine="480"/>
      </w:pPr>
    </w:p>
    <w:p w14:paraId="1709DDF2" w14:textId="3089AED4" w:rsidR="00035889" w:rsidRDefault="00035889" w:rsidP="00035889">
      <w:pPr>
        <w:pStyle w:val="ac"/>
        <w:spacing w:after="180"/>
      </w:pPr>
      <w:bookmarkStart w:id="713" w:name="_Ref107242437"/>
      <w:bookmarkStart w:id="714" w:name="_Toc10758145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713"/>
      <w:r>
        <w:t xml:space="preserve"> </w:t>
      </w:r>
      <w:r>
        <w:rPr>
          <w:rFonts w:hint="eastAsia"/>
        </w:rPr>
        <w:t>無線傳輸技術比較</w:t>
      </w:r>
      <w:r>
        <w:fldChar w:fldCharType="begin"/>
      </w:r>
      <w:r w:rsidR="00240D72">
        <w:rPr>
          <w:rFonts w:hint="eastAsia"/>
        </w:rPr>
        <w:instrText xml:space="preserve"> ADDIN EN.CITE &lt;EndNote&gt;&lt;Cite&gt;&lt;Author&gt;</w:instrText>
      </w:r>
      <w:r w:rsidR="00240D72">
        <w:rPr>
          <w:rFonts w:hint="eastAsia"/>
        </w:rPr>
        <w:instrText>何紹彭</w:instrText>
      </w:r>
      <w:r w:rsidR="00240D72">
        <w:rPr>
          <w:rFonts w:hint="eastAsia"/>
        </w:rPr>
        <w:instrText>&lt;/Author&gt;&lt;RecNum&gt;63&lt;/RecNum&gt;&lt;DisplayText&gt;[16]&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240D72">
        <w:rPr>
          <w:rFonts w:hint="eastAsia"/>
        </w:rPr>
        <w:instrText>何紹彭</w:instrText>
      </w:r>
      <w:r w:rsidR="00240D72">
        <w:rPr>
          <w:rFonts w:hint="eastAsia"/>
        </w:rPr>
        <w:instrText>&lt;/style&gt;&lt;/author&gt;&lt;/authors&gt;&lt;/contributors&gt;&lt;titles&gt;&lt;title&gt;&lt;style face="normal" font="default" size="100%"&gt;Wi-Fi&lt;/style&gt;&lt;style face="normal" font="default" charset="136" size="100%"&gt;</w:instrText>
      </w:r>
      <w:r w:rsidR="00240D72">
        <w:rPr>
          <w:rFonts w:hint="eastAsia"/>
        </w:rPr>
        <w:instrText>、藍牙、</w:instrText>
      </w:r>
      <w:r w:rsidR="00240D72">
        <w:rPr>
          <w:rFonts w:hint="eastAsia"/>
        </w:rPr>
        <w:instrText>&lt;/style&gt;&lt;style face="normal" font="default" size="100%"&gt;ZigBee&lt;/style&gt;&lt;style face="normal" font="default" charset="136" size="100%"&gt;</w:instrText>
      </w:r>
      <w:r w:rsidR="00240D72">
        <w:rPr>
          <w:rFonts w:hint="eastAsia"/>
        </w:rPr>
        <w:instrText>－無線通訊三強，誰主沉浮？</w:instrText>
      </w:r>
      <w:r w:rsidR="00240D72">
        <w:rPr>
          <w:rFonts w:hint="eastAsia"/>
        </w:rPr>
        <w:instrText>&lt;/style&gt;&lt;/title&gt;&lt;/titles&gt;&lt;dates&gt;&lt;/dates&gt;&lt;urls&gt;&lt;</w:instrText>
      </w:r>
      <w:r w:rsidR="00240D72">
        <w:instrText>related-urls&gt;&lt;url&gt;http://www.ibtmag.com.tw/new_article.asp?ar_id=24983&lt;/url&gt;&lt;/related-urls&gt;&lt;/urls&gt;&lt;/record&gt;&lt;/Cite&gt;&lt;/EndNote&gt;</w:instrText>
      </w:r>
      <w:r>
        <w:fldChar w:fldCharType="separate"/>
      </w:r>
      <w:bookmarkEnd w:id="714"/>
      <w:r w:rsidR="00240D72">
        <w:rPr>
          <w:noProof/>
        </w:rPr>
        <w:t>[16]</w:t>
      </w:r>
      <w:r>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035889" w14:paraId="6383BC0F" w14:textId="77777777" w:rsidTr="00524F84">
        <w:trPr>
          <w:jc w:val="center"/>
        </w:trPr>
        <w:tc>
          <w:tcPr>
            <w:tcW w:w="1368" w:type="dxa"/>
          </w:tcPr>
          <w:p w14:paraId="709453A5" w14:textId="77777777" w:rsidR="00035889" w:rsidRPr="001047B7" w:rsidRDefault="00035889" w:rsidP="00524F84">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0559CCC4" w14:textId="77777777" w:rsidR="00035889" w:rsidRPr="001047B7" w:rsidRDefault="00035889" w:rsidP="00524F84">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1113D5D" w14:textId="3023253B" w:rsidR="00035889" w:rsidRPr="001047B7" w:rsidRDefault="00035889" w:rsidP="00524F84">
            <w:pPr>
              <w:ind w:leftChars="0" w:left="0" w:firstLineChars="0" w:firstLine="0"/>
              <w:jc w:val="center"/>
              <w:rPr>
                <w:sz w:val="20"/>
                <w:szCs w:val="20"/>
              </w:rPr>
            </w:pPr>
            <w:r w:rsidRPr="00035889">
              <w:rPr>
                <w:rFonts w:hint="eastAsia"/>
                <w:sz w:val="20"/>
                <w:szCs w:val="20"/>
              </w:rPr>
              <w:t>藍牙</w:t>
            </w:r>
          </w:p>
        </w:tc>
        <w:tc>
          <w:tcPr>
            <w:tcW w:w="2094" w:type="dxa"/>
          </w:tcPr>
          <w:p w14:paraId="6D6C0188" w14:textId="77777777" w:rsidR="00035889" w:rsidRPr="001047B7" w:rsidRDefault="00035889" w:rsidP="00524F84">
            <w:pPr>
              <w:ind w:leftChars="0" w:left="0" w:firstLineChars="0" w:firstLine="0"/>
              <w:jc w:val="center"/>
              <w:rPr>
                <w:sz w:val="20"/>
                <w:szCs w:val="20"/>
              </w:rPr>
            </w:pPr>
            <w:r w:rsidRPr="001047B7">
              <w:rPr>
                <w:rFonts w:hint="eastAsia"/>
                <w:sz w:val="20"/>
                <w:szCs w:val="20"/>
              </w:rPr>
              <w:t>W</w:t>
            </w:r>
            <w:r w:rsidRPr="001047B7">
              <w:rPr>
                <w:sz w:val="20"/>
                <w:szCs w:val="20"/>
              </w:rPr>
              <w:t>iFi</w:t>
            </w:r>
          </w:p>
        </w:tc>
      </w:tr>
      <w:tr w:rsidR="00035889" w14:paraId="5161EFFA" w14:textId="77777777" w:rsidTr="00524F84">
        <w:trPr>
          <w:jc w:val="center"/>
        </w:trPr>
        <w:tc>
          <w:tcPr>
            <w:tcW w:w="1368" w:type="dxa"/>
          </w:tcPr>
          <w:p w14:paraId="4FD27CD1"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範圍</w:t>
            </w:r>
          </w:p>
        </w:tc>
        <w:tc>
          <w:tcPr>
            <w:tcW w:w="2105" w:type="dxa"/>
          </w:tcPr>
          <w:p w14:paraId="590B30F2" w14:textId="77777777" w:rsidR="00035889" w:rsidRPr="001047B7" w:rsidRDefault="00035889" w:rsidP="00524F84">
            <w:pPr>
              <w:ind w:leftChars="0" w:left="0" w:firstLineChars="0" w:firstLine="0"/>
              <w:rPr>
                <w:sz w:val="20"/>
                <w:szCs w:val="20"/>
              </w:rPr>
            </w:pPr>
            <w:r>
              <w:rPr>
                <w:rFonts w:hint="eastAsia"/>
                <w:sz w:val="20"/>
                <w:szCs w:val="20"/>
              </w:rPr>
              <w:t>50</w:t>
            </w:r>
            <w:r w:rsidRPr="001047B7">
              <w:rPr>
                <w:sz w:val="20"/>
                <w:szCs w:val="20"/>
              </w:rPr>
              <w:t xml:space="preserve"> ~ </w:t>
            </w:r>
            <w:r>
              <w:rPr>
                <w:rFonts w:hint="eastAsia"/>
                <w:sz w:val="20"/>
                <w:szCs w:val="20"/>
              </w:rPr>
              <w:t>300</w:t>
            </w:r>
            <w:r w:rsidRPr="001047B7">
              <w:rPr>
                <w:sz w:val="20"/>
                <w:szCs w:val="20"/>
              </w:rPr>
              <w:t>m</w:t>
            </w:r>
          </w:p>
        </w:tc>
        <w:tc>
          <w:tcPr>
            <w:tcW w:w="2081" w:type="dxa"/>
          </w:tcPr>
          <w:p w14:paraId="1D6197A5" w14:textId="77777777" w:rsidR="00035889" w:rsidRPr="001047B7" w:rsidRDefault="00035889" w:rsidP="00524F84">
            <w:pPr>
              <w:ind w:leftChars="0" w:left="0" w:firstLineChars="0" w:firstLine="0"/>
              <w:rPr>
                <w:sz w:val="20"/>
                <w:szCs w:val="20"/>
              </w:rPr>
            </w:pPr>
            <w:r w:rsidRPr="001047B7">
              <w:rPr>
                <w:rFonts w:hint="eastAsia"/>
                <w:sz w:val="20"/>
                <w:szCs w:val="20"/>
              </w:rPr>
              <w:t>1</w:t>
            </w:r>
            <w:r w:rsidRPr="001047B7">
              <w:rPr>
                <w:sz w:val="20"/>
                <w:szCs w:val="20"/>
              </w:rPr>
              <w:t>0</w:t>
            </w:r>
            <w:r>
              <w:rPr>
                <w:rFonts w:hint="eastAsia"/>
                <w:sz w:val="20"/>
                <w:szCs w:val="20"/>
              </w:rPr>
              <w:t>~100</w:t>
            </w:r>
            <w:r w:rsidRPr="001047B7">
              <w:rPr>
                <w:sz w:val="20"/>
                <w:szCs w:val="20"/>
              </w:rPr>
              <w:t>m</w:t>
            </w:r>
          </w:p>
        </w:tc>
        <w:tc>
          <w:tcPr>
            <w:tcW w:w="2094" w:type="dxa"/>
          </w:tcPr>
          <w:p w14:paraId="440365B7" w14:textId="77777777" w:rsidR="00035889" w:rsidRPr="001047B7" w:rsidRDefault="00035889" w:rsidP="00524F84">
            <w:pPr>
              <w:ind w:leftChars="0" w:left="0" w:firstLineChars="0" w:firstLine="0"/>
              <w:rPr>
                <w:sz w:val="20"/>
                <w:szCs w:val="20"/>
              </w:rPr>
            </w:pPr>
            <w:r>
              <w:rPr>
                <w:rFonts w:hint="eastAsia"/>
                <w:sz w:val="20"/>
                <w:szCs w:val="20"/>
              </w:rPr>
              <w:t>100~300</w:t>
            </w:r>
            <w:r w:rsidRPr="001047B7">
              <w:rPr>
                <w:sz w:val="20"/>
                <w:szCs w:val="20"/>
              </w:rPr>
              <w:t>m</w:t>
            </w:r>
          </w:p>
        </w:tc>
      </w:tr>
      <w:tr w:rsidR="00035889" w14:paraId="5B4A46D4" w14:textId="77777777" w:rsidTr="00524F84">
        <w:trPr>
          <w:jc w:val="center"/>
        </w:trPr>
        <w:tc>
          <w:tcPr>
            <w:tcW w:w="1368" w:type="dxa"/>
          </w:tcPr>
          <w:p w14:paraId="35402323"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速率</w:t>
            </w:r>
          </w:p>
        </w:tc>
        <w:tc>
          <w:tcPr>
            <w:tcW w:w="2105" w:type="dxa"/>
          </w:tcPr>
          <w:p w14:paraId="7890BCF8" w14:textId="77777777" w:rsidR="00035889" w:rsidRPr="001047B7" w:rsidRDefault="00035889" w:rsidP="00524F84">
            <w:pPr>
              <w:ind w:leftChars="0" w:left="0" w:firstLineChars="0" w:firstLine="0"/>
              <w:rPr>
                <w:sz w:val="20"/>
                <w:szCs w:val="20"/>
              </w:rPr>
            </w:pPr>
            <w:r>
              <w:rPr>
                <w:rFonts w:hint="eastAsia"/>
                <w:sz w:val="20"/>
                <w:szCs w:val="20"/>
              </w:rPr>
              <w:t>250</w:t>
            </w:r>
            <w:r w:rsidRPr="001047B7">
              <w:rPr>
                <w:sz w:val="20"/>
                <w:szCs w:val="20"/>
              </w:rPr>
              <w:t>kbps</w:t>
            </w:r>
          </w:p>
        </w:tc>
        <w:tc>
          <w:tcPr>
            <w:tcW w:w="2081" w:type="dxa"/>
          </w:tcPr>
          <w:p w14:paraId="63AE6C54" w14:textId="77777777" w:rsidR="00035889" w:rsidRPr="001047B7" w:rsidRDefault="00035889" w:rsidP="00524F84">
            <w:pPr>
              <w:ind w:leftChars="0" w:left="0" w:firstLineChars="0" w:firstLine="0"/>
              <w:rPr>
                <w:sz w:val="20"/>
                <w:szCs w:val="20"/>
              </w:rPr>
            </w:pPr>
            <w:r>
              <w:rPr>
                <w:rFonts w:hint="eastAsia"/>
                <w:sz w:val="20"/>
                <w:szCs w:val="20"/>
              </w:rPr>
              <w:t>24</w:t>
            </w:r>
            <w:r w:rsidRPr="001047B7">
              <w:rPr>
                <w:sz w:val="20"/>
                <w:szCs w:val="20"/>
              </w:rPr>
              <w:t>Mbps</w:t>
            </w:r>
          </w:p>
        </w:tc>
        <w:tc>
          <w:tcPr>
            <w:tcW w:w="2094" w:type="dxa"/>
          </w:tcPr>
          <w:p w14:paraId="357EC4A2" w14:textId="77777777" w:rsidR="00035889" w:rsidRPr="001047B7" w:rsidRDefault="00035889" w:rsidP="00524F84">
            <w:pPr>
              <w:ind w:leftChars="0" w:left="0" w:firstLineChars="0" w:firstLine="0"/>
              <w:rPr>
                <w:sz w:val="20"/>
                <w:szCs w:val="20"/>
              </w:rPr>
            </w:pPr>
            <w:r>
              <w:rPr>
                <w:rFonts w:hint="eastAsia"/>
                <w:sz w:val="20"/>
                <w:szCs w:val="20"/>
              </w:rPr>
              <w:t>300</w:t>
            </w:r>
            <w:r w:rsidRPr="001047B7">
              <w:rPr>
                <w:sz w:val="20"/>
                <w:szCs w:val="20"/>
              </w:rPr>
              <w:t>Mbps</w:t>
            </w:r>
          </w:p>
        </w:tc>
      </w:tr>
      <w:tr w:rsidR="00035889" w14:paraId="26C5FF2E" w14:textId="77777777" w:rsidTr="00524F84">
        <w:trPr>
          <w:jc w:val="center"/>
        </w:trPr>
        <w:tc>
          <w:tcPr>
            <w:tcW w:w="1368" w:type="dxa"/>
          </w:tcPr>
          <w:p w14:paraId="4B8C13E6" w14:textId="77777777" w:rsidR="00035889" w:rsidRPr="001047B7" w:rsidRDefault="00035889" w:rsidP="00524F84">
            <w:pPr>
              <w:ind w:leftChars="0" w:left="0" w:firstLineChars="0" w:firstLine="0"/>
              <w:jc w:val="center"/>
              <w:rPr>
                <w:sz w:val="20"/>
                <w:szCs w:val="20"/>
              </w:rPr>
            </w:pPr>
            <w:r w:rsidRPr="001047B7">
              <w:rPr>
                <w:rFonts w:hint="eastAsia"/>
                <w:sz w:val="20"/>
                <w:szCs w:val="20"/>
              </w:rPr>
              <w:t>頻寬</w:t>
            </w:r>
          </w:p>
        </w:tc>
        <w:tc>
          <w:tcPr>
            <w:tcW w:w="2105" w:type="dxa"/>
          </w:tcPr>
          <w:p w14:paraId="57E43313"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6888358B"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4C7B06F0"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035889" w14:paraId="5880B84C" w14:textId="77777777" w:rsidTr="00524F84">
        <w:trPr>
          <w:jc w:val="center"/>
        </w:trPr>
        <w:tc>
          <w:tcPr>
            <w:tcW w:w="1368" w:type="dxa"/>
          </w:tcPr>
          <w:p w14:paraId="14DB40F6" w14:textId="77777777" w:rsidR="00035889" w:rsidRPr="001047B7" w:rsidRDefault="00035889" w:rsidP="00524F84">
            <w:pPr>
              <w:ind w:leftChars="0" w:left="0" w:firstLineChars="0" w:firstLine="0"/>
              <w:jc w:val="center"/>
              <w:rPr>
                <w:sz w:val="20"/>
                <w:szCs w:val="20"/>
              </w:rPr>
            </w:pPr>
            <w:r w:rsidRPr="001047B7">
              <w:rPr>
                <w:rFonts w:hint="eastAsia"/>
                <w:sz w:val="20"/>
                <w:szCs w:val="20"/>
              </w:rPr>
              <w:t>應用</w:t>
            </w:r>
          </w:p>
        </w:tc>
        <w:tc>
          <w:tcPr>
            <w:tcW w:w="2105" w:type="dxa"/>
          </w:tcPr>
          <w:p w14:paraId="3A57C827" w14:textId="77777777" w:rsidR="00035889" w:rsidRPr="001047B7" w:rsidRDefault="00035889" w:rsidP="00524F84">
            <w:pPr>
              <w:ind w:leftChars="0" w:left="0" w:firstLineChars="0" w:firstLine="0"/>
              <w:rPr>
                <w:sz w:val="20"/>
                <w:szCs w:val="20"/>
              </w:rPr>
            </w:pPr>
            <w:r w:rsidRPr="001047B7">
              <w:rPr>
                <w:rFonts w:hint="eastAsia"/>
                <w:sz w:val="20"/>
                <w:szCs w:val="20"/>
              </w:rPr>
              <w:t>無線感測器</w:t>
            </w:r>
          </w:p>
        </w:tc>
        <w:tc>
          <w:tcPr>
            <w:tcW w:w="2081" w:type="dxa"/>
          </w:tcPr>
          <w:p w14:paraId="54A64F24" w14:textId="77777777" w:rsidR="00035889" w:rsidRPr="001047B7" w:rsidRDefault="00035889" w:rsidP="00524F84">
            <w:pPr>
              <w:ind w:leftChars="0" w:left="0" w:firstLineChars="0" w:firstLine="0"/>
              <w:rPr>
                <w:sz w:val="20"/>
                <w:szCs w:val="20"/>
              </w:rPr>
            </w:pPr>
            <w:r w:rsidRPr="001047B7">
              <w:rPr>
                <w:rFonts w:hint="eastAsia"/>
                <w:sz w:val="20"/>
                <w:szCs w:val="20"/>
              </w:rPr>
              <w:t>耳機、無線感測器</w:t>
            </w:r>
          </w:p>
        </w:tc>
        <w:tc>
          <w:tcPr>
            <w:tcW w:w="2094" w:type="dxa"/>
          </w:tcPr>
          <w:p w14:paraId="0B370327" w14:textId="77777777" w:rsidR="00035889" w:rsidRPr="001047B7" w:rsidRDefault="00035889" w:rsidP="00524F84">
            <w:pPr>
              <w:ind w:leftChars="0" w:left="0" w:firstLineChars="0" w:firstLine="0"/>
              <w:rPr>
                <w:sz w:val="20"/>
                <w:szCs w:val="20"/>
              </w:rPr>
            </w:pPr>
            <w:r w:rsidRPr="001047B7">
              <w:rPr>
                <w:rFonts w:hint="eastAsia"/>
                <w:sz w:val="20"/>
                <w:szCs w:val="20"/>
              </w:rPr>
              <w:t>電腦、手機</w:t>
            </w:r>
          </w:p>
        </w:tc>
      </w:tr>
      <w:tr w:rsidR="00035889" w14:paraId="707B3BB8" w14:textId="77777777" w:rsidTr="00524F84">
        <w:trPr>
          <w:jc w:val="center"/>
        </w:trPr>
        <w:tc>
          <w:tcPr>
            <w:tcW w:w="1368" w:type="dxa"/>
          </w:tcPr>
          <w:p w14:paraId="5D2B203D" w14:textId="77777777" w:rsidR="00035889" w:rsidRPr="001047B7" w:rsidRDefault="00035889" w:rsidP="00524F84">
            <w:pPr>
              <w:ind w:leftChars="0" w:left="0" w:firstLineChars="0" w:firstLine="0"/>
              <w:jc w:val="center"/>
              <w:rPr>
                <w:sz w:val="20"/>
                <w:szCs w:val="20"/>
              </w:rPr>
            </w:pPr>
            <w:r>
              <w:rPr>
                <w:rFonts w:hint="eastAsia"/>
                <w:sz w:val="20"/>
                <w:szCs w:val="20"/>
              </w:rPr>
              <w:t xml:space="preserve"> </w:t>
            </w:r>
            <w:r>
              <w:rPr>
                <w:rFonts w:hint="eastAsia"/>
                <w:sz w:val="20"/>
                <w:szCs w:val="20"/>
              </w:rPr>
              <w:t>功耗</w:t>
            </w:r>
          </w:p>
        </w:tc>
        <w:tc>
          <w:tcPr>
            <w:tcW w:w="2105" w:type="dxa"/>
          </w:tcPr>
          <w:p w14:paraId="5A809BD3" w14:textId="77777777" w:rsidR="00035889" w:rsidRPr="001047B7" w:rsidRDefault="00035889" w:rsidP="00524F84">
            <w:pPr>
              <w:ind w:leftChars="0" w:left="0" w:firstLineChars="0" w:firstLine="0"/>
              <w:rPr>
                <w:sz w:val="20"/>
                <w:szCs w:val="20"/>
              </w:rPr>
            </w:pPr>
            <w:r>
              <w:rPr>
                <w:rFonts w:hint="eastAsia"/>
                <w:sz w:val="20"/>
                <w:szCs w:val="20"/>
              </w:rPr>
              <w:t>低</w:t>
            </w:r>
          </w:p>
        </w:tc>
        <w:tc>
          <w:tcPr>
            <w:tcW w:w="2081" w:type="dxa"/>
          </w:tcPr>
          <w:p w14:paraId="12E6DB6D" w14:textId="77777777" w:rsidR="00035889" w:rsidRPr="001047B7" w:rsidRDefault="00035889" w:rsidP="00524F84">
            <w:pPr>
              <w:ind w:leftChars="0" w:left="0" w:firstLineChars="0" w:firstLine="0"/>
              <w:rPr>
                <w:sz w:val="20"/>
                <w:szCs w:val="20"/>
              </w:rPr>
            </w:pPr>
            <w:r>
              <w:rPr>
                <w:rFonts w:hint="eastAsia"/>
                <w:sz w:val="20"/>
                <w:szCs w:val="20"/>
              </w:rPr>
              <w:t>中</w:t>
            </w:r>
          </w:p>
        </w:tc>
        <w:tc>
          <w:tcPr>
            <w:tcW w:w="2094" w:type="dxa"/>
          </w:tcPr>
          <w:p w14:paraId="3D7C9C0C" w14:textId="77777777" w:rsidR="00035889" w:rsidRPr="001047B7" w:rsidRDefault="00035889" w:rsidP="00524F84">
            <w:pPr>
              <w:ind w:leftChars="0" w:left="0" w:firstLineChars="0" w:firstLine="0"/>
              <w:rPr>
                <w:sz w:val="20"/>
                <w:szCs w:val="20"/>
              </w:rPr>
            </w:pPr>
            <w:r>
              <w:rPr>
                <w:rFonts w:hint="eastAsia"/>
                <w:sz w:val="20"/>
                <w:szCs w:val="20"/>
              </w:rPr>
              <w:t>高</w:t>
            </w:r>
          </w:p>
        </w:tc>
      </w:tr>
      <w:tr w:rsidR="00035889" w14:paraId="1050BAB2" w14:textId="77777777" w:rsidTr="00524F84">
        <w:trPr>
          <w:jc w:val="center"/>
        </w:trPr>
        <w:tc>
          <w:tcPr>
            <w:tcW w:w="1368" w:type="dxa"/>
          </w:tcPr>
          <w:p w14:paraId="42AEE6FF" w14:textId="77777777" w:rsidR="00035889" w:rsidRDefault="00035889" w:rsidP="00524F84">
            <w:pPr>
              <w:ind w:leftChars="0" w:left="0" w:firstLineChars="0" w:firstLine="0"/>
              <w:jc w:val="center"/>
              <w:rPr>
                <w:sz w:val="20"/>
                <w:szCs w:val="20"/>
              </w:rPr>
            </w:pPr>
            <w:r>
              <w:rPr>
                <w:rFonts w:hint="eastAsia"/>
                <w:sz w:val="20"/>
                <w:szCs w:val="20"/>
              </w:rPr>
              <w:t>成本</w:t>
            </w:r>
          </w:p>
        </w:tc>
        <w:tc>
          <w:tcPr>
            <w:tcW w:w="2105" w:type="dxa"/>
          </w:tcPr>
          <w:p w14:paraId="4AE0A6DE" w14:textId="77777777" w:rsidR="00035889" w:rsidRDefault="00035889" w:rsidP="00524F84">
            <w:pPr>
              <w:ind w:leftChars="0" w:left="0" w:firstLineChars="0" w:firstLine="0"/>
              <w:rPr>
                <w:sz w:val="20"/>
                <w:szCs w:val="20"/>
              </w:rPr>
            </w:pPr>
            <w:r>
              <w:rPr>
                <w:rFonts w:hint="eastAsia"/>
                <w:sz w:val="20"/>
                <w:szCs w:val="20"/>
              </w:rPr>
              <w:t>低</w:t>
            </w:r>
          </w:p>
        </w:tc>
        <w:tc>
          <w:tcPr>
            <w:tcW w:w="2081" w:type="dxa"/>
          </w:tcPr>
          <w:p w14:paraId="276E7182" w14:textId="77777777" w:rsidR="00035889" w:rsidRDefault="00035889" w:rsidP="00524F84">
            <w:pPr>
              <w:ind w:leftChars="0" w:left="0" w:firstLineChars="0" w:firstLine="0"/>
              <w:rPr>
                <w:sz w:val="20"/>
                <w:szCs w:val="20"/>
              </w:rPr>
            </w:pPr>
            <w:r>
              <w:rPr>
                <w:rFonts w:hint="eastAsia"/>
                <w:sz w:val="20"/>
                <w:szCs w:val="20"/>
              </w:rPr>
              <w:t>中</w:t>
            </w:r>
          </w:p>
        </w:tc>
        <w:tc>
          <w:tcPr>
            <w:tcW w:w="2094" w:type="dxa"/>
          </w:tcPr>
          <w:p w14:paraId="5305606B" w14:textId="77777777" w:rsidR="00035889" w:rsidRDefault="00035889" w:rsidP="00524F84">
            <w:pPr>
              <w:ind w:leftChars="0" w:left="0" w:firstLineChars="0" w:firstLine="0"/>
              <w:rPr>
                <w:sz w:val="20"/>
                <w:szCs w:val="20"/>
              </w:rPr>
            </w:pPr>
            <w:r>
              <w:rPr>
                <w:rFonts w:hint="eastAsia"/>
                <w:sz w:val="20"/>
                <w:szCs w:val="20"/>
              </w:rPr>
              <w:t>高</w:t>
            </w:r>
          </w:p>
        </w:tc>
      </w:tr>
    </w:tbl>
    <w:p w14:paraId="0416FFA2" w14:textId="77777777" w:rsidR="00035889" w:rsidRDefault="00035889" w:rsidP="00035889">
      <w:pPr>
        <w:ind w:leftChars="0" w:left="0" w:firstLineChars="0" w:firstLine="0"/>
      </w:pPr>
    </w:p>
    <w:p w14:paraId="4719173E" w14:textId="77777777" w:rsidR="00035889" w:rsidRDefault="00035889" w:rsidP="00D8658A">
      <w:pPr>
        <w:ind w:left="480" w:firstLine="480"/>
      </w:pPr>
    </w:p>
    <w:p w14:paraId="7A8BE936" w14:textId="00C54152" w:rsidR="00A97D86" w:rsidRDefault="002F0166" w:rsidP="00D8658A">
      <w:pPr>
        <w:ind w:left="480" w:firstLine="480"/>
      </w:pPr>
      <w:r w:rsidRPr="002F0166">
        <w:rPr>
          <w:rFonts w:hint="eastAsia"/>
        </w:rPr>
        <w:t xml:space="preserve">XBe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個設備都稱作為節點</w:t>
      </w:r>
      <w:r w:rsidR="00D779F9">
        <w:fldChar w:fldCharType="begin"/>
      </w:r>
      <w:r w:rsidR="00240D72">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240D72">
        <w:rPr>
          <w:rFonts w:hint="eastAsia"/>
        </w:rPr>
        <w:instrText>age"&gt;12&lt;/ref-type&gt;&lt;contributors&gt;&lt;/contributors&gt;&lt;titles&gt;&lt;title&gt;&lt;style face="normal" font="default" size="100%"&gt;XBee&lt;/style&gt;&lt;style face="normal" font="default" charset="136" size="100%"&gt;</w:instrText>
      </w:r>
      <w:r w:rsidR="00240D72">
        <w:rPr>
          <w:rFonts w:hint="eastAsia"/>
        </w:rPr>
        <w:instrText>模組通訊實驗（二）：認識</w:instrText>
      </w:r>
      <w:r w:rsidR="00240D72">
        <w:rPr>
          <w:rFonts w:hint="eastAsia"/>
        </w:rPr>
        <w:instrText>&lt;/style&gt;&lt;style face="normal" font="default" size="100%"&gt;XBe</w:instrText>
      </w:r>
      <w:r w:rsidR="00240D72">
        <w:instrText>e&lt;/style&gt;&lt;/title&gt;&lt;/titles&gt;&lt;dates&gt;&lt;/dates&gt;&lt;urls&gt;&lt;related-urls&gt;&lt;url&gt;https://swf.com.tw/?p=770&lt;/url&gt;&lt;/related-urls&gt;&lt;/urls&gt;&lt;/record&gt;&lt;/Cite&gt;&lt;/EndNote&gt;</w:instrText>
      </w:r>
      <w:r w:rsidR="00D779F9">
        <w:fldChar w:fldCharType="separate"/>
      </w:r>
      <w:r w:rsidR="00240D72">
        <w:rPr>
          <w:noProof/>
        </w:rPr>
        <w:t>[17]</w:t>
      </w:r>
      <w:r w:rsidR="00D779F9">
        <w:fldChar w:fldCharType="end"/>
      </w:r>
      <w:r w:rsidR="00002F1B">
        <w:rPr>
          <w:rFonts w:hint="eastAsia"/>
        </w:rPr>
        <w:t>。</w:t>
      </w:r>
    </w:p>
    <w:p w14:paraId="4F413E6D" w14:textId="0BC5E7D8" w:rsidR="0070778D" w:rsidRDefault="002F0166" w:rsidP="00D8658A">
      <w:pPr>
        <w:ind w:left="480" w:firstLine="480"/>
      </w:pPr>
      <w:r>
        <w:t>XBee</w:t>
      </w:r>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r w:rsidR="0070778D">
        <w:t>XBee</w:t>
      </w:r>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7A31C70C"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w:t>
      </w:r>
      <w:r w:rsidR="00672609" w:rsidRPr="00A66A97">
        <w:rPr>
          <w:rFonts w:hint="eastAsia"/>
          <w:szCs w:val="24"/>
        </w:rPr>
        <w:t>如</w:t>
      </w:r>
      <w:r w:rsidR="007D25BE" w:rsidRPr="00A66A97">
        <w:rPr>
          <w:szCs w:val="24"/>
        </w:rPr>
        <w:fldChar w:fldCharType="begin"/>
      </w:r>
      <w:r w:rsidR="007D25BE" w:rsidRPr="00A66A97">
        <w:rPr>
          <w:szCs w:val="24"/>
        </w:rPr>
        <w:instrText xml:space="preserve"> </w:instrText>
      </w:r>
      <w:r w:rsidR="007D25BE" w:rsidRPr="00A66A97">
        <w:rPr>
          <w:rFonts w:hint="eastAsia"/>
          <w:szCs w:val="24"/>
        </w:rPr>
        <w:instrText>REF _Ref107242127 \h</w:instrText>
      </w:r>
      <w:r w:rsidR="007D25BE" w:rsidRPr="00A66A97">
        <w:rPr>
          <w:szCs w:val="24"/>
        </w:rPr>
        <w:instrText xml:space="preserve"> </w:instrText>
      </w:r>
      <w:r w:rsidR="00A66A97">
        <w:rPr>
          <w:szCs w:val="24"/>
        </w:rPr>
        <w:instrText xml:space="preserve"> \* MERGEFORMAT </w:instrText>
      </w:r>
      <w:r w:rsidR="007D25BE" w:rsidRPr="00A66A97">
        <w:rPr>
          <w:szCs w:val="24"/>
        </w:rPr>
      </w:r>
      <w:r w:rsidR="007D25BE" w:rsidRPr="00A66A97">
        <w:rPr>
          <w:szCs w:val="24"/>
        </w:rPr>
        <w:fldChar w:fldCharType="separate"/>
      </w:r>
      <w:r w:rsidR="0001429D" w:rsidRPr="00A66A97">
        <w:rPr>
          <w:rFonts w:hint="eastAsia"/>
          <w:szCs w:val="24"/>
        </w:rPr>
        <w:t>圖</w:t>
      </w:r>
      <w:r w:rsidR="0001429D" w:rsidRPr="00A66A97">
        <w:rPr>
          <w:rFonts w:hint="eastAsia"/>
          <w:szCs w:val="24"/>
        </w:rPr>
        <w:t xml:space="preserve"> </w:t>
      </w:r>
      <w:r w:rsidR="0001429D" w:rsidRPr="00A66A97">
        <w:rPr>
          <w:noProof/>
          <w:szCs w:val="24"/>
        </w:rPr>
        <w:t>2</w:t>
      </w:r>
      <w:r w:rsidR="0001429D" w:rsidRPr="00A66A97">
        <w:rPr>
          <w:szCs w:val="24"/>
        </w:rPr>
        <w:noBreakHyphen/>
      </w:r>
      <w:r w:rsidR="0001429D" w:rsidRPr="00A66A97">
        <w:rPr>
          <w:noProof/>
          <w:szCs w:val="24"/>
        </w:rPr>
        <w:t>13</w:t>
      </w:r>
      <w:r w:rsidR="007D25BE" w:rsidRPr="00A66A97">
        <w:rPr>
          <w:szCs w:val="24"/>
        </w:rPr>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lastRenderedPageBreak/>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68C630F2" w:rsidR="00E57491" w:rsidRPr="00B66879" w:rsidRDefault="00E57491" w:rsidP="00B66879">
            <w:pPr>
              <w:ind w:leftChars="0" w:left="0" w:firstLineChars="0" w:firstLine="0"/>
              <w:jc w:val="center"/>
              <w:rPr>
                <w:sz w:val="20"/>
                <w:szCs w:val="20"/>
              </w:rPr>
            </w:pPr>
            <w:bookmarkStart w:id="715" w:name="_Ref102847648"/>
            <w:bookmarkStart w:id="716" w:name="_Toc107522705"/>
            <w:r w:rsidRPr="00B66879">
              <w:rPr>
                <w:rFonts w:hint="eastAsia"/>
                <w:sz w:val="20"/>
                <w:szCs w:val="20"/>
              </w:rPr>
              <w:t>圖</w:t>
            </w:r>
            <w:r w:rsidRPr="00B66879">
              <w:rPr>
                <w:sz w:val="20"/>
                <w:szCs w:val="20"/>
              </w:rPr>
              <w:t xml:space="preserve"> </w:t>
            </w:r>
            <w:r w:rsidR="005E698D">
              <w:rPr>
                <w:sz w:val="20"/>
                <w:szCs w:val="20"/>
              </w:rPr>
              <w:fldChar w:fldCharType="begin"/>
            </w:r>
            <w:r w:rsidR="005E698D">
              <w:rPr>
                <w:sz w:val="20"/>
                <w:szCs w:val="20"/>
              </w:rPr>
              <w:instrText xml:space="preserve"> STYLEREF 1 \s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SEQ </w:instrText>
            </w:r>
            <w:r w:rsidR="005E698D">
              <w:rPr>
                <w:sz w:val="20"/>
                <w:szCs w:val="20"/>
              </w:rPr>
              <w:instrText>圖</w:instrText>
            </w:r>
            <w:r w:rsidR="005E698D">
              <w:rPr>
                <w:sz w:val="20"/>
                <w:szCs w:val="20"/>
              </w:rPr>
              <w:instrText xml:space="preserve"> \* ARABIC \s 1 </w:instrText>
            </w:r>
            <w:r w:rsidR="005E698D">
              <w:rPr>
                <w:sz w:val="20"/>
                <w:szCs w:val="20"/>
              </w:rPr>
              <w:fldChar w:fldCharType="separate"/>
            </w:r>
            <w:r w:rsidR="005E698D">
              <w:rPr>
                <w:noProof/>
                <w:sz w:val="20"/>
                <w:szCs w:val="20"/>
              </w:rPr>
              <w:t>12</w:t>
            </w:r>
            <w:r w:rsidR="005E698D">
              <w:rPr>
                <w:sz w:val="20"/>
                <w:szCs w:val="20"/>
              </w:rPr>
              <w:fldChar w:fldCharType="end"/>
            </w:r>
            <w:bookmarkEnd w:id="715"/>
            <w:r w:rsidR="00B131A5">
              <w:rPr>
                <w:sz w:val="20"/>
                <w:szCs w:val="20"/>
              </w:rPr>
              <w:t xml:space="preserve"> </w:t>
            </w:r>
            <w:r w:rsidRPr="00B66879">
              <w:rPr>
                <w:sz w:val="20"/>
                <w:szCs w:val="20"/>
              </w:rPr>
              <w:t>XBee PRO S3B</w:t>
            </w:r>
            <w:r w:rsidRPr="00B66879">
              <w:rPr>
                <w:rFonts w:hint="eastAsia"/>
                <w:sz w:val="20"/>
                <w:szCs w:val="20"/>
              </w:rPr>
              <w:t>模組外觀</w:t>
            </w:r>
            <w:bookmarkEnd w:id="716"/>
          </w:p>
        </w:tc>
        <w:tc>
          <w:tcPr>
            <w:tcW w:w="4244" w:type="dxa"/>
            <w:vAlign w:val="bottom"/>
          </w:tcPr>
          <w:p w14:paraId="23129112" w14:textId="42DADC71" w:rsidR="00E57491" w:rsidRDefault="00E57491" w:rsidP="00B66879">
            <w:pPr>
              <w:ind w:leftChars="0" w:left="0" w:firstLineChars="0" w:firstLine="0"/>
              <w:jc w:val="center"/>
            </w:pPr>
            <w:bookmarkStart w:id="717" w:name="_Ref107242127"/>
            <w:bookmarkStart w:id="718" w:name="_Toc107522706"/>
            <w:r w:rsidRPr="007D25BE">
              <w:rPr>
                <w:rFonts w:hint="eastAsia"/>
                <w:sz w:val="20"/>
                <w:szCs w:val="20"/>
              </w:rPr>
              <w:t>圖</w:t>
            </w:r>
            <w:r w:rsidRPr="007D25BE">
              <w:rPr>
                <w:rFonts w:hint="eastAsia"/>
                <w:sz w:val="20"/>
                <w:szCs w:val="20"/>
              </w:rPr>
              <w:t xml:space="preserve"> </w:t>
            </w:r>
            <w:r w:rsidR="005E698D">
              <w:rPr>
                <w:sz w:val="20"/>
                <w:szCs w:val="20"/>
              </w:rPr>
              <w:fldChar w:fldCharType="begin"/>
            </w:r>
            <w:r w:rsidR="005E698D">
              <w:rPr>
                <w:sz w:val="20"/>
                <w:szCs w:val="20"/>
              </w:rPr>
              <w:instrText xml:space="preserve"> </w:instrText>
            </w:r>
            <w:r w:rsidR="005E698D">
              <w:rPr>
                <w:rFonts w:hint="eastAsia"/>
                <w:sz w:val="20"/>
                <w:szCs w:val="20"/>
              </w:rPr>
              <w:instrText>STYLEREF 1 \s</w:instrText>
            </w:r>
            <w:r w:rsidR="005E698D">
              <w:rPr>
                <w:sz w:val="20"/>
                <w:szCs w:val="20"/>
              </w:rPr>
              <w:instrText xml:space="preserve">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w:instrText>
            </w:r>
            <w:r w:rsidR="005E698D">
              <w:rPr>
                <w:rFonts w:hint="eastAsia"/>
                <w:sz w:val="20"/>
                <w:szCs w:val="20"/>
              </w:rPr>
              <w:instrText xml:space="preserve">SEQ </w:instrText>
            </w:r>
            <w:r w:rsidR="005E698D">
              <w:rPr>
                <w:rFonts w:hint="eastAsia"/>
                <w:sz w:val="20"/>
                <w:szCs w:val="20"/>
              </w:rPr>
              <w:instrText>圖</w:instrText>
            </w:r>
            <w:r w:rsidR="005E698D">
              <w:rPr>
                <w:rFonts w:hint="eastAsia"/>
                <w:sz w:val="20"/>
                <w:szCs w:val="20"/>
              </w:rPr>
              <w:instrText xml:space="preserve"> \* ARABIC \s 1</w:instrText>
            </w:r>
            <w:r w:rsidR="005E698D">
              <w:rPr>
                <w:sz w:val="20"/>
                <w:szCs w:val="20"/>
              </w:rPr>
              <w:instrText xml:space="preserve"> </w:instrText>
            </w:r>
            <w:r w:rsidR="005E698D">
              <w:rPr>
                <w:sz w:val="20"/>
                <w:szCs w:val="20"/>
              </w:rPr>
              <w:fldChar w:fldCharType="separate"/>
            </w:r>
            <w:r w:rsidR="005E698D">
              <w:rPr>
                <w:noProof/>
                <w:sz w:val="20"/>
                <w:szCs w:val="20"/>
              </w:rPr>
              <w:t>13</w:t>
            </w:r>
            <w:r w:rsidR="005E698D">
              <w:rPr>
                <w:sz w:val="20"/>
                <w:szCs w:val="20"/>
              </w:rPr>
              <w:fldChar w:fldCharType="end"/>
            </w:r>
            <w:bookmarkEnd w:id="717"/>
            <w:r w:rsidRPr="007D25BE">
              <w:rPr>
                <w:rFonts w:hint="eastAsia"/>
                <w:sz w:val="20"/>
                <w:szCs w:val="20"/>
              </w:rPr>
              <w:t>擴展板連接</w:t>
            </w:r>
            <w:r w:rsidRPr="007D25BE">
              <w:rPr>
                <w:sz w:val="20"/>
                <w:szCs w:val="20"/>
              </w:rPr>
              <w:t>XBee</w:t>
            </w:r>
            <w:r w:rsidRPr="007D25BE">
              <w:rPr>
                <w:rFonts w:hint="eastAsia"/>
                <w:sz w:val="20"/>
                <w:szCs w:val="20"/>
              </w:rPr>
              <w:t>與</w:t>
            </w:r>
            <w:r w:rsidRPr="007D25BE">
              <w:rPr>
                <w:rFonts w:hint="eastAsia"/>
                <w:sz w:val="20"/>
                <w:szCs w:val="20"/>
              </w:rPr>
              <w:t>UNO</w:t>
            </w:r>
            <w:r w:rsidRPr="007D25BE">
              <w:rPr>
                <w:rFonts w:hint="eastAsia"/>
                <w:sz w:val="20"/>
                <w:szCs w:val="20"/>
              </w:rPr>
              <w:t>板</w:t>
            </w:r>
            <w:bookmarkEnd w:id="718"/>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19" w:name="_Toc10758145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r>
        <w:t>XBee</w:t>
      </w:r>
      <w:r>
        <w:rPr>
          <w:rFonts w:hint="eastAsia"/>
        </w:rPr>
        <w:t xml:space="preserve"> </w:t>
      </w:r>
      <w:r>
        <w:t>PRO S3B</w:t>
      </w:r>
      <w:r>
        <w:rPr>
          <w:rFonts w:hint="eastAsia"/>
        </w:rPr>
        <w:t>規格表</w:t>
      </w:r>
      <w:bookmarkEnd w:id="719"/>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546B67FA" w:rsidR="00B141D2" w:rsidRDefault="003E6A46" w:rsidP="003E6A46">
      <w:pPr>
        <w:ind w:left="480" w:firstLine="480"/>
      </w:pPr>
      <w:r>
        <w:rPr>
          <w:rFonts w:hint="eastAsia"/>
        </w:rPr>
        <w:t>此外，在使用</w:t>
      </w:r>
      <w:r>
        <w:t>XBee</w:t>
      </w:r>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r w:rsidR="00406F1F">
        <w:rPr>
          <w:rFonts w:hint="eastAsia"/>
        </w:rPr>
        <w:t>X</w:t>
      </w:r>
      <w:r w:rsidR="00406F1F">
        <w:t>Bee</w:t>
      </w:r>
      <w:r w:rsidR="00406F1F">
        <w:rPr>
          <w:rFonts w:hint="eastAsia"/>
        </w:rPr>
        <w:t>參數等功能</w:t>
      </w:r>
      <w:r w:rsidR="00F54A7C">
        <w:fldChar w:fldCharType="begin"/>
      </w:r>
      <w:r w:rsidR="00240D72">
        <w:rPr>
          <w:rFonts w:hint="eastAsia"/>
        </w:rPr>
        <w:instrText xml:space="preserve"> ADDIN EN.CITE &lt;EndNote&gt;&lt;Cite&gt;&lt;Author&gt;</w:instrText>
      </w:r>
      <w:r w:rsidR="00240D72">
        <w:rPr>
          <w:rFonts w:hint="eastAsia"/>
        </w:rPr>
        <w:instrText>郭晉瑋</w:instrText>
      </w:r>
      <w:r w:rsidR="00240D72">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240D72">
        <w:rPr>
          <w:rFonts w:hint="eastAsia"/>
        </w:rPr>
        <w:instrText>郭晉瑋</w:instrText>
      </w:r>
      <w:r w:rsidR="00240D72">
        <w:rPr>
          <w:rFonts w:hint="eastAsia"/>
        </w:rPr>
        <w:instrText>&lt;/style&gt;&lt;style face="normal" font="default" size="100%"&gt;,&lt;/style&gt;&lt;/author&gt;&lt;/authors&gt;&lt;tertiary-authors&gt;&lt;author&gt;&lt;style face="normal" font="default" charset="136" size="100%"&gt;</w:instrText>
      </w:r>
      <w:r w:rsidR="00240D72">
        <w:rPr>
          <w:rFonts w:hint="eastAsia"/>
        </w:rPr>
        <w:instrText>郭振銘</w:instrText>
      </w:r>
      <w:r w:rsidR="00240D72">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240D72">
        <w:rPr>
          <w:rFonts w:hint="eastAsia"/>
        </w:rPr>
        <w:instrText>以軸箱頻率響應函數矩陣量測輪軌力</w:instrText>
      </w:r>
      <w:r w:rsidR="00240D72">
        <w:rPr>
          <w:rFonts w:hint="eastAsia"/>
        </w:rPr>
        <w:instrText>&lt;/style&gt;&lt;/title&gt;&lt;secondary-title&gt;&lt;style face="normal" font="default" charset="136" size="100%"&gt;</w:instrText>
      </w:r>
      <w:r w:rsidR="00240D72">
        <w:rPr>
          <w:rFonts w:hint="eastAsia"/>
        </w:rPr>
        <w:instrText>土木工程學系</w:instrText>
      </w:r>
      <w:r w:rsidR="00240D72">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240D72">
        <w:rPr>
          <w:rFonts w:hint="eastAsia"/>
        </w:rPr>
        <w:instrText>台南市</w:instrText>
      </w:r>
      <w:r w:rsidR="00240D72">
        <w:rPr>
          <w:rFonts w:hint="eastAsia"/>
        </w:rPr>
        <w:instrText>&lt;/style&gt;&lt;/pub-location&gt;&lt;publisher&gt;&lt;style face="normal" font="default" charset="136" size="100%"&gt;</w:instrText>
      </w:r>
      <w:r w:rsidR="00240D72">
        <w:rPr>
          <w:rFonts w:hint="eastAsia"/>
        </w:rPr>
        <w:instrText>國立成功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rsidR="00F54A7C">
        <w:fldChar w:fldCharType="separate"/>
      </w:r>
      <w:r w:rsidR="00240D72">
        <w:rPr>
          <w:noProof/>
        </w:rPr>
        <w:t>[18]</w:t>
      </w:r>
      <w:r w:rsidR="00F54A7C">
        <w:fldChar w:fldCharType="end"/>
      </w:r>
      <w:r w:rsidR="00406F1F">
        <w:rPr>
          <w:rFonts w:hint="eastAsia"/>
        </w:rPr>
        <w:t>。本研究採點對點的架構，發送端與接收端需</w:t>
      </w:r>
      <w:r w:rsidR="00406F1F" w:rsidRPr="00406F1F">
        <w:rPr>
          <w:rFonts w:hint="eastAsia"/>
        </w:rPr>
        <w:t>相互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lastRenderedPageBreak/>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3"/>
                    <a:stretch>
                      <a:fillRect/>
                    </a:stretch>
                  </pic:blipFill>
                  <pic:spPr>
                    <a:xfrm>
                      <a:off x="0" y="0"/>
                      <a:ext cx="5064250" cy="3099526"/>
                    </a:xfrm>
                    <a:prstGeom prst="rect">
                      <a:avLst/>
                    </a:prstGeom>
                    <a:ln w="3175">
                      <a:solidFill>
                        <a:schemeClr val="tx1"/>
                      </a:solidFill>
                    </a:ln>
                  </pic:spPr>
                </pic:pic>
              </a:graphicData>
            </a:graphic>
          </wp:inline>
        </w:drawing>
      </w:r>
    </w:p>
    <w:p w14:paraId="6859E252" w14:textId="2C945B84" w:rsidR="00434C2B" w:rsidRDefault="00434C2B" w:rsidP="00434C2B">
      <w:pPr>
        <w:pStyle w:val="ac"/>
        <w:spacing w:after="180"/>
      </w:pPr>
      <w:bookmarkStart w:id="720" w:name="_Toc10752270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4</w:t>
      </w:r>
      <w:r w:rsidR="005E698D">
        <w:fldChar w:fldCharType="end"/>
      </w:r>
      <w:r w:rsidR="00643F6D">
        <w:t xml:space="preserve"> </w:t>
      </w:r>
      <w:r>
        <w:t>X</w:t>
      </w:r>
      <w:r>
        <w:rPr>
          <w:rFonts w:hint="eastAsia"/>
        </w:rPr>
        <w:t>-</w:t>
      </w:r>
      <w:r>
        <w:t>CTU</w:t>
      </w:r>
      <w:r>
        <w:rPr>
          <w:rFonts w:hint="eastAsia"/>
        </w:rPr>
        <w:t>使用者介面</w:t>
      </w:r>
      <w:bookmarkEnd w:id="720"/>
    </w:p>
    <w:p w14:paraId="34C8246E" w14:textId="15142A33" w:rsidR="00E57491" w:rsidRDefault="00E57491">
      <w:pPr>
        <w:ind w:leftChars="0" w:left="0" w:firstLineChars="0" w:firstLine="0"/>
      </w:pPr>
    </w:p>
    <w:p w14:paraId="41A3B0DB" w14:textId="56EB4AB8" w:rsidR="00E57491" w:rsidRDefault="00E57491" w:rsidP="00B66879">
      <w:pPr>
        <w:ind w:leftChars="0" w:left="0" w:firstLineChars="0" w:firstLine="0"/>
      </w:pPr>
    </w:p>
    <w:p w14:paraId="1B9E5667" w14:textId="3ECDFE11" w:rsidR="0080668F" w:rsidRDefault="0080668F">
      <w:pPr>
        <w:widowControl/>
        <w:spacing w:line="240" w:lineRule="auto"/>
        <w:ind w:leftChars="0" w:left="0" w:firstLineChars="0" w:firstLine="0"/>
      </w:pPr>
      <w:r>
        <w:br w:type="page"/>
      </w:r>
    </w:p>
    <w:p w14:paraId="7F989BD4" w14:textId="77777777" w:rsidR="00A66A97" w:rsidRDefault="00A66A97" w:rsidP="00B66879">
      <w:pPr>
        <w:ind w:leftChars="0" w:left="0" w:firstLineChars="0" w:firstLine="0"/>
      </w:pPr>
    </w:p>
    <w:p w14:paraId="6C6085A5" w14:textId="063615C0" w:rsidR="009820FC" w:rsidRDefault="003274AC" w:rsidP="009820FC">
      <w:pPr>
        <w:pStyle w:val="31"/>
        <w:spacing w:before="360" w:after="180"/>
      </w:pPr>
      <w:r>
        <w:rPr>
          <w:rFonts w:hint="eastAsia"/>
        </w:rPr>
        <w:t xml:space="preserve"> </w:t>
      </w:r>
      <w:bookmarkStart w:id="721" w:name="_Toc107613005"/>
      <w:r w:rsidR="00B6570B">
        <w:t>Cat M1</w:t>
      </w:r>
      <w:r w:rsidR="009820FC">
        <w:rPr>
          <w:rFonts w:hint="eastAsia"/>
        </w:rPr>
        <w:t>無線</w:t>
      </w:r>
      <w:r w:rsidR="00B6570B">
        <w:rPr>
          <w:rFonts w:hint="eastAsia"/>
        </w:rPr>
        <w:t>訊號監控</w:t>
      </w:r>
      <w:r w:rsidR="009820FC" w:rsidRPr="000C5678">
        <w:rPr>
          <w:rFonts w:hint="eastAsia"/>
        </w:rPr>
        <w:t>模組</w:t>
      </w:r>
      <w:bookmarkEnd w:id="721"/>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r w:rsidR="0059668B" w:rsidRPr="0059668B">
        <w:rPr>
          <w:rFonts w:hint="eastAsia"/>
        </w:rPr>
        <w:t>將物聯網設備連接到網際網路中</w:t>
      </w:r>
      <w:r>
        <w:rPr>
          <w:rFonts w:hint="eastAsia"/>
        </w:rPr>
        <w:t>。</w:t>
      </w:r>
    </w:p>
    <w:p w14:paraId="251126A6" w14:textId="6BAD4FA8" w:rsidR="00C732D7" w:rsidRDefault="00A66A97" w:rsidP="00C732D7">
      <w:pPr>
        <w:tabs>
          <w:tab w:val="left" w:pos="1920"/>
        </w:tabs>
        <w:ind w:left="480" w:firstLine="480"/>
        <w:jc w:val="both"/>
      </w:pPr>
      <w:r>
        <w:fldChar w:fldCharType="begin"/>
      </w:r>
      <w:r>
        <w:instrText xml:space="preserve"> </w:instrText>
      </w:r>
      <w:r>
        <w:rPr>
          <w:rFonts w:hint="eastAsia"/>
        </w:rPr>
        <w:instrText>REF _Ref10792047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6</w:t>
      </w:r>
      <w:r>
        <w:fldChar w:fldCharType="end"/>
      </w:r>
      <w:r>
        <w:rPr>
          <w:rFonts w:hint="eastAsia"/>
        </w:rPr>
        <w:t>為</w:t>
      </w:r>
      <w:r w:rsidRPr="006F412B">
        <w:rPr>
          <w:rFonts w:hint="eastAsia"/>
        </w:rPr>
        <w:t>LTE-M</w:t>
      </w:r>
      <w:r>
        <w:rPr>
          <w:rFonts w:hint="eastAsia"/>
        </w:rPr>
        <w:t>與</w:t>
      </w:r>
      <w:r w:rsidRPr="00B45E55">
        <w:t>NB-IoT</w:t>
      </w:r>
      <w:r>
        <w:rPr>
          <w:rFonts w:hint="eastAsia"/>
        </w:rPr>
        <w:t>比較表，</w:t>
      </w:r>
      <w:r w:rsidR="00C732D7">
        <w:rPr>
          <w:rFonts w:hint="eastAsia"/>
        </w:rPr>
        <w:t>由於</w:t>
      </w:r>
      <w:r w:rsidR="00C732D7" w:rsidRPr="006F412B">
        <w:rPr>
          <w:rFonts w:hint="eastAsia"/>
        </w:rPr>
        <w:t>LTE-M</w:t>
      </w:r>
      <w:r w:rsidR="00C732D7"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00C732D7" w:rsidRPr="006F412B">
        <w:rPr>
          <w:rFonts w:hint="eastAsia"/>
        </w:rPr>
        <w:t>範圍也較廣</w:t>
      </w:r>
      <w:r w:rsidR="00AC072F">
        <w:rPr>
          <w:rFonts w:hint="eastAsia"/>
        </w:rPr>
        <w:t>等特性</w:t>
      </w:r>
      <w:r w:rsidR="00DC0B7F">
        <w:fldChar w:fldCharType="begin"/>
      </w:r>
      <w:r w:rsidR="00240D72">
        <w:rPr>
          <w:rFonts w:hint="eastAsia"/>
        </w:rPr>
        <w:instrText xml:space="preserve"> ADDIN EN.CITE &lt;EndNote&gt;&lt;Cite&gt;&lt;Author&gt;</w:instrText>
      </w:r>
      <w:r w:rsidR="00240D72">
        <w:rPr>
          <w:rFonts w:hint="eastAsia"/>
        </w:rPr>
        <w:instrText>雲里物里科技</w:instrText>
      </w:r>
      <w:r w:rsidR="00240D72">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240D72">
        <w:rPr>
          <w:rFonts w:hint="eastAsia"/>
        </w:rPr>
        <w:instrText>雲里物里科技</w:instrText>
      </w:r>
      <w:r w:rsidR="00240D72">
        <w:rPr>
          <w:rFonts w:hint="eastAsia"/>
        </w:rPr>
        <w:instrText>&lt;/style&gt;&lt;/author&gt;&lt;/authors&gt;&lt;/contributors&gt;&lt;titles&gt;&lt;title&gt;&lt;style face="normal" font="default" charset="136" size="100%"&gt;</w:instrText>
      </w:r>
      <w:r w:rsidR="00240D72">
        <w:rPr>
          <w:rFonts w:hint="eastAsia"/>
        </w:rPr>
        <w:instrText>物聯網中六種無線通信技術的對比</w:instrText>
      </w:r>
      <w:r w:rsidR="00240D72">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240D72">
        <w:rPr>
          <w:noProof/>
        </w:rPr>
        <w:t>[19]</w:t>
      </w:r>
      <w:r w:rsidR="00DC0B7F">
        <w:fldChar w:fldCharType="end"/>
      </w:r>
      <w:r w:rsidR="00C732D7" w:rsidRPr="006F412B">
        <w:rPr>
          <w:rFonts w:hint="eastAsia"/>
        </w:rPr>
        <w:t>，適合運用於具有中等數據速率需求的應用</w:t>
      </w:r>
      <w:r w:rsidR="00AC072F">
        <w:rPr>
          <w:rFonts w:hint="eastAsia"/>
        </w:rPr>
        <w:t>，</w:t>
      </w:r>
      <w:r w:rsidR="00C732D7">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51C05E65" w:rsidR="004838D9" w:rsidRPr="00C732D7" w:rsidRDefault="0067635C" w:rsidP="00B66879">
      <w:pPr>
        <w:pStyle w:val="ac"/>
        <w:spacing w:after="180"/>
        <w:rPr>
          <w:noProof/>
        </w:rPr>
      </w:pPr>
      <w:bookmarkStart w:id="722" w:name="_Ref107920477"/>
      <w:bookmarkStart w:id="723" w:name="_Toc10758146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722"/>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240D72">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723"/>
      <w:r w:rsidR="00240D72">
        <w:rPr>
          <w:noProof/>
        </w:rPr>
        <w:t>[20]</w:t>
      </w:r>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4442BE2B" w:rsidR="00985A30" w:rsidRPr="00C732D7" w:rsidRDefault="00AC072F" w:rsidP="00AC072F">
      <w:pPr>
        <w:ind w:left="480" w:firstLine="480"/>
      </w:pPr>
      <w:r>
        <w:rPr>
          <w:rFonts w:hint="eastAsia"/>
        </w:rPr>
        <w:t>在</w:t>
      </w:r>
      <w:r w:rsidRPr="006F412B">
        <w:rPr>
          <w:rFonts w:hint="eastAsia"/>
        </w:rPr>
        <w:t>LTE-M</w:t>
      </w:r>
      <w:r>
        <w:rPr>
          <w:rFonts w:hint="eastAsia"/>
        </w:rPr>
        <w:t>是一款專為物聯網（</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240D72">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240D72">
        <w:rPr>
          <w:rFonts w:hint="eastAsia"/>
        </w:rPr>
        <w:instrText>eb Page"&gt;12&lt;/ref-type&gt;&lt;contributors&gt;&lt;/contributors&gt;&lt;titles&gt;&lt;title&gt;&lt;style face="normal" font="default" charset="136" size="100%"&gt;</w:instrText>
      </w:r>
      <w:r w:rsidR="00240D72">
        <w:rPr>
          <w:rFonts w:hint="eastAsia"/>
        </w:rPr>
        <w:instrText>什麼是</w:instrText>
      </w:r>
      <w:r w:rsidR="00240D72">
        <w:rPr>
          <w:rFonts w:hint="eastAsia"/>
        </w:rPr>
        <w:instrText>&lt;/style&gt;&lt;style face="normal" font="default" size="100%"&gt;NB-IoT?&lt;/style&gt;&lt;style face="normal" font="default" charset="136" size="100%"&gt;</w:instrText>
      </w:r>
      <w:r w:rsidR="00240D72">
        <w:rPr>
          <w:rFonts w:hint="eastAsia"/>
        </w:rPr>
        <w:instrText>什麼是</w:instrText>
      </w:r>
      <w:r w:rsidR="00240D72">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240D72">
        <w:rPr>
          <w:rFonts w:hint="eastAsia"/>
        </w:rPr>
        <w:instrText>中華電信</w:instrText>
      </w:r>
      <w:r w:rsidR="00240D72">
        <w:rPr>
          <w:rFonts w:hint="eastAsia"/>
        </w:rPr>
        <w:instrText>&lt;/Author&gt;</w:instrText>
      </w:r>
      <w:r w:rsidR="00240D72">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240D72">
        <w:rPr>
          <w:rFonts w:hint="eastAsia"/>
        </w:rPr>
        <w:instrText>"normal" font="default" charset="136" size="100%"&gt;</w:instrText>
      </w:r>
      <w:r w:rsidR="00240D72">
        <w:rPr>
          <w:rFonts w:hint="eastAsia"/>
        </w:rPr>
        <w:instrText>中華電信</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智慧聯網大平台</w:instrText>
      </w:r>
      <w:r w:rsidR="00240D72">
        <w:rPr>
          <w:rFonts w:hint="eastAsia"/>
        </w:rPr>
        <w:instrText>&lt;/style&gt;&lt;/title&gt;</w:instrText>
      </w:r>
      <w:r w:rsidR="00240D72">
        <w:instrText>&lt;/titles&gt;&lt;dates&gt;&lt;/dates&gt;&lt;urls&gt;&lt;related-urls&gt;&lt;url&gt;https://iot.cht.com.tw/iot/developer/tutorialQa&lt;/url&gt;&lt;/related-urls&gt;&lt;/urls&gt;&lt;/record&gt;&lt;/Cite&gt;&lt;/EndNote&gt;</w:instrText>
      </w:r>
      <w:r>
        <w:fldChar w:fldCharType="separate"/>
      </w:r>
      <w:r w:rsidR="00240D72">
        <w:rPr>
          <w:noProof/>
        </w:rPr>
        <w:t>[21, 22]</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r>
        <w:rPr>
          <w:rFonts w:hint="eastAsia"/>
        </w:rPr>
        <w:t>兩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採</w:t>
      </w:r>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4019AC22" w:rsidR="007F6A3D" w:rsidRPr="002C71D3" w:rsidRDefault="007F6A3D" w:rsidP="007F6A3D">
      <w:pPr>
        <w:pStyle w:val="ac"/>
        <w:spacing w:after="180"/>
      </w:pPr>
      <w:bookmarkStart w:id="724" w:name="_Ref103195617"/>
      <w:bookmarkStart w:id="725" w:name="_Toc107522708"/>
      <w:r w:rsidRPr="002C71D3">
        <w:rPr>
          <w:rFonts w:hint="eastAsia"/>
        </w:rPr>
        <w:t>圖</w:t>
      </w:r>
      <w:r w:rsidRPr="002C71D3">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5</w:t>
      </w:r>
      <w:r w:rsidR="005E698D">
        <w:fldChar w:fldCharType="end"/>
      </w:r>
      <w:bookmarkStart w:id="726" w:name="_Hlk101804200"/>
      <w:bookmarkEnd w:id="724"/>
      <w:r w:rsidR="00643F6D">
        <w:t xml:space="preserve"> </w:t>
      </w:r>
      <w:r w:rsidRPr="002C71D3">
        <w:t>Cat M1</w:t>
      </w:r>
      <w:r w:rsidRPr="002C71D3">
        <w:rPr>
          <w:rFonts w:hint="eastAsia"/>
        </w:rPr>
        <w:t>無線通訊模組</w:t>
      </w:r>
      <w:bookmarkEnd w:id="726"/>
      <w:r w:rsidRPr="002C71D3">
        <w:rPr>
          <w:rFonts w:hint="eastAsia"/>
        </w:rPr>
        <w:t>外觀</w:t>
      </w:r>
      <w:bookmarkEnd w:id="725"/>
    </w:p>
    <w:p w14:paraId="6676A0F1" w14:textId="3FE0DF6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462C446B" w:rsidR="00ED75C2" w:rsidRDefault="00ED75C2" w:rsidP="00B66879">
      <w:pPr>
        <w:pStyle w:val="ac"/>
        <w:spacing w:after="180"/>
      </w:pPr>
      <w:bookmarkStart w:id="727" w:name="_Toc10752270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6</w:t>
      </w:r>
      <w:r w:rsidR="005E698D">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27"/>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39AAC907">
            <wp:extent cx="4544060" cy="2449058"/>
            <wp:effectExtent l="0" t="0" r="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6">
                      <a:extLst>
                        <a:ext uri="{28A0092B-C50C-407E-A947-70E740481C1C}">
                          <a14:useLocalDpi xmlns:a14="http://schemas.microsoft.com/office/drawing/2010/main" val="0"/>
                        </a:ext>
                      </a:extLst>
                    </a:blip>
                    <a:srcRect l="39659" t="30322" r="28210" b="46591"/>
                    <a:stretch/>
                  </pic:blipFill>
                  <pic:spPr bwMode="auto">
                    <a:xfrm>
                      <a:off x="0" y="0"/>
                      <a:ext cx="4544060" cy="2449058"/>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50D1B922" w:rsidR="00D31110" w:rsidRDefault="00D31110">
      <w:pPr>
        <w:pStyle w:val="ac"/>
        <w:spacing w:after="180"/>
      </w:pPr>
      <w:bookmarkStart w:id="728" w:name="_Toc107522710"/>
      <w:r w:rsidRPr="002C71D3">
        <w:rPr>
          <w:rFonts w:hint="eastAsia"/>
        </w:rPr>
        <w:t>圖</w:t>
      </w:r>
      <w:r w:rsidRPr="002C71D3">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7</w:t>
      </w:r>
      <w:r w:rsidR="005E698D">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28"/>
    </w:p>
    <w:p w14:paraId="6CFA7499" w14:textId="77777777" w:rsidR="00B9496D" w:rsidRPr="00B9496D" w:rsidRDefault="00B9496D" w:rsidP="00B9496D">
      <w:pPr>
        <w:ind w:left="480" w:firstLine="480"/>
      </w:pPr>
    </w:p>
    <w:p w14:paraId="1B4537C9" w14:textId="7A976C4D" w:rsidR="0080668F"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80668F">
        <w:rPr>
          <w:rFonts w:hint="eastAsia"/>
        </w:rPr>
        <w:t>，</w:t>
      </w:r>
      <w:r w:rsidR="0080668F" w:rsidRPr="0080668F">
        <w:rPr>
          <w:rFonts w:hint="eastAsia"/>
        </w:rPr>
        <w:t>將接收主機至於本校土木系館</w:t>
      </w:r>
      <w:r w:rsidR="004816F0">
        <w:rPr>
          <w:rFonts w:hint="eastAsia"/>
        </w:rPr>
        <w:t>。</w:t>
      </w:r>
    </w:p>
    <w:p w14:paraId="7DB762B2" w14:textId="77777777" w:rsidR="00F4725B" w:rsidRDefault="00F4725B">
      <w:pPr>
        <w:tabs>
          <w:tab w:val="left" w:pos="1920"/>
        </w:tabs>
        <w:ind w:left="480" w:firstLine="480"/>
        <w:jc w:val="both"/>
      </w:pPr>
    </w:p>
    <w:p w14:paraId="3FDBDCB0" w14:textId="70AE11D8" w:rsidR="009443DD" w:rsidRDefault="009443DD" w:rsidP="009443DD">
      <w:pPr>
        <w:pStyle w:val="aa"/>
        <w:numPr>
          <w:ilvl w:val="0"/>
          <w:numId w:val="43"/>
        </w:numPr>
        <w:tabs>
          <w:tab w:val="left" w:pos="1920"/>
        </w:tabs>
        <w:ind w:leftChars="0" w:firstLineChars="0"/>
        <w:jc w:val="both"/>
      </w:pPr>
      <w:r>
        <w:rPr>
          <w:rFonts w:hint="eastAsia"/>
        </w:rPr>
        <w:t>Y</w:t>
      </w:r>
      <w:r>
        <w:t>AT</w:t>
      </w:r>
      <w:r>
        <w:rPr>
          <w:rFonts w:hint="eastAsia"/>
        </w:rPr>
        <w:t>終端接收軟</w:t>
      </w:r>
    </w:p>
    <w:p w14:paraId="66AE4155" w14:textId="2ADB5CAF"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w:t>
      </w:r>
      <w:r w:rsidR="000F09B8">
        <w:rPr>
          <w:rFonts w:hint="eastAsia"/>
        </w:rPr>
        <w:t>此外，該軟體</w:t>
      </w:r>
      <w:r w:rsidR="00843442">
        <w:rPr>
          <w:rFonts w:hint="eastAsia"/>
        </w:rPr>
        <w:t>可自動加註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lastRenderedPageBreak/>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45C9F1BA" w:rsidR="00843442" w:rsidRDefault="00B12B37" w:rsidP="00B66879">
      <w:pPr>
        <w:pStyle w:val="ac"/>
        <w:spacing w:after="180"/>
      </w:pPr>
      <w:bookmarkStart w:id="729" w:name="_Toc10752271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8</w:t>
      </w:r>
      <w:r w:rsidR="005E698D">
        <w:fldChar w:fldCharType="end"/>
      </w:r>
      <w:r w:rsidR="00643F6D">
        <w:t xml:space="preserve"> </w:t>
      </w:r>
      <w:r w:rsidRPr="00B12B37">
        <w:t>YAT</w:t>
      </w:r>
      <w:r>
        <w:rPr>
          <w:rFonts w:hint="eastAsia"/>
        </w:rPr>
        <w:t>軟體使用介面</w:t>
      </w:r>
      <w:bookmarkEnd w:id="729"/>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16DB925F" w:rsidR="00281186" w:rsidRDefault="00175A95" w:rsidP="00175A95">
      <w:pPr>
        <w:pStyle w:val="21"/>
        <w:spacing w:before="360"/>
      </w:pPr>
      <w:bookmarkStart w:id="730" w:name="_Toc103337182"/>
      <w:bookmarkStart w:id="731" w:name="_Toc105773399"/>
      <w:bookmarkStart w:id="732" w:name="_Toc106390724"/>
      <w:bookmarkStart w:id="733" w:name="_Toc106814737"/>
      <w:bookmarkStart w:id="734" w:name="_Toc106814977"/>
      <w:bookmarkStart w:id="735" w:name="_Toc106974085"/>
      <w:bookmarkStart w:id="736" w:name="_Toc106993646"/>
      <w:bookmarkStart w:id="737" w:name="_Toc106993888"/>
      <w:bookmarkStart w:id="738" w:name="_Toc107003381"/>
      <w:bookmarkStart w:id="739" w:name="_Toc107003623"/>
      <w:bookmarkStart w:id="740" w:name="_Toc107003863"/>
      <w:bookmarkStart w:id="741" w:name="_Toc107005627"/>
      <w:bookmarkStart w:id="742" w:name="_Toc107005867"/>
      <w:bookmarkStart w:id="743" w:name="_Toc103337183"/>
      <w:bookmarkStart w:id="744" w:name="_Toc105773400"/>
      <w:bookmarkStart w:id="745" w:name="_Toc106390725"/>
      <w:bookmarkStart w:id="746" w:name="_Toc106814738"/>
      <w:bookmarkStart w:id="747" w:name="_Toc106814978"/>
      <w:bookmarkStart w:id="748" w:name="_Toc106974086"/>
      <w:bookmarkStart w:id="749" w:name="_Toc106993647"/>
      <w:bookmarkStart w:id="750" w:name="_Toc106993889"/>
      <w:bookmarkStart w:id="751" w:name="_Toc107003382"/>
      <w:bookmarkStart w:id="752" w:name="_Toc107003624"/>
      <w:bookmarkStart w:id="753" w:name="_Toc107003864"/>
      <w:bookmarkStart w:id="754" w:name="_Toc107005628"/>
      <w:bookmarkStart w:id="755" w:name="_Toc107005868"/>
      <w:bookmarkStart w:id="756" w:name="_Toc103337184"/>
      <w:bookmarkStart w:id="757" w:name="_Toc105773401"/>
      <w:bookmarkStart w:id="758" w:name="_Toc106390726"/>
      <w:bookmarkStart w:id="759" w:name="_Toc106814739"/>
      <w:bookmarkStart w:id="760" w:name="_Toc106814979"/>
      <w:bookmarkStart w:id="761" w:name="_Toc106974087"/>
      <w:bookmarkStart w:id="762" w:name="_Toc106993648"/>
      <w:bookmarkStart w:id="763" w:name="_Toc106993890"/>
      <w:bookmarkStart w:id="764" w:name="_Toc107003383"/>
      <w:bookmarkStart w:id="765" w:name="_Toc107003625"/>
      <w:bookmarkStart w:id="766" w:name="_Toc107003865"/>
      <w:bookmarkStart w:id="767" w:name="_Toc107005629"/>
      <w:bookmarkStart w:id="768" w:name="_Toc107005869"/>
      <w:bookmarkStart w:id="769" w:name="_Toc103337185"/>
      <w:bookmarkStart w:id="770" w:name="_Toc105773402"/>
      <w:bookmarkStart w:id="771" w:name="_Toc106390727"/>
      <w:bookmarkStart w:id="772" w:name="_Toc106814740"/>
      <w:bookmarkStart w:id="773" w:name="_Toc106814980"/>
      <w:bookmarkStart w:id="774" w:name="_Toc106974088"/>
      <w:bookmarkStart w:id="775" w:name="_Toc106993649"/>
      <w:bookmarkStart w:id="776" w:name="_Toc106993891"/>
      <w:bookmarkStart w:id="777" w:name="_Toc107003384"/>
      <w:bookmarkStart w:id="778" w:name="_Toc107003626"/>
      <w:bookmarkStart w:id="779" w:name="_Toc107003866"/>
      <w:bookmarkStart w:id="780" w:name="_Toc107005630"/>
      <w:bookmarkStart w:id="781" w:name="_Toc107005870"/>
      <w:bookmarkStart w:id="782" w:name="_Toc103337186"/>
      <w:bookmarkStart w:id="783" w:name="_Toc105773403"/>
      <w:bookmarkStart w:id="784" w:name="_Toc106390728"/>
      <w:bookmarkStart w:id="785" w:name="_Toc106814741"/>
      <w:bookmarkStart w:id="786" w:name="_Toc106814981"/>
      <w:bookmarkStart w:id="787" w:name="_Toc106974089"/>
      <w:bookmarkStart w:id="788" w:name="_Toc106993650"/>
      <w:bookmarkStart w:id="789" w:name="_Toc106993892"/>
      <w:bookmarkStart w:id="790" w:name="_Toc107003385"/>
      <w:bookmarkStart w:id="791" w:name="_Toc107003627"/>
      <w:bookmarkStart w:id="792" w:name="_Toc107003867"/>
      <w:bookmarkStart w:id="793" w:name="_Toc107005631"/>
      <w:bookmarkStart w:id="794" w:name="_Toc107005871"/>
      <w:bookmarkStart w:id="795" w:name="_Toc103337187"/>
      <w:bookmarkStart w:id="796" w:name="_Toc105773404"/>
      <w:bookmarkStart w:id="797" w:name="_Toc106390729"/>
      <w:bookmarkStart w:id="798" w:name="_Toc106814742"/>
      <w:bookmarkStart w:id="799" w:name="_Toc106814982"/>
      <w:bookmarkStart w:id="800" w:name="_Toc106974090"/>
      <w:bookmarkStart w:id="801" w:name="_Toc106993651"/>
      <w:bookmarkStart w:id="802" w:name="_Toc106993893"/>
      <w:bookmarkStart w:id="803" w:name="_Toc107003386"/>
      <w:bookmarkStart w:id="804" w:name="_Toc107003628"/>
      <w:bookmarkStart w:id="805" w:name="_Toc107003868"/>
      <w:bookmarkStart w:id="806" w:name="_Toc107005632"/>
      <w:bookmarkStart w:id="807" w:name="_Toc107005872"/>
      <w:bookmarkStart w:id="808" w:name="_Toc103337188"/>
      <w:bookmarkStart w:id="809" w:name="_Toc105773405"/>
      <w:bookmarkStart w:id="810" w:name="_Toc106390730"/>
      <w:bookmarkStart w:id="811" w:name="_Toc106814743"/>
      <w:bookmarkStart w:id="812" w:name="_Toc106814983"/>
      <w:bookmarkStart w:id="813" w:name="_Toc106974091"/>
      <w:bookmarkStart w:id="814" w:name="_Toc106993652"/>
      <w:bookmarkStart w:id="815" w:name="_Toc106993894"/>
      <w:bookmarkStart w:id="816" w:name="_Toc107003387"/>
      <w:bookmarkStart w:id="817" w:name="_Toc107003629"/>
      <w:bookmarkStart w:id="818" w:name="_Toc107003869"/>
      <w:bookmarkStart w:id="819" w:name="_Toc107005633"/>
      <w:bookmarkStart w:id="820" w:name="_Toc107005873"/>
      <w:bookmarkStart w:id="821" w:name="_Toc103337189"/>
      <w:bookmarkStart w:id="822" w:name="_Toc105773406"/>
      <w:bookmarkStart w:id="823" w:name="_Toc106390731"/>
      <w:bookmarkStart w:id="824" w:name="_Toc106814744"/>
      <w:bookmarkStart w:id="825" w:name="_Toc106814984"/>
      <w:bookmarkStart w:id="826" w:name="_Toc106974092"/>
      <w:bookmarkStart w:id="827" w:name="_Toc106993653"/>
      <w:bookmarkStart w:id="828" w:name="_Toc106993895"/>
      <w:bookmarkStart w:id="829" w:name="_Toc107003388"/>
      <w:bookmarkStart w:id="830" w:name="_Toc107003630"/>
      <w:bookmarkStart w:id="831" w:name="_Toc107003870"/>
      <w:bookmarkStart w:id="832" w:name="_Toc107005634"/>
      <w:bookmarkStart w:id="833" w:name="_Toc107005874"/>
      <w:bookmarkStart w:id="834" w:name="_Toc103337190"/>
      <w:bookmarkStart w:id="835" w:name="_Toc105773407"/>
      <w:bookmarkStart w:id="836" w:name="_Toc106390732"/>
      <w:bookmarkStart w:id="837" w:name="_Toc106814745"/>
      <w:bookmarkStart w:id="838" w:name="_Toc106814985"/>
      <w:bookmarkStart w:id="839" w:name="_Toc106974093"/>
      <w:bookmarkStart w:id="840" w:name="_Toc106993654"/>
      <w:bookmarkStart w:id="841" w:name="_Toc106993896"/>
      <w:bookmarkStart w:id="842" w:name="_Toc107003389"/>
      <w:bookmarkStart w:id="843" w:name="_Toc107003631"/>
      <w:bookmarkStart w:id="844" w:name="_Toc107003871"/>
      <w:bookmarkStart w:id="845" w:name="_Toc107005635"/>
      <w:bookmarkStart w:id="846" w:name="_Toc107005875"/>
      <w:bookmarkStart w:id="847" w:name="_Toc103337191"/>
      <w:bookmarkStart w:id="848" w:name="_Toc105773408"/>
      <w:bookmarkStart w:id="849" w:name="_Toc106390733"/>
      <w:bookmarkStart w:id="850" w:name="_Toc106814746"/>
      <w:bookmarkStart w:id="851" w:name="_Toc106814986"/>
      <w:bookmarkStart w:id="852" w:name="_Toc106974094"/>
      <w:bookmarkStart w:id="853" w:name="_Toc106993655"/>
      <w:bookmarkStart w:id="854" w:name="_Toc106993897"/>
      <w:bookmarkStart w:id="855" w:name="_Toc107003390"/>
      <w:bookmarkStart w:id="856" w:name="_Toc107003632"/>
      <w:bookmarkStart w:id="857" w:name="_Toc107003872"/>
      <w:bookmarkStart w:id="858" w:name="_Toc107005636"/>
      <w:bookmarkStart w:id="859" w:name="_Toc107005876"/>
      <w:bookmarkStart w:id="860" w:name="_Toc103337192"/>
      <w:bookmarkStart w:id="861" w:name="_Toc105773409"/>
      <w:bookmarkStart w:id="862" w:name="_Toc106390734"/>
      <w:bookmarkStart w:id="863" w:name="_Toc106814747"/>
      <w:bookmarkStart w:id="864" w:name="_Toc106814987"/>
      <w:bookmarkStart w:id="865" w:name="_Toc106974095"/>
      <w:bookmarkStart w:id="866" w:name="_Toc106993656"/>
      <w:bookmarkStart w:id="867" w:name="_Toc106993898"/>
      <w:bookmarkStart w:id="868" w:name="_Toc107003391"/>
      <w:bookmarkStart w:id="869" w:name="_Toc107003633"/>
      <w:bookmarkStart w:id="870" w:name="_Toc107003873"/>
      <w:bookmarkStart w:id="871" w:name="_Toc107005637"/>
      <w:bookmarkStart w:id="872" w:name="_Toc107005877"/>
      <w:bookmarkStart w:id="873" w:name="_Toc103337193"/>
      <w:bookmarkStart w:id="874" w:name="_Toc105773410"/>
      <w:bookmarkStart w:id="875" w:name="_Toc106390735"/>
      <w:bookmarkStart w:id="876" w:name="_Toc106814748"/>
      <w:bookmarkStart w:id="877" w:name="_Toc106814988"/>
      <w:bookmarkStart w:id="878" w:name="_Toc106974096"/>
      <w:bookmarkStart w:id="879" w:name="_Toc106993657"/>
      <w:bookmarkStart w:id="880" w:name="_Toc106993899"/>
      <w:bookmarkStart w:id="881" w:name="_Toc107003392"/>
      <w:bookmarkStart w:id="882" w:name="_Toc107003634"/>
      <w:bookmarkStart w:id="883" w:name="_Toc107003874"/>
      <w:bookmarkStart w:id="884" w:name="_Toc107005638"/>
      <w:bookmarkStart w:id="885" w:name="_Toc107005878"/>
      <w:bookmarkStart w:id="886" w:name="_Toc103337194"/>
      <w:bookmarkStart w:id="887" w:name="_Toc105773411"/>
      <w:bookmarkStart w:id="888" w:name="_Toc106390736"/>
      <w:bookmarkStart w:id="889" w:name="_Toc106814749"/>
      <w:bookmarkStart w:id="890" w:name="_Toc106814989"/>
      <w:bookmarkStart w:id="891" w:name="_Toc106974097"/>
      <w:bookmarkStart w:id="892" w:name="_Toc106993658"/>
      <w:bookmarkStart w:id="893" w:name="_Toc106993900"/>
      <w:bookmarkStart w:id="894" w:name="_Toc107003393"/>
      <w:bookmarkStart w:id="895" w:name="_Toc107003635"/>
      <w:bookmarkStart w:id="896" w:name="_Toc107003875"/>
      <w:bookmarkStart w:id="897" w:name="_Toc107005639"/>
      <w:bookmarkStart w:id="898" w:name="_Toc107005879"/>
      <w:bookmarkStart w:id="899" w:name="_Toc103337195"/>
      <w:bookmarkStart w:id="900" w:name="_Toc105773412"/>
      <w:bookmarkStart w:id="901" w:name="_Toc106390737"/>
      <w:bookmarkStart w:id="902" w:name="_Toc106814750"/>
      <w:bookmarkStart w:id="903" w:name="_Toc106814990"/>
      <w:bookmarkStart w:id="904" w:name="_Toc106974098"/>
      <w:bookmarkStart w:id="905" w:name="_Toc106993659"/>
      <w:bookmarkStart w:id="906" w:name="_Toc106993901"/>
      <w:bookmarkStart w:id="907" w:name="_Toc107003394"/>
      <w:bookmarkStart w:id="908" w:name="_Toc107003636"/>
      <w:bookmarkStart w:id="909" w:name="_Toc107003876"/>
      <w:bookmarkStart w:id="910" w:name="_Toc107005640"/>
      <w:bookmarkStart w:id="911" w:name="_Toc107005880"/>
      <w:bookmarkStart w:id="912" w:name="_Toc103337196"/>
      <w:bookmarkStart w:id="913" w:name="_Toc105773413"/>
      <w:bookmarkStart w:id="914" w:name="_Toc106390738"/>
      <w:bookmarkStart w:id="915" w:name="_Toc106814751"/>
      <w:bookmarkStart w:id="916" w:name="_Toc106814991"/>
      <w:bookmarkStart w:id="917" w:name="_Toc106974099"/>
      <w:bookmarkStart w:id="918" w:name="_Toc106993660"/>
      <w:bookmarkStart w:id="919" w:name="_Toc106993902"/>
      <w:bookmarkStart w:id="920" w:name="_Toc107003395"/>
      <w:bookmarkStart w:id="921" w:name="_Toc107003637"/>
      <w:bookmarkStart w:id="922" w:name="_Toc107003877"/>
      <w:bookmarkStart w:id="923" w:name="_Toc107005641"/>
      <w:bookmarkStart w:id="924" w:name="_Toc107005881"/>
      <w:bookmarkStart w:id="925" w:name="_Toc103337197"/>
      <w:bookmarkStart w:id="926" w:name="_Toc105773414"/>
      <w:bookmarkStart w:id="927" w:name="_Toc106390739"/>
      <w:bookmarkStart w:id="928" w:name="_Toc106814752"/>
      <w:bookmarkStart w:id="929" w:name="_Toc106814992"/>
      <w:bookmarkStart w:id="930" w:name="_Toc106974100"/>
      <w:bookmarkStart w:id="931" w:name="_Toc106993661"/>
      <w:bookmarkStart w:id="932" w:name="_Toc106993903"/>
      <w:bookmarkStart w:id="933" w:name="_Toc107003396"/>
      <w:bookmarkStart w:id="934" w:name="_Toc107003638"/>
      <w:bookmarkStart w:id="935" w:name="_Toc107003878"/>
      <w:bookmarkStart w:id="936" w:name="_Toc107005642"/>
      <w:bookmarkStart w:id="937" w:name="_Toc107005882"/>
      <w:bookmarkStart w:id="938" w:name="_Toc103337198"/>
      <w:bookmarkStart w:id="939" w:name="_Toc105773415"/>
      <w:bookmarkStart w:id="940" w:name="_Toc106390740"/>
      <w:bookmarkStart w:id="941" w:name="_Toc106814753"/>
      <w:bookmarkStart w:id="942" w:name="_Toc106814993"/>
      <w:bookmarkStart w:id="943" w:name="_Toc106974101"/>
      <w:bookmarkStart w:id="944" w:name="_Toc106993662"/>
      <w:bookmarkStart w:id="945" w:name="_Toc106993904"/>
      <w:bookmarkStart w:id="946" w:name="_Toc107003397"/>
      <w:bookmarkStart w:id="947" w:name="_Toc107003639"/>
      <w:bookmarkStart w:id="948" w:name="_Toc107003879"/>
      <w:bookmarkStart w:id="949" w:name="_Toc107005643"/>
      <w:bookmarkStart w:id="950" w:name="_Toc107005883"/>
      <w:bookmarkStart w:id="951" w:name="_Toc103337199"/>
      <w:bookmarkStart w:id="952" w:name="_Toc105773416"/>
      <w:bookmarkStart w:id="953" w:name="_Toc106390741"/>
      <w:bookmarkStart w:id="954" w:name="_Toc106814754"/>
      <w:bookmarkStart w:id="955" w:name="_Toc106814994"/>
      <w:bookmarkStart w:id="956" w:name="_Toc106974102"/>
      <w:bookmarkStart w:id="957" w:name="_Toc106993663"/>
      <w:bookmarkStart w:id="958" w:name="_Toc106993905"/>
      <w:bookmarkStart w:id="959" w:name="_Toc107003398"/>
      <w:bookmarkStart w:id="960" w:name="_Toc107003640"/>
      <w:bookmarkStart w:id="961" w:name="_Toc107003880"/>
      <w:bookmarkStart w:id="962" w:name="_Toc107005644"/>
      <w:bookmarkStart w:id="963" w:name="_Toc107005884"/>
      <w:bookmarkStart w:id="964" w:name="_Toc103337200"/>
      <w:bookmarkStart w:id="965" w:name="_Toc105773417"/>
      <w:bookmarkStart w:id="966" w:name="_Toc106390742"/>
      <w:bookmarkStart w:id="967" w:name="_Toc106814755"/>
      <w:bookmarkStart w:id="968" w:name="_Toc106814995"/>
      <w:bookmarkStart w:id="969" w:name="_Toc106974103"/>
      <w:bookmarkStart w:id="970" w:name="_Toc106993664"/>
      <w:bookmarkStart w:id="971" w:name="_Toc106993906"/>
      <w:bookmarkStart w:id="972" w:name="_Toc107003399"/>
      <w:bookmarkStart w:id="973" w:name="_Toc107003641"/>
      <w:bookmarkStart w:id="974" w:name="_Toc107003881"/>
      <w:bookmarkStart w:id="975" w:name="_Toc107005645"/>
      <w:bookmarkStart w:id="976" w:name="_Toc107005885"/>
      <w:bookmarkStart w:id="977" w:name="_Toc103337201"/>
      <w:bookmarkStart w:id="978" w:name="_Toc105773418"/>
      <w:bookmarkStart w:id="979" w:name="_Toc106390743"/>
      <w:bookmarkStart w:id="980" w:name="_Toc106814756"/>
      <w:bookmarkStart w:id="981" w:name="_Toc106814996"/>
      <w:bookmarkStart w:id="982" w:name="_Toc106974104"/>
      <w:bookmarkStart w:id="983" w:name="_Toc106993665"/>
      <w:bookmarkStart w:id="984" w:name="_Toc106993907"/>
      <w:bookmarkStart w:id="985" w:name="_Toc107003400"/>
      <w:bookmarkStart w:id="986" w:name="_Toc107003642"/>
      <w:bookmarkStart w:id="987" w:name="_Toc107003882"/>
      <w:bookmarkStart w:id="988" w:name="_Toc107005646"/>
      <w:bookmarkStart w:id="989" w:name="_Toc107005886"/>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r>
        <w:rPr>
          <w:rFonts w:hint="eastAsia"/>
        </w:rPr>
        <w:t xml:space="preserve">    </w:t>
      </w:r>
      <w:bookmarkStart w:id="990" w:name="_Toc107613007"/>
      <w:r w:rsidR="00350419">
        <w:rPr>
          <w:rFonts w:hint="eastAsia"/>
        </w:rPr>
        <w:t>整合</w:t>
      </w:r>
      <w:r>
        <w:rPr>
          <w:rFonts w:hint="eastAsia"/>
        </w:rPr>
        <w:t>製作與量測流程</w:t>
      </w:r>
      <w:bookmarkEnd w:id="990"/>
    </w:p>
    <w:p w14:paraId="2179718C" w14:textId="77777777" w:rsidR="00F512DE" w:rsidRDefault="00060A97" w:rsidP="00060A97">
      <w:pPr>
        <w:ind w:left="480" w:firstLine="480"/>
        <w:jc w:val="both"/>
      </w:pPr>
      <w:r>
        <w:rPr>
          <w:rFonts w:hint="eastAsia"/>
        </w:rPr>
        <w:t>本節將描述監測模組整合製作與架設流程</w:t>
      </w:r>
      <w:r w:rsidR="00AB230E">
        <w:rPr>
          <w:rFonts w:hint="eastAsia"/>
        </w:rPr>
        <w:t>。</w:t>
      </w:r>
      <w:r>
        <w:rPr>
          <w:rFonts w:hint="eastAsia"/>
        </w:rPr>
        <w:t>首先需</w:t>
      </w:r>
      <w:r w:rsidR="00EF7A85">
        <w:rPr>
          <w:rFonts w:hint="eastAsia"/>
        </w:rPr>
        <w:t>整合各硬體元件</w:t>
      </w:r>
      <w:r w:rsidR="00AB230E">
        <w:rPr>
          <w:rFonts w:hint="eastAsia"/>
        </w:rPr>
        <w:t>，</w:t>
      </w:r>
      <w:r w:rsidR="00AB230E" w:rsidRPr="00AB230E">
        <w:rPr>
          <w:rFonts w:hint="eastAsia"/>
        </w:rPr>
        <w:t>連接加速計</w:t>
      </w:r>
      <w:r w:rsidR="00AB230E" w:rsidRPr="00AB230E">
        <w:rPr>
          <w:rFonts w:hint="eastAsia"/>
        </w:rPr>
        <w:t>(MPU6050)</w:t>
      </w:r>
      <w:r w:rsidR="00AB230E" w:rsidRPr="00AB230E">
        <w:rPr>
          <w:rFonts w:hint="eastAsia"/>
        </w:rPr>
        <w:t>、重量感測器</w:t>
      </w:r>
      <w:r w:rsidR="00AB230E" w:rsidRPr="00AB230E">
        <w:rPr>
          <w:rFonts w:hint="eastAsia"/>
        </w:rPr>
        <w:t>(KSM133/HX711)</w:t>
      </w:r>
      <w:r w:rsidR="00AB230E" w:rsidRPr="00AB230E">
        <w:rPr>
          <w:rFonts w:hint="eastAsia"/>
        </w:rPr>
        <w:t>及應變計</w:t>
      </w:r>
      <w:r w:rsidR="00AB230E" w:rsidRPr="00AB230E">
        <w:rPr>
          <w:rFonts w:hint="eastAsia"/>
        </w:rPr>
        <w:t>(BF350-3AA)</w:t>
      </w:r>
      <w:r w:rsidR="00AB230E">
        <w:rPr>
          <w:rFonts w:hint="eastAsia"/>
        </w:rPr>
        <w:t>，</w:t>
      </w:r>
      <w:r>
        <w:rPr>
          <w:rFonts w:hint="eastAsia"/>
        </w:rPr>
        <w:t>並</w:t>
      </w:r>
      <w:r w:rsidR="00AB230E">
        <w:rPr>
          <w:rFonts w:hint="eastAsia"/>
        </w:rPr>
        <w:t>利用整合開發環境</w:t>
      </w:r>
      <w:r>
        <w:rPr>
          <w:rFonts w:hint="eastAsia"/>
        </w:rPr>
        <w:t>編寫開發程式</w:t>
      </w:r>
      <w:r w:rsidR="00EF7A85">
        <w:rPr>
          <w:rFonts w:hint="eastAsia"/>
        </w:rPr>
        <w:t>。</w:t>
      </w:r>
    </w:p>
    <w:p w14:paraId="6974EA74" w14:textId="3DA05DCA" w:rsidR="00AB230E" w:rsidRDefault="00F512DE" w:rsidP="00060A97">
      <w:pPr>
        <w:ind w:left="480" w:firstLine="480"/>
        <w:jc w:val="both"/>
      </w:pPr>
      <w:r w:rsidRPr="00F512DE">
        <w:rPr>
          <w:rFonts w:hint="eastAsia"/>
        </w:rPr>
        <w:t>由於</w:t>
      </w:r>
      <w:r w:rsidRPr="00F512DE">
        <w:rPr>
          <w:rFonts w:hint="eastAsia"/>
        </w:rPr>
        <w:t>Arduino UNO</w:t>
      </w:r>
      <w:r w:rsidRPr="00F512DE">
        <w:rPr>
          <w:rFonts w:hint="eastAsia"/>
        </w:rPr>
        <w:t>開發板腳位眾多，因此足夠連接所有感測元件及通訊模組。如此可以減少佈設於現場的複雜程度與維護便利性</w:t>
      </w:r>
      <w:r>
        <w:rPr>
          <w:rFonts w:hint="eastAsia"/>
        </w:rPr>
        <w:t>。</w:t>
      </w:r>
    </w:p>
    <w:p w14:paraId="14E0280B" w14:textId="2E3CE777" w:rsidR="00B9496D" w:rsidRDefault="00EF7A85" w:rsidP="00060A97">
      <w:pPr>
        <w:ind w:left="480" w:firstLine="480"/>
        <w:jc w:val="both"/>
      </w:pPr>
      <w:r>
        <w:lastRenderedPageBreak/>
        <w:t xml:space="preserve"> </w:t>
      </w:r>
      <w:r>
        <w:rPr>
          <w:rFonts w:hint="eastAsia"/>
        </w:rPr>
        <w:t>在無線通訊模組方面，先採用</w:t>
      </w:r>
      <w:r>
        <w:rPr>
          <w:rFonts w:hint="eastAsia"/>
        </w:rPr>
        <w:t>X</w:t>
      </w:r>
      <w:r>
        <w:t>Bee</w:t>
      </w:r>
      <w:r>
        <w:rPr>
          <w:rFonts w:hint="eastAsia"/>
        </w:rPr>
        <w:t>作為傳輸模組，經現場安裝並測試</w:t>
      </w:r>
      <w:r w:rsidR="00760F97">
        <w:rPr>
          <w:rFonts w:hint="eastAsia"/>
        </w:rPr>
        <w:t>是否順利傳輸。如傳輸效果不理想，則使用同樣為低功耗但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71887C8C" w14:textId="77777777" w:rsidR="00F512DE" w:rsidRDefault="00F512DE" w:rsidP="00060A97">
      <w:pPr>
        <w:ind w:left="480" w:firstLine="480"/>
        <w:jc w:val="both"/>
      </w:pP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14B4C7D6" w:rsidR="007469BD" w:rsidRDefault="00361171" w:rsidP="00361171">
      <w:pPr>
        <w:pStyle w:val="ac"/>
        <w:spacing w:after="180"/>
      </w:pPr>
      <w:bookmarkStart w:id="991" w:name="_Ref107511463"/>
      <w:bookmarkStart w:id="992" w:name="_Toc10752271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9</w:t>
      </w:r>
      <w:r w:rsidR="005E698D">
        <w:fldChar w:fldCharType="end"/>
      </w:r>
      <w:bookmarkEnd w:id="991"/>
      <w:r>
        <w:rPr>
          <w:rFonts w:hint="eastAsia"/>
        </w:rPr>
        <w:t xml:space="preserve"> </w:t>
      </w:r>
      <w:r>
        <w:rPr>
          <w:rFonts w:hint="eastAsia"/>
        </w:rPr>
        <w:t>規劃之</w:t>
      </w:r>
      <w:r w:rsidR="00670D08">
        <w:rPr>
          <w:rFonts w:hint="eastAsia"/>
        </w:rPr>
        <w:t>量測</w:t>
      </w:r>
      <w:r>
        <w:rPr>
          <w:rFonts w:hint="eastAsia"/>
        </w:rPr>
        <w:t>流程圖</w:t>
      </w:r>
      <w:bookmarkEnd w:id="992"/>
    </w:p>
    <w:p w14:paraId="7B942A95" w14:textId="77777777" w:rsidR="00334FF3" w:rsidRDefault="00334FF3" w:rsidP="00A02974">
      <w:pPr>
        <w:ind w:left="480" w:firstLine="480"/>
        <w:jc w:val="both"/>
      </w:pPr>
    </w:p>
    <w:p w14:paraId="7D6406E2" w14:textId="34BAC13E" w:rsidR="003C5029" w:rsidRDefault="00060A97" w:rsidP="00A02974">
      <w:pPr>
        <w:ind w:left="480" w:firstLine="480"/>
        <w:jc w:val="both"/>
      </w:pPr>
      <w:r>
        <w:rPr>
          <w:rFonts w:hint="eastAsia"/>
        </w:rPr>
        <w:t>監測模組</w:t>
      </w:r>
      <w:r w:rsidR="00A85879">
        <w:rPr>
          <w:rFonts w:hint="eastAsia"/>
        </w:rPr>
        <w:t>安裝</w:t>
      </w:r>
      <w:r>
        <w:rPr>
          <w:rFonts w:hint="eastAsia"/>
        </w:rPr>
        <w:t>地點為臺鐵新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屬左彎曲線，故佈設於外軌處</w:t>
      </w:r>
      <w:r>
        <w:rPr>
          <w:rFonts w:hint="eastAsia"/>
        </w:rPr>
        <w:t>(</w:t>
      </w:r>
      <w:r>
        <w:rPr>
          <w:rFonts w:hint="eastAsia"/>
        </w:rPr>
        <w:t>即右軌</w:t>
      </w:r>
      <w:r>
        <w:rPr>
          <w:rFonts w:hint="eastAsia"/>
        </w:rPr>
        <w:t>)</w:t>
      </w:r>
      <w:r>
        <w:rPr>
          <w:rFonts w:hint="eastAsia"/>
        </w:rPr>
        <w:t>。</w:t>
      </w:r>
      <w:r w:rsidR="003C5029" w:rsidRPr="003C5029">
        <w:rPr>
          <w:rFonts w:hint="eastAsia"/>
        </w:rPr>
        <w:t>此外，亦選擇魚尾鈑接頭處的軌枕作為實際佈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1749FC6C" w:rsidR="00A02974" w:rsidRDefault="00467537" w:rsidP="00FF1778">
      <w:pPr>
        <w:ind w:leftChars="0" w:left="0" w:firstLineChars="0" w:firstLine="0"/>
        <w:jc w:val="both"/>
      </w:pPr>
      <w:r>
        <w:rPr>
          <w:noProof/>
        </w:rPr>
        <w:drawing>
          <wp:inline distT="0" distB="0" distL="0" distR="0" wp14:anchorId="2CF65F66" wp14:editId="76039FCB">
            <wp:extent cx="5540375" cy="244987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64182" cy="2460406"/>
                    </a:xfrm>
                    <a:prstGeom prst="rect">
                      <a:avLst/>
                    </a:prstGeom>
                    <a:noFill/>
                  </pic:spPr>
                </pic:pic>
              </a:graphicData>
            </a:graphic>
          </wp:inline>
        </w:drawing>
      </w:r>
    </w:p>
    <w:p w14:paraId="68618C6A" w14:textId="662DB11A" w:rsidR="00FF1778" w:rsidRDefault="00FF1778">
      <w:pPr>
        <w:pStyle w:val="ac"/>
        <w:spacing w:after="180"/>
      </w:pPr>
      <w:bookmarkStart w:id="993" w:name="_Ref102339877"/>
      <w:bookmarkStart w:id="994" w:name="_Toc107522713"/>
      <w:r w:rsidRPr="00560ED7">
        <w:rPr>
          <w:rFonts w:hint="eastAsia"/>
        </w:rPr>
        <w:t>圖</w:t>
      </w:r>
      <w:r w:rsidRPr="00560ED7">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0</w:t>
      </w:r>
      <w:r w:rsidR="005E698D">
        <w:fldChar w:fldCharType="end"/>
      </w:r>
      <w:bookmarkEnd w:id="993"/>
      <w:r w:rsidR="00643F6D">
        <w:t xml:space="preserve"> </w:t>
      </w:r>
      <w:r w:rsidRPr="00560ED7">
        <w:rPr>
          <w:rFonts w:hint="eastAsia"/>
        </w:rPr>
        <w:t>感測器佈設位置簡圖</w:t>
      </w:r>
      <w:bookmarkEnd w:id="994"/>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2FD31D46" w:rsidR="003C5029" w:rsidRDefault="003C5029" w:rsidP="003C5029">
      <w:pPr>
        <w:pStyle w:val="ac"/>
        <w:spacing w:after="180"/>
      </w:pPr>
      <w:bookmarkStart w:id="995" w:name="_Ref103360726"/>
      <w:bookmarkStart w:id="996" w:name="_Toc10752271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1</w:t>
      </w:r>
      <w:r w:rsidR="005E698D">
        <w:fldChar w:fldCharType="end"/>
      </w:r>
      <w:bookmarkEnd w:id="995"/>
      <w:r w:rsidR="00643F6D">
        <w:t xml:space="preserve"> </w:t>
      </w:r>
      <w:r>
        <w:rPr>
          <w:rFonts w:hint="eastAsia"/>
        </w:rPr>
        <w:t>安裝位置現況圖</w:t>
      </w:r>
      <w:bookmarkEnd w:id="996"/>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2EC6BA1C" w:rsidR="003C5029" w:rsidRPr="00EE7F7B" w:rsidRDefault="003C5029" w:rsidP="003C5029">
      <w:pPr>
        <w:pStyle w:val="ac"/>
        <w:spacing w:after="180"/>
      </w:pPr>
      <w:bookmarkStart w:id="997" w:name="_Ref103360737"/>
      <w:bookmarkStart w:id="998" w:name="_Toc107522715"/>
      <w:r>
        <w:rPr>
          <w:rFonts w:hint="eastAsia"/>
        </w:rPr>
        <w:lastRenderedPageBreak/>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2</w:t>
      </w:r>
      <w:r w:rsidR="005E698D">
        <w:fldChar w:fldCharType="end"/>
      </w:r>
      <w:bookmarkEnd w:id="997"/>
      <w:r w:rsidR="00643F6D">
        <w:t xml:space="preserve"> </w:t>
      </w:r>
      <w:r>
        <w:rPr>
          <w:rFonts w:hint="eastAsia"/>
        </w:rPr>
        <w:t>安裝處的軌枕</w:t>
      </w:r>
      <w:bookmarkEnd w:id="998"/>
    </w:p>
    <w:p w14:paraId="4E30A289" w14:textId="7FA96F25" w:rsidR="0027190C" w:rsidRDefault="00D7551F" w:rsidP="00D7551F">
      <w:pPr>
        <w:ind w:left="480" w:firstLine="480"/>
      </w:pPr>
      <w:r>
        <w:rPr>
          <w:rFonts w:hint="eastAsia"/>
        </w:rPr>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264AFE5A" w:rsidR="00D7551F" w:rsidRDefault="00D7551F" w:rsidP="00D7551F">
      <w:pPr>
        <w:pStyle w:val="ac"/>
        <w:spacing w:afterLines="150" w:after="540"/>
      </w:pPr>
      <w:bookmarkStart w:id="999" w:name="_Ref102340676"/>
      <w:bookmarkStart w:id="1000" w:name="_Ref77675004"/>
      <w:bookmarkStart w:id="1001" w:name="_Toc107522716"/>
      <w:r w:rsidRPr="00560ED7">
        <w:rPr>
          <w:rFonts w:hint="eastAsia"/>
        </w:rPr>
        <w:t>圖</w:t>
      </w:r>
      <w:r w:rsidRPr="00560ED7">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3</w:t>
      </w:r>
      <w:r w:rsidR="005E698D">
        <w:fldChar w:fldCharType="end"/>
      </w:r>
      <w:bookmarkEnd w:id="999"/>
      <w:r>
        <w:t xml:space="preserve"> </w:t>
      </w:r>
      <w:bookmarkEnd w:id="1000"/>
      <w:r w:rsidRPr="00B66879">
        <w:rPr>
          <w:rFonts w:hint="eastAsia"/>
        </w:rPr>
        <w:t>監測模組</w:t>
      </w:r>
      <w:r>
        <w:rPr>
          <w:rFonts w:hint="eastAsia"/>
        </w:rPr>
        <w:t>主要作業步驟</w:t>
      </w:r>
      <w:bookmarkEnd w:id="1001"/>
    </w:p>
    <w:p w14:paraId="2B52E0D1" w14:textId="04B1DCA7" w:rsidR="00EF3D9D" w:rsidRDefault="005B30AC" w:rsidP="00EF3D9D">
      <w:pPr>
        <w:pStyle w:val="31"/>
        <w:spacing w:before="360" w:after="180"/>
      </w:pPr>
      <w:bookmarkStart w:id="1002" w:name="_Ref103358583"/>
      <w:r>
        <w:rPr>
          <w:rFonts w:hint="eastAsia"/>
        </w:rPr>
        <w:t xml:space="preserve"> </w:t>
      </w:r>
      <w:bookmarkStart w:id="1003" w:name="_Toc107613008"/>
      <w:r w:rsidR="00EF3D9D">
        <w:rPr>
          <w:rFonts w:hint="eastAsia"/>
        </w:rPr>
        <w:t>整合製作</w:t>
      </w:r>
      <w:r w:rsidR="00F23F48">
        <w:rPr>
          <w:rFonts w:hint="eastAsia"/>
        </w:rPr>
        <w:t>_</w:t>
      </w:r>
      <w:r w:rsidR="00EF3D9D">
        <w:rPr>
          <w:rFonts w:hint="eastAsia"/>
        </w:rPr>
        <w:t>X</w:t>
      </w:r>
      <w:r w:rsidR="00EF3D9D">
        <w:t>Bee</w:t>
      </w:r>
      <w:r w:rsidR="00EF3D9D">
        <w:rPr>
          <w:rFonts w:hint="eastAsia"/>
        </w:rPr>
        <w:t>模組</w:t>
      </w:r>
      <w:r w:rsidR="00350419">
        <w:rPr>
          <w:rFonts w:hint="eastAsia"/>
        </w:rPr>
        <w:t>方案</w:t>
      </w:r>
      <w:bookmarkEnd w:id="1002"/>
      <w:bookmarkEnd w:id="1003"/>
    </w:p>
    <w:p w14:paraId="104254F4" w14:textId="1B9295CD" w:rsidR="00EF3D9D" w:rsidRDefault="00F23F48" w:rsidP="00EF3D9D">
      <w:pPr>
        <w:ind w:left="480" w:firstLine="480"/>
      </w:pPr>
      <w:r>
        <w:rPr>
          <w:rFonts w:hint="eastAsia"/>
        </w:rPr>
        <w:t>此方案</w:t>
      </w:r>
      <w:r w:rsidR="00F512DE">
        <w:rPr>
          <w:rFonts w:hint="eastAsia"/>
        </w:rPr>
        <w:t>使用</w:t>
      </w:r>
      <w:r w:rsidR="00F512DE">
        <w:rPr>
          <w:rFonts w:hint="eastAsia"/>
        </w:rPr>
        <w:t>X</w:t>
      </w:r>
      <w:r w:rsidR="00F512DE">
        <w:t>Bee</w:t>
      </w:r>
      <w:r w:rsidR="00F512DE">
        <w:rPr>
          <w:rFonts w:hint="eastAsia"/>
        </w:rPr>
        <w:t>為</w:t>
      </w:r>
      <w:r>
        <w:rPr>
          <w:rFonts w:hint="eastAsia"/>
        </w:rPr>
        <w:t>無線傳輸模組</w:t>
      </w:r>
      <w:r w:rsidR="00A74700">
        <w:rPr>
          <w:rFonts w:hint="eastAsia"/>
        </w:rPr>
        <w:t>，完成之模組作為訊號發送端。</w:t>
      </w:r>
      <w:r w:rsidR="0002426A">
        <w:rPr>
          <w:rFonts w:hint="eastAsia"/>
        </w:rPr>
        <w:t>在訊號接收端方面，</w:t>
      </w:r>
      <w:r w:rsidR="00EF3D9D">
        <w:rPr>
          <w:rFonts w:hint="eastAsia"/>
        </w:rPr>
        <w:t>使用</w:t>
      </w:r>
      <w:r w:rsidR="00736541">
        <w:rPr>
          <w:rFonts w:hint="eastAsia"/>
        </w:rPr>
        <w:t>另一</w:t>
      </w:r>
      <w:r w:rsidR="00A74700">
        <w:rPr>
          <w:rFonts w:hint="eastAsia"/>
        </w:rPr>
        <w:t>與之配對的</w:t>
      </w:r>
      <w:r w:rsidR="00EF3D9D">
        <w:rPr>
          <w:rFonts w:hint="eastAsia"/>
        </w:rPr>
        <w:t>X</w:t>
      </w:r>
      <w:r w:rsidR="00EF3D9D">
        <w:t>Bee</w:t>
      </w:r>
      <w:r w:rsidR="00EF3D9D">
        <w:rPr>
          <w:rFonts w:hint="eastAsia"/>
        </w:rPr>
        <w:t>模組</w:t>
      </w:r>
      <w:r w:rsidR="00E44F8E">
        <w:rPr>
          <w:rFonts w:hint="eastAsia"/>
        </w:rPr>
        <w:t>連接筆記型電腦</w:t>
      </w:r>
      <w:r w:rsidR="00D034C2">
        <w:rPr>
          <w:rFonts w:hint="eastAsia"/>
        </w:rPr>
        <w:t>，</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sidR="0002426A">
        <w:rPr>
          <w:rFonts w:hint="eastAsia"/>
        </w:rPr>
        <w:t>透過遠端桌面軟體，</w:t>
      </w:r>
      <w:r w:rsidR="00356A15">
        <w:rPr>
          <w:rFonts w:hint="eastAsia"/>
        </w:rPr>
        <w:t>讓學校主機</w:t>
      </w:r>
      <w:r w:rsidR="0002426A">
        <w:rPr>
          <w:rFonts w:hint="eastAsia"/>
        </w:rPr>
        <w:t>操作下載收測</w:t>
      </w:r>
      <w:r w:rsidR="00356A15">
        <w:rPr>
          <w:rFonts w:hint="eastAsia"/>
        </w:rPr>
        <w:t>得之</w:t>
      </w:r>
      <w:r w:rsidR="0002426A">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3537CB2A" w:rsidR="00EF3D9D" w:rsidRDefault="009708EA" w:rsidP="009708EA">
      <w:pPr>
        <w:pStyle w:val="ac"/>
        <w:spacing w:after="180"/>
      </w:pPr>
      <w:bookmarkStart w:id="1004" w:name="_Ref103120606"/>
      <w:bookmarkStart w:id="1005" w:name="_Toc10752271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4</w:t>
      </w:r>
      <w:r w:rsidR="005E698D">
        <w:fldChar w:fldCharType="end"/>
      </w:r>
      <w:bookmarkEnd w:id="1004"/>
      <w:r w:rsidR="00643F6D">
        <w:t xml:space="preserve"> </w:t>
      </w:r>
      <w:r w:rsidR="00355304">
        <w:rPr>
          <w:rFonts w:hint="eastAsia"/>
        </w:rPr>
        <w:t>搭配</w:t>
      </w:r>
      <w:r w:rsidR="00355304">
        <w:rPr>
          <w:rFonts w:hint="eastAsia"/>
        </w:rPr>
        <w:t>X</w:t>
      </w:r>
      <w:r w:rsidR="00355304">
        <w:t>Bee</w:t>
      </w:r>
      <w:r w:rsidR="00355304" w:rsidRPr="009708EA">
        <w:rPr>
          <w:rFonts w:hint="eastAsia"/>
        </w:rPr>
        <w:t>之</w:t>
      </w:r>
      <w:r w:rsidRPr="009708EA">
        <w:rPr>
          <w:rFonts w:hint="eastAsia"/>
        </w:rPr>
        <w:t>軌道監測模組架構圖</w:t>
      </w:r>
      <w:bookmarkEnd w:id="1005"/>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硬體間的整合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r>
        <w:rPr>
          <w:rFonts w:hint="eastAsia"/>
        </w:rPr>
        <w:t>感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r w:rsidR="00491BFF">
        <w:rPr>
          <w:rFonts w:hint="eastAsia"/>
        </w:rPr>
        <w:t>板向各感測元件供電。</w:t>
      </w:r>
    </w:p>
    <w:p w14:paraId="484D1A25" w14:textId="0C255DA5" w:rsidR="002A4DEB" w:rsidRDefault="009708EA" w:rsidP="009708EA">
      <w:pPr>
        <w:ind w:left="480" w:firstLine="480"/>
      </w:pPr>
      <w:r>
        <w:rPr>
          <w:rFonts w:hint="eastAsia"/>
        </w:rPr>
        <w:t>在連接</w:t>
      </w:r>
      <w:r>
        <w:rPr>
          <w:rFonts w:hint="eastAsia"/>
        </w:rPr>
        <w:t>X</w:t>
      </w:r>
      <w:r>
        <w:t>Bee</w:t>
      </w:r>
      <w:r>
        <w:rPr>
          <w:rFonts w:hint="eastAsia"/>
        </w:rPr>
        <w:t>無線</w:t>
      </w:r>
      <w:r w:rsidR="009A24EE">
        <w:rPr>
          <w:rFonts w:hint="eastAsia"/>
        </w:rPr>
        <w:t>傳輸</w:t>
      </w:r>
      <w:r>
        <w:rPr>
          <w:rFonts w:hint="eastAsia"/>
        </w:rPr>
        <w:t>模組方面，</w:t>
      </w:r>
      <w:r w:rsidR="002A4DEB">
        <w:rPr>
          <w:rFonts w:hint="eastAsia"/>
        </w:rPr>
        <w:t>使用擴展板連接</w:t>
      </w:r>
      <w:r w:rsidR="002A4DEB">
        <w:rPr>
          <w:rFonts w:hint="eastAsia"/>
        </w:rPr>
        <w:t>X</w:t>
      </w:r>
      <w:r w:rsidR="002A4DEB">
        <w:t>Bee</w:t>
      </w:r>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7230292E" w:rsidR="005F5D3E" w:rsidRDefault="005F5D3E" w:rsidP="00B66879">
      <w:pPr>
        <w:pStyle w:val="ac"/>
        <w:spacing w:after="180"/>
      </w:pPr>
      <w:bookmarkStart w:id="1006" w:name="_Ref103122886"/>
      <w:bookmarkStart w:id="1007" w:name="_Toc10752271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5</w:t>
      </w:r>
      <w:r w:rsidR="005E698D">
        <w:fldChar w:fldCharType="end"/>
      </w:r>
      <w:bookmarkEnd w:id="1006"/>
      <w:r w:rsidR="00643F6D">
        <w:t xml:space="preserve"> </w:t>
      </w:r>
      <w:r w:rsidRPr="005F5D3E">
        <w:rPr>
          <w:rFonts w:hint="eastAsia"/>
        </w:rPr>
        <w:t>線路連接示意圖</w:t>
      </w:r>
      <w:bookmarkEnd w:id="1007"/>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15ED37F6" w:rsidR="004044CD" w:rsidRDefault="004044CD">
      <w:pPr>
        <w:pStyle w:val="ac"/>
        <w:spacing w:after="180"/>
      </w:pPr>
      <w:bookmarkStart w:id="1008" w:name="_Ref103122891"/>
      <w:bookmarkStart w:id="1009" w:name="_Toc10752271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6</w:t>
      </w:r>
      <w:r w:rsidR="005E698D">
        <w:fldChar w:fldCharType="end"/>
      </w:r>
      <w:bookmarkEnd w:id="1008"/>
      <w:r w:rsidR="00643F6D">
        <w:t xml:space="preserve"> </w:t>
      </w:r>
      <w:r w:rsidRPr="004044CD">
        <w:rPr>
          <w:rFonts w:hint="eastAsia"/>
        </w:rPr>
        <w:t>線路連接至</w:t>
      </w:r>
      <w:r w:rsidRPr="004044CD">
        <w:rPr>
          <w:rFonts w:hint="eastAsia"/>
        </w:rPr>
        <w:t>Arduino UNO</w:t>
      </w:r>
      <w:r w:rsidRPr="004044CD">
        <w:rPr>
          <w:rFonts w:hint="eastAsia"/>
        </w:rPr>
        <w:t>板</w:t>
      </w:r>
      <w:bookmarkEnd w:id="1009"/>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1B22F439" w:rsidR="00BC3A7A" w:rsidRDefault="00BC3A7A" w:rsidP="00BC3A7A">
      <w:pPr>
        <w:pStyle w:val="ac"/>
        <w:spacing w:after="180"/>
      </w:pPr>
      <w:bookmarkStart w:id="1010" w:name="_Toc10752272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7</w:t>
      </w:r>
      <w:r w:rsidR="005E698D">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10"/>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一輸出穩壓板</w:t>
      </w:r>
      <w:r>
        <w:rPr>
          <w:rFonts w:hint="eastAsia"/>
        </w:rPr>
        <w:t>(</w:t>
      </w:r>
      <w:r w:rsidRPr="00A8058C">
        <w:t>Lipo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於各感測元件的程式，在程式編寫之初，依據前一小節所規劃的腳位，將各個腳位進行名稱定義，方便後續程式管理，另外需定義變數供感測器輸出值存入其中。</w:t>
      </w:r>
    </w:p>
    <w:p w14:paraId="238FF949" w14:textId="01A34A31" w:rsidR="00BC3A7A" w:rsidRDefault="00BC3A7A" w:rsidP="00BC3A7A">
      <w:pPr>
        <w:ind w:left="480" w:firstLine="480"/>
      </w:pPr>
      <w:r>
        <w:rPr>
          <w:rFonts w:hint="eastAsia"/>
        </w:rPr>
        <w:t>在</w:t>
      </w:r>
      <w:r w:rsidRPr="00C93764">
        <w:rPr>
          <w:rFonts w:hint="eastAsia"/>
        </w:rPr>
        <w:t>setup( )</w:t>
      </w:r>
      <w:r>
        <w:rPr>
          <w:rFonts w:hint="eastAsia"/>
        </w:rPr>
        <w:t>函式中，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8"/>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3BD8761A" w:rsidR="00BC3A7A" w:rsidRPr="00C72311" w:rsidRDefault="00BC3A7A" w:rsidP="00BC3A7A">
      <w:pPr>
        <w:pStyle w:val="ac"/>
        <w:spacing w:after="180"/>
      </w:pPr>
      <w:bookmarkStart w:id="1011" w:name="_Ref102917797"/>
      <w:bookmarkStart w:id="1012" w:name="_Toc10752272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8</w:t>
      </w:r>
      <w:r w:rsidR="005E698D">
        <w:fldChar w:fldCharType="end"/>
      </w:r>
      <w:bookmarkEnd w:id="1011"/>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12"/>
    </w:p>
    <w:p w14:paraId="2EF54EA8" w14:textId="0829790B" w:rsidR="00885042" w:rsidRDefault="00BC3A7A" w:rsidP="00BC3A7A">
      <w:pPr>
        <w:ind w:left="480" w:firstLine="480"/>
      </w:pPr>
      <w:r>
        <w:rPr>
          <w:rFonts w:hint="eastAsia"/>
        </w:rPr>
        <w:t>在主程式部分則編寫在</w:t>
      </w:r>
      <w:r w:rsidRPr="00C93764">
        <w:rPr>
          <w:rFonts w:hint="eastAsia"/>
        </w:rPr>
        <w:t>loop( )</w:t>
      </w:r>
      <w:r>
        <w:rPr>
          <w:rFonts w:hint="eastAsia"/>
        </w:rPr>
        <w:t>函式內，此部分主要將感測元件的輸出值用類比訊號讀取，可使用</w:t>
      </w:r>
      <w:r w:rsidRPr="002E3480">
        <w:t>analogRead(</w:t>
      </w:r>
      <w:r>
        <w:rPr>
          <w:rFonts w:hint="eastAsia"/>
        </w:rPr>
        <w:t xml:space="preserve"> </w:t>
      </w:r>
      <w:r w:rsidRPr="002E3480">
        <w:t>)</w:t>
      </w:r>
      <w:r>
        <w:rPr>
          <w:rFonts w:hint="eastAsia"/>
        </w:rPr>
        <w:t>函式來完成該功能。完成讀取後，使用</w:t>
      </w:r>
      <w:r w:rsidRPr="002E3480">
        <w:t>Serial.print</w:t>
      </w:r>
      <w:r>
        <w:rPr>
          <w:rFonts w:hint="eastAsia"/>
        </w:rPr>
        <w:t>( )</w:t>
      </w:r>
      <w:r>
        <w:rPr>
          <w:rFonts w:hint="eastAsia"/>
        </w:rPr>
        <w:t>將讀取值印出</w:t>
      </w:r>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一列車通過監測站的時間約為</w:t>
      </w:r>
      <w:r>
        <w:rPr>
          <w:rFonts w:hint="eastAsia"/>
        </w:rPr>
        <w:t>8~17</w:t>
      </w:r>
      <w:r>
        <w:rPr>
          <w:rFonts w:hint="eastAsia"/>
        </w:rPr>
        <w:t>秒之間</w:t>
      </w:r>
      <w:r>
        <w:rPr>
          <w:rFonts w:hint="eastAsia"/>
        </w:rPr>
        <w:t>(</w:t>
      </w:r>
      <w:r>
        <w:rPr>
          <w:rFonts w:hint="eastAsia"/>
        </w:rPr>
        <w:t>以推拉式自強號</w:t>
      </w:r>
      <w:r>
        <w:rPr>
          <w:rFonts w:hint="eastAsia"/>
        </w:rPr>
        <w:t>,</w:t>
      </w:r>
      <w:r>
        <w:rPr>
          <w:rFonts w:hint="eastAsia"/>
        </w:rPr>
        <w:t>時速介於</w:t>
      </w:r>
      <w:r>
        <w:rPr>
          <w:rFonts w:hint="eastAsia"/>
        </w:rPr>
        <w:t>60~130</w:t>
      </w:r>
      <w:r>
        <w:t>km/hr</w:t>
      </w:r>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9"/>
                    <a:stretch>
                      <a:fillRect/>
                    </a:stretch>
                  </pic:blipFill>
                  <pic:spPr>
                    <a:xfrm>
                      <a:off x="0" y="0"/>
                      <a:ext cx="4338208" cy="4181209"/>
                    </a:xfrm>
                    <a:prstGeom prst="rect">
                      <a:avLst/>
                    </a:prstGeom>
                    <a:ln>
                      <a:solidFill>
                        <a:schemeClr val="tx1"/>
                      </a:solidFill>
                    </a:ln>
                  </pic:spPr>
                </pic:pic>
              </a:graphicData>
            </a:graphic>
          </wp:inline>
        </w:drawing>
      </w:r>
    </w:p>
    <w:p w14:paraId="6DDFB1D6" w14:textId="2D6A9B2A" w:rsidR="00BC3A7A" w:rsidRDefault="00BC3A7A" w:rsidP="00BC3A7A">
      <w:pPr>
        <w:pStyle w:val="ac"/>
        <w:spacing w:after="180"/>
      </w:pPr>
      <w:bookmarkStart w:id="1013" w:name="_Toc10752272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9</w:t>
      </w:r>
      <w:r w:rsidR="005E698D">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13"/>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14" w:name="_Toc107613009"/>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14"/>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r>
        <w:rPr>
          <w:rFonts w:hint="eastAsia"/>
        </w:rPr>
        <w:t>X</w:t>
      </w:r>
      <w:r>
        <w:t>Bee</w:t>
      </w:r>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r w:rsidR="000E7E23">
        <w:rPr>
          <w:rFonts w:hint="eastAsia"/>
        </w:rPr>
        <w:t>即可</w:t>
      </w:r>
      <w:r>
        <w:rPr>
          <w:rFonts w:hint="eastAsia"/>
        </w:rPr>
        <w:t>讓量測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74505DF9" w:rsidR="00350419" w:rsidRDefault="00350419" w:rsidP="00350419">
      <w:pPr>
        <w:pStyle w:val="ac"/>
        <w:spacing w:after="180"/>
      </w:pPr>
      <w:bookmarkStart w:id="1015" w:name="_Ref102683494"/>
      <w:bookmarkStart w:id="1016" w:name="_Toc107522723"/>
      <w:r w:rsidRPr="00A40C8A">
        <w:rPr>
          <w:rFonts w:hint="eastAsia"/>
        </w:rPr>
        <w:t>圖</w:t>
      </w:r>
      <w:r w:rsidRPr="00A40C8A">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0</w:t>
      </w:r>
      <w:r w:rsidR="005E698D">
        <w:fldChar w:fldCharType="end"/>
      </w:r>
      <w:bookmarkEnd w:id="1015"/>
      <w:r>
        <w:rPr>
          <w:rFonts w:hint="eastAsia"/>
        </w:rPr>
        <w:t xml:space="preserve"> </w:t>
      </w:r>
      <w:r w:rsidRPr="00A40C8A">
        <w:rPr>
          <w:rFonts w:hint="eastAsia"/>
        </w:rPr>
        <w:t>軌道監測模組之架構圖</w:t>
      </w:r>
      <w:bookmarkEnd w:id="1016"/>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020AF82D" w:rsidR="00350419" w:rsidRDefault="00350419" w:rsidP="00350419">
      <w:pPr>
        <w:pStyle w:val="ac"/>
        <w:spacing w:after="180"/>
      </w:pPr>
      <w:bookmarkStart w:id="1017" w:name="_Ref102485423"/>
      <w:bookmarkStart w:id="1018" w:name="_Toc107522724"/>
      <w:r w:rsidRPr="00266DDB">
        <w:rPr>
          <w:rFonts w:hint="eastAsia"/>
        </w:rPr>
        <w:t>圖</w:t>
      </w:r>
      <w:r w:rsidRPr="00266DDB">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1</w:t>
      </w:r>
      <w:r w:rsidR="005E698D">
        <w:fldChar w:fldCharType="end"/>
      </w:r>
      <w:bookmarkEnd w:id="1017"/>
      <w:r>
        <w:rPr>
          <w:rFonts w:hint="eastAsia"/>
        </w:rPr>
        <w:t xml:space="preserve"> </w:t>
      </w:r>
      <w:r w:rsidRPr="00266DDB">
        <w:rPr>
          <w:rFonts w:hint="eastAsia"/>
        </w:rPr>
        <w:t>線路連接示意圖</w:t>
      </w:r>
      <w:bookmarkEnd w:id="1018"/>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2">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0049C452" w:rsidR="00350419" w:rsidRDefault="00350419" w:rsidP="00350419">
      <w:pPr>
        <w:pStyle w:val="ac"/>
        <w:spacing w:after="180"/>
      </w:pPr>
      <w:bookmarkStart w:id="1019" w:name="_Ref102684915"/>
      <w:bookmarkStart w:id="1020" w:name="_Toc107522725"/>
      <w:r w:rsidRPr="00266DDB">
        <w:rPr>
          <w:rFonts w:hint="eastAsia"/>
        </w:rPr>
        <w:t>圖</w:t>
      </w:r>
      <w:r w:rsidRPr="00266DDB">
        <w:t xml:space="preserve"> </w:t>
      </w:r>
      <w:r w:rsidR="00094EAD">
        <w:fldChar w:fldCharType="begin"/>
      </w:r>
      <w:r w:rsidR="00094EAD">
        <w:instrText xml:space="preserve"> STYLEREF 1 \s </w:instrText>
      </w:r>
      <w:r w:rsidR="00094EAD">
        <w:fldChar w:fldCharType="separate"/>
      </w:r>
      <w:r w:rsidR="005E698D">
        <w:rPr>
          <w:noProof/>
        </w:rPr>
        <w:t>2</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2</w:t>
      </w:r>
      <w:r w:rsidR="005E698D">
        <w:fldChar w:fldCharType="end"/>
      </w:r>
      <w:bookmarkEnd w:id="1019"/>
      <w:r>
        <w:rPr>
          <w:rFonts w:hint="eastAsia"/>
        </w:rPr>
        <w:t xml:space="preserve"> Cat M1</w:t>
      </w:r>
      <w:r w:rsidRPr="00266DDB">
        <w:rPr>
          <w:rFonts w:hint="eastAsia"/>
        </w:rPr>
        <w:t>線路連接至</w:t>
      </w:r>
      <w:r w:rsidRPr="00266DDB">
        <w:t>Arduino UNO</w:t>
      </w:r>
      <w:r w:rsidRPr="00266DDB">
        <w:rPr>
          <w:rFonts w:hint="eastAsia"/>
        </w:rPr>
        <w:t>板腳位</w:t>
      </w:r>
      <w:bookmarkEnd w:id="1020"/>
    </w:p>
    <w:p w14:paraId="7A59A84F" w14:textId="792D747D" w:rsidR="00C208AE" w:rsidRDefault="00C208AE" w:rsidP="00C208AE">
      <w:pPr>
        <w:pStyle w:val="31"/>
        <w:spacing w:before="360" w:after="180"/>
      </w:pPr>
      <w:r>
        <w:t xml:space="preserve"> </w:t>
      </w:r>
      <w:bookmarkStart w:id="1021" w:name="_Ref103361101"/>
      <w:bookmarkStart w:id="1022" w:name="_Ref103361110"/>
      <w:bookmarkStart w:id="1023" w:name="_Ref103361118"/>
      <w:bookmarkStart w:id="1024" w:name="_Toc107613010"/>
      <w:r>
        <w:rPr>
          <w:rFonts w:hint="eastAsia"/>
        </w:rPr>
        <w:t>現地安裝</w:t>
      </w:r>
      <w:bookmarkEnd w:id="1021"/>
      <w:bookmarkEnd w:id="1022"/>
      <w:bookmarkEnd w:id="1023"/>
      <w:bookmarkEnd w:id="1024"/>
    </w:p>
    <w:p w14:paraId="7A638CA5" w14:textId="7777777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於軌腹；</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佈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76BA5D70" w:rsidR="005C1006" w:rsidRDefault="005C1006" w:rsidP="005C1006">
      <w:pPr>
        <w:pStyle w:val="ac"/>
        <w:spacing w:after="180"/>
      </w:pPr>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3</w:t>
      </w:r>
      <w:r w:rsidR="005E698D">
        <w:fldChar w:fldCharType="end"/>
      </w:r>
      <w:r>
        <w:rPr>
          <w:rFonts w:hint="eastAsia"/>
        </w:rPr>
        <w:t xml:space="preserve"> </w:t>
      </w:r>
      <w:r w:rsidRPr="003359FE">
        <w:rPr>
          <w:rFonts w:hint="eastAsia"/>
        </w:rPr>
        <w:t>感測元件佈設位置</w:t>
      </w:r>
      <w:r>
        <w:rPr>
          <w:rFonts w:hint="eastAsia"/>
        </w:rPr>
        <w:t>示意圖</w:t>
      </w:r>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25" w:name="_Ref107314622"/>
      <w:bookmarkStart w:id="1026" w:name="_Toc1075814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25"/>
      <w:r>
        <w:rPr>
          <w:rFonts w:hint="eastAsia"/>
        </w:rPr>
        <w:t xml:space="preserve"> </w:t>
      </w:r>
      <w:r>
        <w:rPr>
          <w:rFonts w:hint="eastAsia"/>
        </w:rPr>
        <w:t>詳細安裝步驟與說明表</w:t>
      </w:r>
      <w:bookmarkEnd w:id="1026"/>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石碴挖除，並將重量感測器承壓板黏貼於端部，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黏固後回填石碴，石碴緊實回填於承壓板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石碴掉入兩承壓板間導致荷重資訊有誤，兩承壓板間則不填入石碴並用大粒徑包覆於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4">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於軌腹</w:t>
            </w:r>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黏固於軌腹</w:t>
            </w:r>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通過時鋼輪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r w:rsidR="00B16AD9">
              <w:rPr>
                <w:rFonts w:hint="eastAsia"/>
                <w:sz w:val="20"/>
                <w:szCs w:val="20"/>
              </w:rPr>
              <w:t>X</w:t>
            </w:r>
            <w:r w:rsidR="00B16AD9">
              <w:rPr>
                <w:sz w:val="20"/>
                <w:szCs w:val="20"/>
              </w:rPr>
              <w:t>Bee</w:t>
            </w:r>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個組件在事前已整合配置於一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r w:rsidRPr="003D562C">
              <w:rPr>
                <w:rFonts w:hint="eastAsia"/>
                <w:sz w:val="20"/>
                <w:szCs w:val="20"/>
              </w:rPr>
              <w:t>黏固</w:t>
            </w:r>
            <w:r>
              <w:rPr>
                <w:rFonts w:hint="eastAsia"/>
                <w:sz w:val="20"/>
                <w:szCs w:val="20"/>
              </w:rPr>
              <w:t>於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預留孔可做為排水之用，安置時斜放。</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太陽能板置於石碴區，為避免因列車通過時風壓引置太陽能板被吹落，需特別裝置角鐵插入石碴堆中，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56DA4527" w:rsidR="00C208AE" w:rsidRDefault="00C208AE" w:rsidP="00B66879">
      <w:pPr>
        <w:pStyle w:val="ac"/>
        <w:spacing w:after="180"/>
      </w:pPr>
      <w:bookmarkStart w:id="1027" w:name="_Ref102930789"/>
      <w:bookmarkStart w:id="1028" w:name="_Toc10752272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4</w:t>
      </w:r>
      <w:r w:rsidR="005E698D">
        <w:fldChar w:fldCharType="end"/>
      </w:r>
      <w:bookmarkEnd w:id="1027"/>
      <w:r w:rsidR="00643F6D">
        <w:rPr>
          <w:rFonts w:hint="eastAsia"/>
        </w:rPr>
        <w:t xml:space="preserve"> </w:t>
      </w:r>
      <w:r>
        <w:rPr>
          <w:rFonts w:hint="eastAsia"/>
        </w:rPr>
        <w:t>監測站完成設置圖</w:t>
      </w:r>
      <w:bookmarkEnd w:id="1028"/>
      <w:r w:rsidR="00B16AD9">
        <w:rPr>
          <w:rFonts w:hint="eastAsia"/>
        </w:rPr>
        <w:t>(</w:t>
      </w:r>
      <w:r w:rsidR="00B16AD9">
        <w:t>XBee</w:t>
      </w:r>
      <w:r w:rsidR="00B16AD9">
        <w:rPr>
          <w:rFonts w:hint="eastAsia"/>
        </w:rPr>
        <w:t>模組</w:t>
      </w:r>
      <w:r w:rsidR="00B16AD9">
        <w:rPr>
          <w:rFonts w:hint="eastAsia"/>
        </w:rPr>
        <w:t>)</w:t>
      </w:r>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57F71857" w:rsidR="00B16AD9" w:rsidRDefault="00B16AD9" w:rsidP="00B16AD9">
      <w:pPr>
        <w:pStyle w:val="ac"/>
        <w:spacing w:after="180"/>
      </w:pPr>
      <w:bookmarkStart w:id="1029" w:name="_Ref107524786"/>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5</w:t>
      </w:r>
      <w:r w:rsidR="005E698D">
        <w:fldChar w:fldCharType="end"/>
      </w:r>
      <w:bookmarkEnd w:id="1029"/>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p>
    <w:p w14:paraId="6CFACA32" w14:textId="77777777" w:rsidR="00B16AD9" w:rsidRDefault="00B16AD9" w:rsidP="00B16AD9">
      <w:pPr>
        <w:ind w:left="480" w:firstLine="480"/>
      </w:pPr>
    </w:p>
    <w:p w14:paraId="2E427106" w14:textId="683C81B9" w:rsidR="00C208AE" w:rsidRDefault="002B2A6A" w:rsidP="00C208AE">
      <w:pPr>
        <w:pStyle w:val="31"/>
        <w:spacing w:before="360" w:after="180"/>
      </w:pPr>
      <w:r>
        <w:rPr>
          <w:rFonts w:hint="eastAsia"/>
        </w:rPr>
        <w:t xml:space="preserve"> </w:t>
      </w:r>
      <w:bookmarkStart w:id="1030" w:name="_Toc107613011"/>
      <w:r w:rsidR="00B43030">
        <w:rPr>
          <w:rFonts w:hint="eastAsia"/>
        </w:rPr>
        <w:t>無線傳輸效果測試</w:t>
      </w:r>
      <w:bookmarkEnd w:id="1030"/>
    </w:p>
    <w:p w14:paraId="063B3420" w14:textId="284B5C6F" w:rsidR="00C23A3B" w:rsidRDefault="00C23A3B" w:rsidP="00C23A3B">
      <w:pPr>
        <w:ind w:left="480" w:firstLine="480"/>
      </w:pPr>
    </w:p>
    <w:p w14:paraId="4600081D" w14:textId="77777777" w:rsidR="00C23A3B" w:rsidRPr="00B16AD9" w:rsidRDefault="00C23A3B" w:rsidP="00C23A3B">
      <w:pPr>
        <w:ind w:left="480" w:firstLine="480"/>
      </w:pPr>
    </w:p>
    <w:p w14:paraId="0A441642" w14:textId="77777777" w:rsidR="00C23A3B" w:rsidRDefault="00C23A3B" w:rsidP="002C38A3">
      <w:pPr>
        <w:pStyle w:val="aa"/>
        <w:widowControl/>
        <w:numPr>
          <w:ilvl w:val="0"/>
          <w:numId w:val="37"/>
        </w:numPr>
        <w:spacing w:line="240" w:lineRule="auto"/>
        <w:ind w:leftChars="0" w:firstLineChars="0"/>
      </w:pPr>
      <w:r>
        <w:t>XBee</w:t>
      </w:r>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r>
        <w:t>XBee</w:t>
      </w:r>
      <w:r>
        <w:rPr>
          <w:rFonts w:hint="eastAsia"/>
        </w:rPr>
        <w:t>模組傳輸功能，將</w:t>
      </w:r>
      <w:r>
        <w:t>XBee</w:t>
      </w:r>
      <w:r>
        <w:rPr>
          <w:rFonts w:hint="eastAsia"/>
        </w:rPr>
        <w:t>接收端模組</w:t>
      </w:r>
      <w:r w:rsidR="002B2A6A">
        <w:rPr>
          <w:rFonts w:hint="eastAsia"/>
        </w:rPr>
        <w:t>連接</w:t>
      </w:r>
      <w:r>
        <w:rPr>
          <w:rFonts w:hint="eastAsia"/>
        </w:rPr>
        <w:t>筆電，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該筆電</w:t>
      </w:r>
      <w:r w:rsidR="002B2A6A">
        <w:rPr>
          <w:rFonts w:hint="eastAsia"/>
        </w:rPr>
        <w:t>連接</w:t>
      </w:r>
      <w:r w:rsidR="002B2A6A">
        <w:rPr>
          <w:rFonts w:hint="eastAsia"/>
        </w:rPr>
        <w:t>4</w:t>
      </w:r>
      <w:r w:rsidR="002B2A6A">
        <w:t>G</w:t>
      </w:r>
      <w:r w:rsidR="002B2A6A">
        <w:rPr>
          <w:rFonts w:hint="eastAsia"/>
        </w:rPr>
        <w:t>電信網路</w:t>
      </w:r>
      <w:r>
        <w:rPr>
          <w:rFonts w:hint="eastAsia"/>
        </w:rPr>
        <w:t>，若</w:t>
      </w:r>
      <w:r>
        <w:t>XBee</w:t>
      </w:r>
      <w:r>
        <w:rPr>
          <w:rFonts w:hint="eastAsia"/>
        </w:rPr>
        <w:t>模組收到數據時，就能即時呈現於序列監控視窗中。</w:t>
      </w:r>
    </w:p>
    <w:p w14:paraId="0C1006D6" w14:textId="068307D4" w:rsidR="002B2A6A" w:rsidRDefault="002B2A6A" w:rsidP="002B2A6A">
      <w:pPr>
        <w:ind w:left="480" w:firstLine="480"/>
      </w:pPr>
      <w:r>
        <w:rPr>
          <w:rFonts w:hint="eastAsia"/>
        </w:rPr>
        <w:t>然而，接收站的接收效果有限，接收模組置於機房內</w:t>
      </w:r>
      <w:r w:rsidR="00211C81">
        <w:rPr>
          <w:rFonts w:hint="eastAsia"/>
        </w:rPr>
        <w:t>無法順利接收</w:t>
      </w:r>
      <w:r>
        <w:rPr>
          <w:rFonts w:hint="eastAsia"/>
        </w:rPr>
        <w:t>。研判其原因，</w:t>
      </w:r>
      <w:r w:rsidR="00A828A9">
        <w:rPr>
          <w:rFonts w:hint="eastAsia"/>
        </w:rPr>
        <w:t>可能</w:t>
      </w:r>
      <w:r>
        <w:rPr>
          <w:rFonts w:hint="eastAsia"/>
        </w:rPr>
        <w:t>受</w:t>
      </w:r>
      <w:r w:rsidR="00A828A9" w:rsidRPr="00A828A9">
        <w:rPr>
          <w:rFonts w:hint="eastAsia"/>
        </w:rPr>
        <w:t>架空線</w:t>
      </w:r>
      <w:r w:rsidR="00211C81">
        <w:rPr>
          <w:rFonts w:hint="eastAsia"/>
        </w:rPr>
        <w:t>與設備的</w:t>
      </w:r>
      <w:r w:rsidR="00A828A9">
        <w:rPr>
          <w:rFonts w:hint="eastAsia"/>
        </w:rPr>
        <w:t>電磁干擾或受</w:t>
      </w:r>
      <w:r>
        <w:rPr>
          <w:rFonts w:hint="eastAsia"/>
        </w:rPr>
        <w:t>機房建物遮蔽所致，</w:t>
      </w:r>
      <w:r w:rsidR="00A828A9">
        <w:rPr>
          <w:rFonts w:hint="eastAsia"/>
        </w:rPr>
        <w:t>因</w:t>
      </w:r>
      <w:r>
        <w:rPr>
          <w:rFonts w:hint="eastAsia"/>
        </w:rPr>
        <w:t>機房屬封閉空間且壁體厚度較厚，不利於</w:t>
      </w:r>
      <w:r>
        <w:t>XBee</w:t>
      </w:r>
      <w:r>
        <w:rPr>
          <w:rFonts w:hint="eastAsia"/>
        </w:rPr>
        <w:t>等短距離</w:t>
      </w:r>
      <w:r w:rsidRPr="00D635D4">
        <w:rPr>
          <w:rFonts w:hint="eastAsia"/>
        </w:rPr>
        <w:t>低功率射頻</w:t>
      </w:r>
      <w:r>
        <w:rPr>
          <w:rFonts w:hint="eastAsia"/>
        </w:rPr>
        <w:t>模組將其訊號穿透其結構。</w:t>
      </w:r>
      <w:r w:rsidR="00A828A9">
        <w:rPr>
          <w:rFonts w:hint="eastAsia"/>
        </w:rPr>
        <w:t>因此本研究在此</w:t>
      </w:r>
      <w:r w:rsidR="00A828A9" w:rsidRPr="00A828A9">
        <w:rPr>
          <w:rFonts w:hint="eastAsia"/>
        </w:rPr>
        <w:t>收測結果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82">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64990C76" w:rsidR="00C23A3B" w:rsidRDefault="00C23A3B" w:rsidP="005E3992">
            <w:pPr>
              <w:pStyle w:val="ac"/>
              <w:spacing w:after="180"/>
            </w:pPr>
            <w:bookmarkStart w:id="1031" w:name="_Ref10752565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6</w:t>
            </w:r>
            <w:r w:rsidR="005E698D">
              <w:fldChar w:fldCharType="end"/>
            </w:r>
            <w:bookmarkEnd w:id="1031"/>
            <w:r>
              <w:rPr>
                <w:rFonts w:hint="eastAsia"/>
              </w:rPr>
              <w:t xml:space="preserve"> X</w:t>
            </w:r>
            <w:r>
              <w:t>Bee</w:t>
            </w:r>
            <w:r>
              <w:rPr>
                <w:rFonts w:hint="eastAsia"/>
              </w:rPr>
              <w:t>接收端連接筆電</w:t>
            </w:r>
            <w:r>
              <w:t>USB</w:t>
            </w:r>
            <w:r>
              <w:rPr>
                <w:rFonts w:hint="eastAsia"/>
              </w:rPr>
              <w:t>連接埠</w:t>
            </w:r>
          </w:p>
        </w:tc>
        <w:tc>
          <w:tcPr>
            <w:tcW w:w="4021" w:type="dxa"/>
            <w:vAlign w:val="center"/>
          </w:tcPr>
          <w:p w14:paraId="32905F32" w14:textId="790262AA" w:rsidR="00C23A3B" w:rsidRDefault="00C23A3B" w:rsidP="005E3992">
            <w:pPr>
              <w:pStyle w:val="ac"/>
              <w:spacing w:after="180"/>
            </w:pPr>
            <w:bookmarkStart w:id="1032" w:name="_Ref10752565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7</w:t>
            </w:r>
            <w:r w:rsidR="005E698D">
              <w:fldChar w:fldCharType="end"/>
            </w:r>
            <w:bookmarkEnd w:id="1032"/>
            <w:r>
              <w:rPr>
                <w:rFonts w:hint="eastAsia"/>
              </w:rPr>
              <w:t xml:space="preserve"> </w:t>
            </w:r>
            <w:r>
              <w:rPr>
                <w:rFonts w:hint="eastAsia"/>
              </w:rPr>
              <w:t>鄰近設備機房外觀</w:t>
            </w:r>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83"/>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00B0BC13" w:rsidR="0067535F" w:rsidRDefault="0067535F" w:rsidP="0067535F">
      <w:pPr>
        <w:pStyle w:val="ac"/>
        <w:spacing w:after="180"/>
      </w:pPr>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8</w:t>
      </w:r>
      <w:r w:rsidR="005E698D">
        <w:fldChar w:fldCharType="end"/>
      </w:r>
      <w:r>
        <w:rPr>
          <w:rFonts w:hint="eastAsia"/>
        </w:rPr>
        <w:t xml:space="preserve"> </w:t>
      </w:r>
      <w:r>
        <w:t>XBee</w:t>
      </w:r>
      <w:r>
        <w:rPr>
          <w:rFonts w:hint="eastAsia"/>
        </w:rPr>
        <w:t>無法接收到數據</w:t>
      </w:r>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r w:rsidR="00CF68FA">
        <w:t>XBee</w:t>
      </w:r>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6E7CD1"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r>
        <w:rPr>
          <w:rFonts w:hint="eastAsia"/>
        </w:rPr>
        <w:t>X</w:t>
      </w:r>
      <w:r>
        <w:t>Bee</w:t>
      </w:r>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2A9DBF34" w:rsidR="00B10806" w:rsidRPr="00B10806" w:rsidRDefault="00B10806" w:rsidP="00B66879">
      <w:pPr>
        <w:pStyle w:val="ac"/>
        <w:spacing w:after="180"/>
      </w:pPr>
      <w:bookmarkStart w:id="1033" w:name="_Ref107525530"/>
      <w:bookmarkStart w:id="1034" w:name="_Toc10752273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9</w:t>
      </w:r>
      <w:r w:rsidR="005E698D">
        <w:fldChar w:fldCharType="end"/>
      </w:r>
      <w:bookmarkEnd w:id="1033"/>
      <w:r w:rsidR="008958F6">
        <w:rPr>
          <w:rFonts w:hint="eastAsia"/>
        </w:rPr>
        <w:t xml:space="preserve"> </w:t>
      </w:r>
      <w:r>
        <w:rPr>
          <w:rFonts w:hint="eastAsia"/>
        </w:rPr>
        <w:t>Y</w:t>
      </w:r>
      <w:r>
        <w:t>AT</w:t>
      </w:r>
      <w:r>
        <w:rPr>
          <w:rFonts w:hint="eastAsia"/>
        </w:rPr>
        <w:t>軟體順利接收監測數據</w:t>
      </w:r>
      <w:bookmarkEnd w:id="1034"/>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r>
        <w:rPr>
          <w:rFonts w:hint="eastAsia"/>
        </w:rPr>
        <w:t>X</w:t>
      </w:r>
      <w:r>
        <w:t>Bee</w:t>
      </w:r>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所量得數據可直接透過網路傳輸，受現地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35" w:name="_Ref105587413"/>
      <w:r>
        <w:rPr>
          <w:rFonts w:hint="eastAsia"/>
        </w:rPr>
        <w:lastRenderedPageBreak/>
        <w:t xml:space="preserve"> </w:t>
      </w:r>
      <w:bookmarkStart w:id="1036" w:name="_Toc107613012"/>
      <w:r w:rsidR="002E7554">
        <w:rPr>
          <w:rFonts w:hint="eastAsia"/>
        </w:rPr>
        <w:t>數據接收與</w:t>
      </w:r>
      <w:r w:rsidR="0059457B">
        <w:rPr>
          <w:rFonts w:hint="eastAsia"/>
        </w:rPr>
        <w:t>初步</w:t>
      </w:r>
      <w:r w:rsidR="00AE7D3F">
        <w:rPr>
          <w:rFonts w:hint="eastAsia"/>
        </w:rPr>
        <w:t>處</w:t>
      </w:r>
      <w:r w:rsidR="002E7554">
        <w:rPr>
          <w:rFonts w:hint="eastAsia"/>
        </w:rPr>
        <w:t>理</w:t>
      </w:r>
      <w:bookmarkEnd w:id="1035"/>
      <w:bookmarkEnd w:id="1036"/>
    </w:p>
    <w:p w14:paraId="4B381BD5" w14:textId="22E9A4D0" w:rsidR="00A72054" w:rsidRDefault="0027328D" w:rsidP="005069EF">
      <w:pPr>
        <w:ind w:left="480" w:firstLine="480"/>
      </w:pP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為</w:t>
      </w:r>
      <w:r w:rsidR="00DD1A4E">
        <w:rPr>
          <w:rFonts w:hint="eastAsia"/>
        </w:rPr>
        <w:t>所</w:t>
      </w:r>
      <w:r>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37" w:name="_Ref106751304"/>
      <w:bookmarkStart w:id="1038" w:name="_Toc10758146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37"/>
      <w:r w:rsidR="008958F6">
        <w:rPr>
          <w:rFonts w:hint="eastAsia"/>
        </w:rPr>
        <w:t xml:space="preserve"> </w:t>
      </w:r>
      <w:r>
        <w:rPr>
          <w:rFonts w:hint="eastAsia"/>
        </w:rPr>
        <w:t>接收</w:t>
      </w:r>
      <w:r w:rsidR="00DD1A4E">
        <w:rPr>
          <w:rFonts w:hint="eastAsia"/>
        </w:rPr>
        <w:t>之原始</w:t>
      </w:r>
      <w:r>
        <w:rPr>
          <w:rFonts w:hint="eastAsia"/>
        </w:rPr>
        <w:t>數據</w:t>
      </w:r>
      <w:bookmarkEnd w:id="1038"/>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z</w:t>
            </w:r>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starin</w:t>
            </w:r>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78C2B29E" w14:textId="54AA6A67" w:rsidR="00366CAF" w:rsidRDefault="00A556E9" w:rsidP="00366CAF">
      <w:pPr>
        <w:ind w:left="480" w:firstLine="480"/>
      </w:pPr>
      <w:r>
        <w:rPr>
          <w:rFonts w:hint="eastAsia"/>
        </w:rPr>
        <w:t>由於監測設備只要有通電即不斷監測且傳輸數據，因此可獲得一天中長時間且眾多的資料筆數。</w:t>
      </w:r>
      <w:r w:rsidR="00366CAF">
        <w:fldChar w:fldCharType="begin"/>
      </w:r>
      <w:r w:rsidR="00366CAF">
        <w:instrText xml:space="preserve"> </w:instrText>
      </w:r>
      <w:r w:rsidR="00366CAF">
        <w:rPr>
          <w:rFonts w:hint="eastAsia"/>
        </w:rPr>
        <w:instrText>REF _Ref103439159 \h</w:instrText>
      </w:r>
      <w:r w:rsidR="00366CAF">
        <w:instrText xml:space="preserve"> </w:instrText>
      </w:r>
      <w:r w:rsidR="00366CAF">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rsidR="00366CAF">
        <w:fldChar w:fldCharType="end"/>
      </w:r>
      <w:r w:rsidR="00366CAF">
        <w:rPr>
          <w:rFonts w:hint="eastAsia"/>
        </w:rPr>
        <w:t>為時間與監測數值的展繪線圖</w:t>
      </w:r>
      <w:r w:rsidR="00366CAF">
        <w:rPr>
          <w:rFonts w:hint="eastAsia"/>
        </w:rPr>
        <w:t>(</w:t>
      </w:r>
      <w:r w:rsidR="00366CAF">
        <w:rPr>
          <w:rFonts w:hint="eastAsia"/>
        </w:rPr>
        <w:t>取垂直向</w:t>
      </w:r>
      <w:r w:rsidR="00366CAF">
        <w:rPr>
          <w:rFonts w:hint="eastAsia"/>
        </w:rPr>
        <w:t>z</w:t>
      </w:r>
      <w:r w:rsidR="00366CAF">
        <w:rPr>
          <w:rFonts w:hint="eastAsia"/>
        </w:rPr>
        <w:t>軸加速度</w:t>
      </w:r>
      <w:r w:rsidR="00366CAF">
        <w:rPr>
          <w:rFonts w:hint="eastAsia"/>
        </w:rPr>
        <w:t>a</w:t>
      </w:r>
      <w:r w:rsidR="00366CAF">
        <w:t>z</w:t>
      </w:r>
      <w:r w:rsidR="00366CAF">
        <w:rPr>
          <w:rFonts w:hint="eastAsia"/>
        </w:rPr>
        <w:t>、應變量值</w:t>
      </w:r>
      <w:r w:rsidR="00366CAF">
        <w:rPr>
          <w:rFonts w:hint="eastAsia"/>
        </w:rPr>
        <w:t>s</w:t>
      </w:r>
      <w:r w:rsidR="00366CAF">
        <w:t>train</w:t>
      </w:r>
      <w:r w:rsidR="00366CAF">
        <w:rPr>
          <w:rFonts w:hint="eastAsia"/>
        </w:rPr>
        <w:t>與橫向阻力</w:t>
      </w:r>
      <w:r w:rsidR="00366CAF">
        <w:rPr>
          <w:rFonts w:hint="eastAsia"/>
        </w:rPr>
        <w:t>l</w:t>
      </w:r>
      <w:r w:rsidR="00366CAF">
        <w:t>oad</w:t>
      </w:r>
      <w:r w:rsidR="00366CAF">
        <w:rPr>
          <w:rFonts w:hint="eastAsia"/>
        </w:rPr>
        <w:t>展示說明</w:t>
      </w:r>
      <w:r w:rsidR="00366CAF">
        <w:rPr>
          <w:rFonts w:hint="eastAsia"/>
        </w:rPr>
        <w:t>)</w:t>
      </w:r>
      <w:r w:rsidR="00366CAF">
        <w:rPr>
          <w:rFonts w:hint="eastAsia"/>
        </w:rPr>
        <w:t>，當</w:t>
      </w:r>
      <w:r w:rsidR="002F1500">
        <w:rPr>
          <w:rFonts w:hint="eastAsia"/>
        </w:rPr>
        <w:t>三項數據</w:t>
      </w:r>
      <w:r w:rsidR="00366CAF">
        <w:rPr>
          <w:rFonts w:hint="eastAsia"/>
        </w:rPr>
        <w:t>線圖</w:t>
      </w:r>
      <w:r w:rsidR="002F1500">
        <w:rPr>
          <w:rFonts w:hint="eastAsia"/>
        </w:rPr>
        <w:t>皆</w:t>
      </w:r>
      <w:r w:rsidR="00366CAF">
        <w:rPr>
          <w:rFonts w:hint="eastAsia"/>
        </w:rPr>
        <w:t>出現</w:t>
      </w:r>
      <w:r w:rsidR="002F1500">
        <w:rPr>
          <w:rFonts w:hint="eastAsia"/>
        </w:rPr>
        <w:t>明顯</w:t>
      </w:r>
      <w:r w:rsidR="00366CAF">
        <w:rPr>
          <w:rFonts w:hint="eastAsia"/>
        </w:rPr>
        <w:t>峰值時，即表示有列車通過。</w:t>
      </w:r>
    </w:p>
    <w:p w14:paraId="698EF753" w14:textId="232A50BD" w:rsidR="002F1500" w:rsidRDefault="002F1500" w:rsidP="00366CAF">
      <w:pPr>
        <w:ind w:left="480" w:firstLine="480"/>
      </w:pPr>
      <w:r>
        <w:rPr>
          <w:rFonts w:hint="eastAsia"/>
        </w:rPr>
        <w:t>此外，搭配新左營站的車站時刻表或運行圖，核對可確定各峰值所對應的車次。</w:t>
      </w:r>
    </w:p>
    <w:p w14:paraId="1CF99D17" w14:textId="2B5CAC36" w:rsidR="00D87D26" w:rsidRDefault="0067786B" w:rsidP="0067786B">
      <w:pPr>
        <w:ind w:leftChars="0" w:left="0" w:firstLineChars="0" w:firstLine="0"/>
      </w:pPr>
      <w:r>
        <w:rPr>
          <w:noProof/>
        </w:rPr>
        <w:lastRenderedPageBreak/>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6A13D28" w:rsidR="00D87D26" w:rsidRDefault="00D87D26" w:rsidP="00B66879">
      <w:pPr>
        <w:pStyle w:val="ac"/>
        <w:spacing w:after="180"/>
      </w:pPr>
      <w:bookmarkStart w:id="1039" w:name="_Ref103439159"/>
      <w:bookmarkStart w:id="1040" w:name="_Toc10752273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40</w:t>
      </w:r>
      <w:r w:rsidR="005E698D">
        <w:fldChar w:fldCharType="end"/>
      </w:r>
      <w:bookmarkEnd w:id="1039"/>
      <w:r w:rsidR="008958F6">
        <w:rPr>
          <w:rFonts w:hint="eastAsia"/>
        </w:rPr>
        <w:t xml:space="preserve"> </w:t>
      </w:r>
      <w:r>
        <w:rPr>
          <w:rFonts w:hint="eastAsia"/>
        </w:rPr>
        <w:t>監測數值趨勢線圖</w:t>
      </w:r>
      <w:bookmarkEnd w:id="1040"/>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41" w:name="_Toc107613013"/>
      <w:r>
        <w:rPr>
          <w:rFonts w:hint="eastAsia"/>
        </w:rPr>
        <w:t>成本估算</w:t>
      </w:r>
      <w:bookmarkEnd w:id="1041"/>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r w:rsidR="00D30AFB">
        <w:t>XBee</w:t>
      </w:r>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42" w:name="_Ref106461279"/>
      <w:bookmarkStart w:id="1043" w:name="_Toc1075814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42"/>
      <w:r w:rsidR="008958F6">
        <w:rPr>
          <w:rFonts w:hint="eastAsia"/>
        </w:rPr>
        <w:t xml:space="preserve"> </w:t>
      </w:r>
      <w:r>
        <w:rPr>
          <w:rFonts w:hint="eastAsia"/>
        </w:rPr>
        <w:t>監測模組使用材料費用明細</w:t>
      </w:r>
      <w:bookmarkEnd w:id="1043"/>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承壓板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r w:rsidRPr="008875D7">
              <w:rPr>
                <w:rFonts w:hint="eastAsia"/>
                <w:sz w:val="20"/>
                <w:szCs w:val="20"/>
              </w:rPr>
              <w:t>應變計感測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r w:rsidRPr="00AD2B5B">
              <w:rPr>
                <w:rFonts w:hint="eastAsia"/>
                <w:sz w:val="20"/>
                <w:szCs w:val="20"/>
              </w:rPr>
              <w:t xml:space="preserve">Lipo Rider Pro </w:t>
            </w:r>
            <w:r w:rsidRPr="00AD2B5B">
              <w:rPr>
                <w:rFonts w:hint="eastAsia"/>
                <w:sz w:val="20"/>
                <w:szCs w:val="20"/>
              </w:rPr>
              <w:t>輸出穩壓板</w:t>
            </w:r>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44" w:name="_Ref106461918"/>
      <w:bookmarkStart w:id="1045" w:name="_Ref106461914"/>
      <w:bookmarkStart w:id="1046" w:name="_Toc1075814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44"/>
      <w:r w:rsidR="008958F6">
        <w:rPr>
          <w:rFonts w:hint="eastAsia"/>
        </w:rPr>
        <w:t xml:space="preserve"> </w:t>
      </w:r>
      <w:r>
        <w:rPr>
          <w:rFonts w:hint="eastAsia"/>
        </w:rPr>
        <w:t>兩種通訊模組之監測設備組總費用</w:t>
      </w:r>
      <w:bookmarkEnd w:id="1045"/>
      <w:bookmarkEnd w:id="1046"/>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Pr>
                <w:rFonts w:hint="eastAsia"/>
                <w:sz w:val="20"/>
                <w:szCs w:val="20"/>
              </w:rPr>
              <w:t>X</w:t>
            </w:r>
            <w:r>
              <w:rPr>
                <w:sz w:val="20"/>
                <w:szCs w:val="20"/>
              </w:rPr>
              <w:t>Bee</w:t>
            </w:r>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364FF301"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A95811">
        <w:rPr>
          <w:rFonts w:hint="eastAsia"/>
        </w:rPr>
        <w:t>確實</w:t>
      </w:r>
      <w:r w:rsidR="00922063">
        <w:rPr>
          <w:rFonts w:hint="eastAsia"/>
        </w:rPr>
        <w:t>能夠有效降低花費，</w:t>
      </w:r>
      <w:r w:rsidR="00507292">
        <w:rPr>
          <w:rFonts w:hint="eastAsia"/>
        </w:rPr>
        <w:t>為一</w:t>
      </w:r>
      <w:r w:rsidR="007E4D22">
        <w:rPr>
          <w:rFonts w:hint="eastAsia"/>
        </w:rPr>
        <w:t>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47" w:name="_Ref106976436"/>
      <w:bookmarkStart w:id="1048" w:name="_Toc1075814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47"/>
      <w:r w:rsidR="008958F6">
        <w:rPr>
          <w:rFonts w:hint="eastAsia"/>
        </w:rPr>
        <w:t xml:space="preserve"> </w:t>
      </w:r>
      <w:r>
        <w:rPr>
          <w:rFonts w:hint="eastAsia"/>
        </w:rPr>
        <w:t>高精度感測設備之材料費用表</w:t>
      </w:r>
      <w:bookmarkEnd w:id="1048"/>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507292">
        <w:tc>
          <w:tcPr>
            <w:tcW w:w="1653" w:type="dxa"/>
            <w:vAlign w:val="center"/>
          </w:tcPr>
          <w:p w14:paraId="2FD93018" w14:textId="44144391" w:rsidR="00183DA0" w:rsidRPr="005B2407" w:rsidRDefault="00183DA0" w:rsidP="00507292">
            <w:pPr>
              <w:ind w:leftChars="0" w:left="0" w:firstLineChars="0" w:firstLine="0"/>
              <w:jc w:val="center"/>
              <w:rPr>
                <w:sz w:val="20"/>
                <w:szCs w:val="18"/>
              </w:rPr>
            </w:pPr>
            <w:r w:rsidRPr="005B2407">
              <w:rPr>
                <w:rFonts w:hint="eastAsia"/>
                <w:sz w:val="20"/>
                <w:szCs w:val="18"/>
              </w:rPr>
              <w:t>項目</w:t>
            </w:r>
          </w:p>
        </w:tc>
        <w:tc>
          <w:tcPr>
            <w:tcW w:w="2257" w:type="dxa"/>
            <w:vAlign w:val="center"/>
          </w:tcPr>
          <w:p w14:paraId="3A16E3AF" w14:textId="4BFEE089" w:rsidR="00183DA0" w:rsidRPr="005B2407" w:rsidRDefault="00183DA0" w:rsidP="00507292">
            <w:pPr>
              <w:ind w:leftChars="0" w:left="0" w:firstLineChars="0" w:firstLine="0"/>
              <w:jc w:val="center"/>
              <w:rPr>
                <w:sz w:val="20"/>
                <w:szCs w:val="18"/>
              </w:rPr>
            </w:pPr>
            <w:r>
              <w:rPr>
                <w:rFonts w:hint="eastAsia"/>
                <w:sz w:val="20"/>
                <w:szCs w:val="18"/>
              </w:rPr>
              <w:t>型號</w:t>
            </w:r>
          </w:p>
        </w:tc>
        <w:tc>
          <w:tcPr>
            <w:tcW w:w="1111" w:type="dxa"/>
            <w:vAlign w:val="center"/>
          </w:tcPr>
          <w:p w14:paraId="1B2977AF" w14:textId="6CB8EF91" w:rsidR="00183DA0" w:rsidRPr="005B2407" w:rsidRDefault="00183DA0" w:rsidP="00507292">
            <w:pPr>
              <w:ind w:leftChars="0" w:left="0" w:firstLineChars="0" w:firstLine="0"/>
              <w:jc w:val="center"/>
              <w:rPr>
                <w:sz w:val="20"/>
                <w:szCs w:val="18"/>
              </w:rPr>
            </w:pPr>
            <w:r>
              <w:rPr>
                <w:rFonts w:hint="eastAsia"/>
                <w:sz w:val="20"/>
                <w:szCs w:val="18"/>
              </w:rPr>
              <w:t>金額</w:t>
            </w:r>
          </w:p>
        </w:tc>
        <w:tc>
          <w:tcPr>
            <w:tcW w:w="2716" w:type="dxa"/>
            <w:vAlign w:val="center"/>
          </w:tcPr>
          <w:p w14:paraId="20E13683" w14:textId="56C64922" w:rsidR="00183DA0" w:rsidRPr="005B2407" w:rsidRDefault="00183DA0" w:rsidP="00507292">
            <w:pPr>
              <w:ind w:leftChars="0" w:left="0" w:firstLineChars="0" w:firstLine="0"/>
              <w:jc w:val="center"/>
              <w:rPr>
                <w:sz w:val="20"/>
                <w:szCs w:val="18"/>
              </w:rPr>
            </w:pPr>
            <w:r>
              <w:rPr>
                <w:rFonts w:hint="eastAsia"/>
                <w:sz w:val="20"/>
                <w:szCs w:val="18"/>
              </w:rPr>
              <w:t>備註</w:t>
            </w:r>
          </w:p>
        </w:tc>
      </w:tr>
      <w:tr w:rsidR="00183DA0" w14:paraId="0A6351CE" w14:textId="77777777" w:rsidTr="00507292">
        <w:trPr>
          <w:trHeight w:val="567"/>
        </w:trPr>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規</w:t>
            </w:r>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vAlign w:val="center"/>
          </w:tcPr>
          <w:p w14:paraId="4E5EBF79" w14:textId="78F3695E"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低頻</w:t>
            </w:r>
            <w:r w:rsidRPr="00183DA0">
              <w:rPr>
                <w:sz w:val="20"/>
                <w:szCs w:val="18"/>
              </w:rPr>
              <w:t>0.1~340 Hz (±1dB)</w:t>
            </w:r>
          </w:p>
        </w:tc>
      </w:tr>
      <w:tr w:rsidR="00183DA0" w14:paraId="292106FC" w14:textId="77777777" w:rsidTr="00507292">
        <w:trPr>
          <w:trHeight w:val="567"/>
        </w:trPr>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vAlign w:val="center"/>
          </w:tcPr>
          <w:p w14:paraId="7F4953A9" w14:textId="2EDE61F1" w:rsidR="00183DA0" w:rsidRPr="00183DA0" w:rsidRDefault="00183DA0" w:rsidP="00507292">
            <w:pPr>
              <w:widowControl/>
              <w:spacing w:line="276" w:lineRule="auto"/>
              <w:ind w:leftChars="0" w:left="0" w:firstLineChars="0" w:firstLine="0"/>
              <w:jc w:val="both"/>
              <w:rPr>
                <w:rFonts w:eastAsia="新細明體"/>
                <w:color w:val="000000"/>
                <w:kern w:val="0"/>
                <w:sz w:val="22"/>
              </w:rPr>
            </w:pPr>
            <w:r>
              <w:rPr>
                <w:rFonts w:hint="eastAsia"/>
                <w:color w:val="000000"/>
                <w:sz w:val="22"/>
              </w:rPr>
              <w:t>500 lbf</w:t>
            </w:r>
          </w:p>
        </w:tc>
      </w:tr>
      <w:tr w:rsidR="00183DA0" w14:paraId="6ECD8D29" w14:textId="77777777" w:rsidTr="00507292">
        <w:trPr>
          <w:trHeight w:val="567"/>
        </w:trPr>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vAlign w:val="center"/>
          </w:tcPr>
          <w:p w14:paraId="7C7A1D69" w14:textId="77777777" w:rsidR="00183DA0" w:rsidRPr="00183DA0" w:rsidRDefault="00183DA0" w:rsidP="00507292">
            <w:pPr>
              <w:spacing w:line="276" w:lineRule="auto"/>
              <w:ind w:leftChars="0" w:left="0" w:firstLineChars="0" w:firstLine="0"/>
              <w:jc w:val="both"/>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507292">
        <w:trPr>
          <w:trHeight w:val="567"/>
        </w:trPr>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vAlign w:val="center"/>
          </w:tcPr>
          <w:p w14:paraId="57F47F85" w14:textId="77777777" w:rsidR="00E604DD" w:rsidRDefault="00B150E1" w:rsidP="00507292">
            <w:pPr>
              <w:spacing w:line="276" w:lineRule="auto"/>
              <w:ind w:leftChars="0" w:left="0" w:firstLineChars="0" w:firstLine="0"/>
              <w:jc w:val="both"/>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507292">
            <w:pPr>
              <w:spacing w:line="276" w:lineRule="auto"/>
              <w:ind w:leftChars="0" w:left="0" w:firstLineChars="0" w:firstLine="0"/>
              <w:jc w:val="both"/>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r w:rsidRPr="00183DA0">
        <w:rPr>
          <w:rFonts w:hint="eastAsia"/>
          <w:sz w:val="20"/>
          <w:szCs w:val="18"/>
        </w:rPr>
        <w:t>貿澤電子</w:t>
      </w:r>
      <w:hyperlink r:id="rId86" w:history="1">
        <w:r w:rsidR="008F04CB" w:rsidRPr="00150CD8">
          <w:rPr>
            <w:rStyle w:val="ab"/>
            <w:sz w:val="20"/>
            <w:szCs w:val="18"/>
          </w:rPr>
          <w:t>https://www.mouser.tw</w:t>
        </w:r>
      </w:hyperlink>
      <w:r w:rsidR="008F04CB">
        <w:rPr>
          <w:rFonts w:hint="eastAsia"/>
          <w:sz w:val="20"/>
          <w:szCs w:val="18"/>
        </w:rPr>
        <w:t xml:space="preserve"> / </w:t>
      </w:r>
      <w:r w:rsidR="008F04CB">
        <w:rPr>
          <w:sz w:val="20"/>
          <w:szCs w:val="18"/>
        </w:rPr>
        <w:t xml:space="preserve">NI </w:t>
      </w:r>
      <w:hyperlink r:id="rId87"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52BAD4D7" w:rsidR="00311DD0" w:rsidRDefault="00311DD0" w:rsidP="00B66879">
      <w:pPr>
        <w:pStyle w:val="1"/>
        <w:spacing w:after="360"/>
      </w:pPr>
      <w:bookmarkStart w:id="1049" w:name="_Toc103337207"/>
      <w:bookmarkStart w:id="1050" w:name="_Toc105773425"/>
      <w:bookmarkStart w:id="1051" w:name="_Toc106390750"/>
      <w:bookmarkStart w:id="1052" w:name="_Toc106814764"/>
      <w:bookmarkStart w:id="1053" w:name="_Toc106815004"/>
      <w:bookmarkStart w:id="1054" w:name="_Toc106974112"/>
      <w:bookmarkStart w:id="1055" w:name="_Toc106993915"/>
      <w:bookmarkStart w:id="1056" w:name="_Toc107003408"/>
      <w:bookmarkStart w:id="1057" w:name="_Toc107003650"/>
      <w:bookmarkStart w:id="1058" w:name="_Toc107003890"/>
      <w:bookmarkStart w:id="1059" w:name="_Toc107005654"/>
      <w:bookmarkStart w:id="1060" w:name="_Toc107005894"/>
      <w:bookmarkStart w:id="1061" w:name="_Toc107613014"/>
      <w:bookmarkStart w:id="1062" w:name="_Hlk106387988"/>
      <w:bookmarkEnd w:id="1049"/>
      <w:bookmarkEnd w:id="1050"/>
      <w:bookmarkEnd w:id="1051"/>
      <w:bookmarkEnd w:id="1052"/>
      <w:bookmarkEnd w:id="1053"/>
      <w:bookmarkEnd w:id="1054"/>
      <w:bookmarkEnd w:id="1055"/>
      <w:bookmarkEnd w:id="1056"/>
      <w:bookmarkEnd w:id="1057"/>
      <w:bookmarkEnd w:id="1058"/>
      <w:bookmarkEnd w:id="1059"/>
      <w:bookmarkEnd w:id="1060"/>
      <w:r>
        <w:rPr>
          <w:rFonts w:hint="eastAsia"/>
        </w:rPr>
        <w:t>建置</w:t>
      </w:r>
      <w:r w:rsidR="006D3B4D">
        <w:rPr>
          <w:rFonts w:hint="eastAsia"/>
        </w:rPr>
        <w:t>U</w:t>
      </w:r>
      <w:r w:rsidR="006D3B4D">
        <w:t>nity</w:t>
      </w:r>
      <w:r w:rsidR="005E698D">
        <w:rPr>
          <w:rFonts w:hint="eastAsia"/>
        </w:rPr>
        <w:t>管理</w:t>
      </w:r>
      <w:r>
        <w:rPr>
          <w:rFonts w:hint="eastAsia"/>
        </w:rPr>
        <w:t>互動平台</w:t>
      </w:r>
      <w:bookmarkEnd w:id="1061"/>
    </w:p>
    <w:bookmarkEnd w:id="1062"/>
    <w:p w14:paraId="23BAC73E" w14:textId="085DBC12" w:rsidR="00507292" w:rsidRDefault="00507292" w:rsidP="00E14F14">
      <w:pPr>
        <w:ind w:left="480" w:firstLine="480"/>
      </w:pPr>
      <w:r>
        <w:rPr>
          <w:rFonts w:hint="eastAsia"/>
        </w:rPr>
        <w:t>本章節將說明建置管理互動平台之規劃及步驟。首先，</w:t>
      </w:r>
      <w:r w:rsidR="007364CB">
        <w:rPr>
          <w:rFonts w:hint="eastAsia"/>
        </w:rPr>
        <w:t>運用</w:t>
      </w:r>
      <w:r>
        <w:rPr>
          <w:rFonts w:hint="eastAsia"/>
        </w:rPr>
        <w:t>臺鐵所</w:t>
      </w:r>
      <w:r w:rsidR="008F164D">
        <w:rPr>
          <w:rFonts w:hint="eastAsia"/>
        </w:rPr>
        <w:t>提供之</w:t>
      </w:r>
      <w:r>
        <w:rPr>
          <w:rFonts w:hint="eastAsia"/>
        </w:rPr>
        <w:t>該路段</w:t>
      </w:r>
      <w:r w:rsidR="008F164D">
        <w:rPr>
          <w:rFonts w:hint="eastAsia"/>
        </w:rPr>
        <w:t>線形資料，</w:t>
      </w:r>
      <w:r>
        <w:rPr>
          <w:rFonts w:hint="eastAsia"/>
        </w:rPr>
        <w:t>選擇適合軌道建模的軟體，</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w:t>
      </w:r>
      <w:r w:rsidR="008B664C">
        <w:rPr>
          <w:rFonts w:hint="eastAsia"/>
        </w:rPr>
        <w:t>平台的</w:t>
      </w:r>
      <w:r w:rsidR="002115DA">
        <w:rPr>
          <w:rFonts w:hint="eastAsia"/>
        </w:rPr>
        <w:t>開發</w:t>
      </w:r>
      <w:r w:rsidR="008B664C">
        <w:rPr>
          <w:rFonts w:hint="eastAsia"/>
        </w:rPr>
        <w:t>工具</w:t>
      </w:r>
      <w:r>
        <w:rPr>
          <w:rFonts w:hint="eastAsia"/>
        </w:rPr>
        <w:t>。</w:t>
      </w:r>
    </w:p>
    <w:p w14:paraId="261970E2" w14:textId="798C477A" w:rsidR="002115DA" w:rsidRDefault="004D3D47" w:rsidP="00E14F14">
      <w:pPr>
        <w:ind w:left="480" w:firstLine="480"/>
      </w:pPr>
      <w:r>
        <w:rPr>
          <w:rFonts w:hint="eastAsia"/>
        </w:rPr>
        <w:t>在該軟體上建置使用者介面</w:t>
      </w:r>
      <w:r>
        <w:t>UI</w:t>
      </w:r>
      <w:r w:rsidR="00DC7A24">
        <w:rPr>
          <w:rFonts w:hint="eastAsia"/>
        </w:rPr>
        <w:t>、編寫程式運行腳本</w:t>
      </w:r>
      <w:r>
        <w:rPr>
          <w:rFonts w:hint="eastAsia"/>
        </w:rPr>
        <w:t>，以方便使用者針對模型</w:t>
      </w:r>
      <w:r w:rsidR="008B664C">
        <w:rPr>
          <w:rFonts w:hint="eastAsia"/>
        </w:rPr>
        <w:t>空間</w:t>
      </w:r>
      <w:r>
        <w:rPr>
          <w:rFonts w:hint="eastAsia"/>
        </w:rPr>
        <w:t>進行查看</w:t>
      </w:r>
      <w:r w:rsidR="008B664C">
        <w:rPr>
          <w:rFonts w:hint="eastAsia"/>
        </w:rPr>
        <w:t>以及規劃數據呈現</w:t>
      </w:r>
      <w:r>
        <w:rPr>
          <w:rFonts w:hint="eastAsia"/>
        </w:rPr>
        <w:t>。</w:t>
      </w:r>
      <w:r w:rsidR="00C56BC4">
        <w:rPr>
          <w:rFonts w:hint="eastAsia"/>
        </w:rPr>
        <w:t>在此章節中，將依序說明主要使用的軟體、建置軌道模型以及建置互動平台的過程。</w:t>
      </w:r>
    </w:p>
    <w:p w14:paraId="159F0704" w14:textId="77777777" w:rsidR="005E698D" w:rsidRDefault="005E698D" w:rsidP="004D3D47">
      <w:pPr>
        <w:ind w:leftChars="0" w:left="0" w:firstLine="480"/>
        <w:jc w:val="both"/>
      </w:pPr>
    </w:p>
    <w:p w14:paraId="2D394C6C" w14:textId="3F7A1FF4" w:rsidR="006E604B" w:rsidRDefault="008B664C" w:rsidP="005E698D">
      <w:pPr>
        <w:ind w:leftChars="0" w:left="0" w:firstLineChars="0" w:firstLine="0"/>
        <w:jc w:val="center"/>
      </w:pPr>
      <w:r>
        <w:rPr>
          <w:noProof/>
        </w:rPr>
        <w:drawing>
          <wp:inline distT="0" distB="0" distL="0" distR="0" wp14:anchorId="7DF7BEA0" wp14:editId="53CE1B43">
            <wp:extent cx="3156857" cy="1687195"/>
            <wp:effectExtent l="0" t="0" r="0" b="8255"/>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inline>
        </w:drawing>
      </w:r>
    </w:p>
    <w:p w14:paraId="4B28AC0E" w14:textId="6AC784C8" w:rsidR="005E698D" w:rsidRDefault="005E698D" w:rsidP="005E698D">
      <w:pPr>
        <w:pStyle w:val="ac"/>
        <w:spacing w:after="180"/>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r>
        <w:rPr>
          <w:rFonts w:hint="eastAsia"/>
        </w:rPr>
        <w:t>管理互動平台規劃步驟</w:t>
      </w:r>
    </w:p>
    <w:p w14:paraId="033DEBD0" w14:textId="77777777" w:rsidR="005E698D" w:rsidRPr="005E698D" w:rsidRDefault="005E698D" w:rsidP="005E698D">
      <w:pPr>
        <w:ind w:left="480" w:firstLine="480"/>
      </w:pPr>
    </w:p>
    <w:p w14:paraId="0A0D8546" w14:textId="54101093" w:rsidR="00231846" w:rsidRDefault="00CD54B3" w:rsidP="00D71EEF">
      <w:pPr>
        <w:pStyle w:val="21"/>
        <w:spacing w:before="360" w:afterLines="50" w:after="180"/>
      </w:pPr>
      <w:bookmarkStart w:id="1063" w:name="_Toc103337263"/>
      <w:bookmarkStart w:id="1064" w:name="_Toc105773481"/>
      <w:bookmarkStart w:id="1065" w:name="_Toc106390806"/>
      <w:bookmarkStart w:id="1066" w:name="_Toc106814820"/>
      <w:bookmarkStart w:id="1067" w:name="_Toc106815060"/>
      <w:bookmarkStart w:id="1068" w:name="_Toc106974168"/>
      <w:bookmarkStart w:id="1069" w:name="_Toc106993729"/>
      <w:bookmarkStart w:id="1070" w:name="_Toc106993971"/>
      <w:bookmarkStart w:id="1071" w:name="_Toc107003464"/>
      <w:bookmarkStart w:id="1072" w:name="_Toc107003706"/>
      <w:bookmarkStart w:id="1073" w:name="_Toc107003946"/>
      <w:bookmarkStart w:id="1074" w:name="_Toc107005710"/>
      <w:bookmarkStart w:id="1075" w:name="_Toc107005950"/>
      <w:bookmarkStart w:id="1076" w:name="_Toc103337264"/>
      <w:bookmarkStart w:id="1077" w:name="_Toc105773482"/>
      <w:bookmarkStart w:id="1078" w:name="_Toc106390807"/>
      <w:bookmarkStart w:id="1079" w:name="_Toc106814821"/>
      <w:bookmarkStart w:id="1080" w:name="_Toc106815061"/>
      <w:bookmarkStart w:id="1081" w:name="_Toc106974169"/>
      <w:bookmarkStart w:id="1082" w:name="_Toc106993730"/>
      <w:bookmarkStart w:id="1083" w:name="_Toc106993972"/>
      <w:bookmarkStart w:id="1084" w:name="_Toc107003465"/>
      <w:bookmarkStart w:id="1085" w:name="_Toc107003707"/>
      <w:bookmarkStart w:id="1086" w:name="_Toc107003947"/>
      <w:bookmarkStart w:id="1087" w:name="_Toc107005711"/>
      <w:bookmarkStart w:id="1088" w:name="_Toc107005951"/>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r>
        <w:rPr>
          <w:rFonts w:hint="eastAsia"/>
        </w:rPr>
        <w:t xml:space="preserve">　</w:t>
      </w:r>
      <w:bookmarkStart w:id="1089" w:name="_Toc107613015"/>
      <w:r w:rsidR="00D361BD">
        <w:rPr>
          <w:rFonts w:hint="eastAsia"/>
        </w:rPr>
        <w:t>使用</w:t>
      </w:r>
      <w:r w:rsidR="007A313B">
        <w:rPr>
          <w:rFonts w:hint="eastAsia"/>
        </w:rPr>
        <w:t>軟體介紹</w:t>
      </w:r>
      <w:bookmarkEnd w:id="1089"/>
    </w:p>
    <w:p w14:paraId="1BED9EFE" w14:textId="2E8EEF90" w:rsidR="00A6357A" w:rsidRDefault="00A6357A" w:rsidP="00A6357A">
      <w:pPr>
        <w:pStyle w:val="31"/>
        <w:spacing w:before="360" w:after="180"/>
      </w:pPr>
      <w:bookmarkStart w:id="1090" w:name="_Toc107613016"/>
      <w:r w:rsidRPr="00A6357A">
        <w:t xml:space="preserve">Autodesk </w:t>
      </w:r>
      <w:r w:rsidR="0055521E">
        <w:rPr>
          <w:rFonts w:hint="eastAsia"/>
        </w:rPr>
        <w:t>Civil</w:t>
      </w:r>
      <w:r w:rsidR="002D4C37">
        <w:t xml:space="preserve"> 3D</w:t>
      </w:r>
      <w:bookmarkEnd w:id="1090"/>
    </w:p>
    <w:p w14:paraId="41A9E73B" w14:textId="77777777" w:rsidR="00E038CA" w:rsidRDefault="00E038CA" w:rsidP="00E14F14">
      <w:pPr>
        <w:ind w:left="480" w:firstLine="480"/>
      </w:pPr>
      <w:r>
        <w:rPr>
          <w:rFonts w:hint="eastAsia"/>
        </w:rPr>
        <w:t>目前市面上有許多土建設施建模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個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w:t>
      </w:r>
      <w:r>
        <w:rPr>
          <w:rFonts w:hint="eastAsia"/>
        </w:rPr>
        <w:lastRenderedPageBreak/>
        <w:t>程的規劃與設計；而</w:t>
      </w:r>
      <w:r w:rsidRPr="00B56F00">
        <w:t>Bentley</w:t>
      </w:r>
      <w:r>
        <w:rPr>
          <w:rFonts w:hint="eastAsia"/>
        </w:rPr>
        <w:t>則包含一系列的子系統，使用範圍廣泛如建築、公路、橋梁等。</w:t>
      </w:r>
    </w:p>
    <w:p w14:paraId="2E1887BE" w14:textId="77777777" w:rsidR="00E038CA" w:rsidRDefault="00E038CA" w:rsidP="00E14F14">
      <w:pPr>
        <w:ind w:left="480" w:firstLine="480"/>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Civil 3D</w:t>
      </w:r>
      <w:r>
        <w:rPr>
          <w:rFonts w:hint="eastAsia"/>
        </w:rPr>
        <w:t>作為本研究之軌道建模軟體。</w:t>
      </w:r>
    </w:p>
    <w:p w14:paraId="4339C459" w14:textId="446AAAC0" w:rsidR="002452F2" w:rsidRDefault="005A6EE7" w:rsidP="00E14F14">
      <w:pPr>
        <w:ind w:left="480" w:firstLine="480"/>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註</w:t>
      </w:r>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250A5">
        <w:fldChar w:fldCharType="begin"/>
      </w:r>
      <w:r w:rsidR="00240D72">
        <w:rPr>
          <w:rFonts w:hint="eastAsia"/>
        </w:rPr>
        <w:instrText xml:space="preserve"> ADDIN EN.CITE &lt;EndNote&gt;&lt;Cite&gt;&lt;Author&gt;</w:instrText>
      </w:r>
      <w:r w:rsidR="00240D72">
        <w:rPr>
          <w:rFonts w:hint="eastAsia"/>
        </w:rPr>
        <w:instrText>白瓊珊</w:instrText>
      </w:r>
      <w:r w:rsidR="00240D72">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240D72">
        <w:rPr>
          <w:rFonts w:hint="eastAsia"/>
        </w:rPr>
        <w:instrText>白瓊珊</w:instrText>
      </w:r>
      <w:r w:rsidR="00240D72">
        <w:rPr>
          <w:rFonts w:hint="eastAsia"/>
        </w:rPr>
        <w:instrText>&lt;/style&gt;&lt;style face="normal" font="default" size="100%"&gt;,&lt;/style&gt;&lt;/author&gt;&lt;/authors&gt;&lt;tertiary-authors&gt;&lt;author&gt;&lt;style face="normal" font="default" charset="136" size="100%"&gt;</w:instrText>
      </w:r>
      <w:r w:rsidR="00240D72">
        <w:rPr>
          <w:rFonts w:hint="eastAsia"/>
        </w:rPr>
        <w:instrText>林商裕</w:instrText>
      </w:r>
      <w:r w:rsidR="00240D72">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240D72">
        <w:rPr>
          <w:rFonts w:hint="eastAsia"/>
        </w:rPr>
        <w:instrText>利用</w:instrText>
      </w:r>
      <w:r w:rsidR="00240D72">
        <w:rPr>
          <w:rFonts w:hint="eastAsia"/>
        </w:rPr>
        <w:instrText>&lt;/style&gt;&lt;style face="normal" font="default" size="100%"&gt;Civil 3D&lt;/style&gt;&lt;style face="normal" font="default" charset="136" size="100%"&gt;</w:instrText>
      </w:r>
      <w:r w:rsidR="00240D72">
        <w:rPr>
          <w:rFonts w:hint="eastAsia"/>
        </w:rPr>
        <w:instrText>建立</w:instrText>
      </w:r>
      <w:r w:rsidR="00240D72">
        <w:rPr>
          <w:rFonts w:hint="eastAsia"/>
        </w:rPr>
        <w:instrText>&lt;/style&gt;&lt;style face="normal" font="default" size="100%"&gt;3D&lt;/style&gt;&lt;style face="normal" font="default" charset="136" size="100%"&gt;</w:instrText>
      </w:r>
      <w:r w:rsidR="00240D72">
        <w:rPr>
          <w:rFonts w:hint="eastAsia"/>
        </w:rPr>
        <w:instrText>道路廊道模型</w:instrText>
      </w:r>
      <w:r w:rsidR="00240D72">
        <w:rPr>
          <w:rFonts w:hint="eastAsia"/>
        </w:rPr>
        <w:instrText>&lt;/style&gt;&lt;/title&gt;&lt;secondary-title&gt;&lt;style face="normal" font="default" charset="136" size="100%"&gt;</w:instrText>
      </w:r>
      <w:r w:rsidR="00240D72">
        <w:rPr>
          <w:rFonts w:hint="eastAsia"/>
        </w:rPr>
        <w:instrText>營建工程系碩士班</w:instrText>
      </w:r>
      <w:r w:rsidR="00240D72">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240D72">
        <w:rPr>
          <w:rFonts w:hint="eastAsia"/>
        </w:rPr>
        <w:instrText>台中市</w:instrText>
      </w:r>
      <w:r w:rsidR="00240D72">
        <w:rPr>
          <w:rFonts w:hint="eastAsia"/>
        </w:rPr>
        <w:instrText>&lt;/style&gt;&lt;/pub-location&gt;&lt;publisher&gt;&lt;style face="normal" font="default" charset="136" size="100%"&gt;</w:instrText>
      </w:r>
      <w:r w:rsidR="00240D72">
        <w:rPr>
          <w:rFonts w:hint="eastAsia"/>
        </w:rPr>
        <w:instrText>朝陽科技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rsidR="007250A5">
        <w:fldChar w:fldCharType="separate"/>
      </w:r>
      <w:r w:rsidR="00240D72">
        <w:rPr>
          <w:noProof/>
        </w:rPr>
        <w:t>[23]</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93"/>
                    <a:stretch>
                      <a:fillRect/>
                    </a:stretch>
                  </pic:blipFill>
                  <pic:spPr>
                    <a:xfrm>
                      <a:off x="0" y="0"/>
                      <a:ext cx="5579745" cy="2968625"/>
                    </a:xfrm>
                    <a:prstGeom prst="rect">
                      <a:avLst/>
                    </a:prstGeom>
                  </pic:spPr>
                </pic:pic>
              </a:graphicData>
            </a:graphic>
          </wp:inline>
        </w:drawing>
      </w:r>
    </w:p>
    <w:p w14:paraId="62C446E6" w14:textId="1389830B" w:rsidR="0047068C" w:rsidRPr="00B66879" w:rsidRDefault="0047068C">
      <w:pPr>
        <w:pStyle w:val="ac"/>
        <w:spacing w:after="180"/>
      </w:pPr>
      <w:bookmarkStart w:id="1091" w:name="_Toc107522734"/>
      <w:r w:rsidRPr="00B66879">
        <w:rPr>
          <w:rFonts w:hint="eastAsia"/>
        </w:rPr>
        <w:t>圖</w:t>
      </w:r>
      <w:r w:rsidRPr="00B66879">
        <w:t xml:space="preserve"> </w:t>
      </w:r>
      <w:r w:rsidR="00094EAD">
        <w:fldChar w:fldCharType="begin"/>
      </w:r>
      <w:r w:rsidR="00094EAD">
        <w:instrText xml:space="preserve"> STYLEREF 1 \s </w:instrText>
      </w:r>
      <w:r w:rsidR="00094EAD">
        <w:fldChar w:fldCharType="separate"/>
      </w:r>
      <w:r w:rsidR="005E698D">
        <w:rPr>
          <w:noProof/>
        </w:rPr>
        <w:t>3</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w:t>
      </w:r>
      <w:r w:rsidR="005E698D">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91"/>
    </w:p>
    <w:p w14:paraId="2256FC3D" w14:textId="4BC465D8" w:rsidR="008241D7" w:rsidRDefault="00AF7C51" w:rsidP="00E14F14">
      <w:pPr>
        <w:ind w:left="480" w:firstLine="480"/>
      </w:pPr>
      <w:r>
        <w:rPr>
          <w:rFonts w:hint="eastAsia"/>
        </w:rPr>
        <w:t>此外，</w:t>
      </w:r>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473C8683" w14:textId="7C7BA0EB" w:rsidR="00DA3A96" w:rsidRDefault="003F2FE7" w:rsidP="00B66879">
      <w:pPr>
        <w:pStyle w:val="31"/>
        <w:spacing w:before="360" w:after="180"/>
      </w:pPr>
      <w:bookmarkStart w:id="1092" w:name="_Toc107613017"/>
      <w:r>
        <w:lastRenderedPageBreak/>
        <w:t>Unity</w:t>
      </w:r>
      <w:bookmarkEnd w:id="1092"/>
    </w:p>
    <w:p w14:paraId="046EED36" w14:textId="2814226C" w:rsidR="00980977" w:rsidRDefault="00980977" w:rsidP="00E14F14">
      <w:pPr>
        <w:ind w:left="480" w:firstLine="480"/>
      </w:pPr>
      <w:r>
        <w:rPr>
          <w:rFonts w:hint="eastAsia"/>
        </w:rPr>
        <w:t>依據文獻回顧中所了解，在建置互動平台方面，較適合使用遊戲引擎做為開發工具，目前市面上較常見的遊戲引擎為</w:t>
      </w:r>
      <w:r w:rsidRPr="00BB3F13">
        <w:t>Unity</w:t>
      </w:r>
      <w:r>
        <w:rPr>
          <w:rFonts w:hint="eastAsia"/>
        </w:rPr>
        <w:t>與</w:t>
      </w:r>
      <w:r w:rsidRPr="00BB3F13">
        <w:t>Unreal</w:t>
      </w:r>
      <w:r>
        <w:rPr>
          <w:rFonts w:hint="eastAsia"/>
        </w:rPr>
        <w:t>，兩軟體各有特色，</w:t>
      </w:r>
      <w:r w:rsidRPr="00BB3F13">
        <w:t>Unreal</w:t>
      </w:r>
      <w:r>
        <w:rPr>
          <w:rFonts w:hint="eastAsia"/>
        </w:rPr>
        <w:t>較擅長場景渲染，適合電影或大型遊戲等重量級專案的開發；而</w:t>
      </w:r>
      <w:r w:rsidRPr="00BB3F13">
        <w:t>Unity</w:t>
      </w:r>
      <w:r>
        <w:rPr>
          <w:rFonts w:hint="eastAsia"/>
        </w:rPr>
        <w:t>在使用者介面則較為友善、有豐富的網路資源可用且開發成本較低，適合輕量級的遊戲開發，與應用於穿戴裝置</w:t>
      </w:r>
      <w:r>
        <w:fldChar w:fldCharType="begin"/>
      </w:r>
      <w:r w:rsidR="00240D72">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sidR="00240D72">
        <w:rPr>
          <w:rFonts w:hint="eastAsia"/>
        </w:rPr>
        <w:instrText>-type name="Web Page"&gt;12&lt;/ref-type&gt;&lt;contributors&gt;&lt;/contributors&gt;&lt;titles&gt;&lt;title&gt;&lt;style face="normal" font="default" size="100%"&gt;Unity vs Unreal : &lt;/style&gt;&lt;style face="normal" font="default" charset="136" size="100%"&gt;</w:instrText>
      </w:r>
      <w:r w:rsidR="00240D72">
        <w:rPr>
          <w:rFonts w:hint="eastAsia"/>
        </w:rPr>
        <w:instrText>兩大遊戲引擎優缺點比較</w:instrText>
      </w:r>
      <w:r w:rsidR="00240D72">
        <w:rPr>
          <w:rFonts w:hint="eastAsia"/>
        </w:rPr>
        <w:instrText>&lt;/style&gt;&lt;/title&gt;&lt;/titles&gt;&lt;key</w:instrText>
      </w:r>
      <w:r w:rsidR="00240D72">
        <w:instrText>words&gt;&lt;keyword&gt;UNITY&lt;/keyword&gt;&lt;keyword&gt;UNREAL&lt;/keyword&gt;&lt;/keywords&gt;&lt;dates&gt;&lt;year&gt;2020&lt;/year&gt;&lt;/dates&gt;&lt;urls&gt;&lt;related-urls&gt;&lt;url&gt;http://13.231.129.69/2020/12/24/unity-vs-unreal-%E5%85%A9%E5%A4%A7%E9%81%8A%E6%88%B2%E5%BC%95%E6%93%8E%E5%84%AA%E7%BC%BA%E9%BB%9E%E6</w:instrText>
      </w:r>
      <w:r w:rsidR="00240D72">
        <w:rPr>
          <w:rFonts w:hint="eastAsia"/>
        </w:rPr>
        <w:instrText>%AF%94%E8%BC%83/&lt;/url&gt;&lt;/related-urls&gt;&lt;/urls&gt;&lt;language&gt;&lt;style face="normal" font="default" charset="136" size="100%"&gt;</w:instrText>
      </w:r>
      <w:r w:rsidR="00240D72">
        <w:rPr>
          <w:rFonts w:hint="eastAsia"/>
        </w:rPr>
        <w:instrText>中文</w:instrText>
      </w:r>
      <w:r w:rsidR="00240D72">
        <w:rPr>
          <w:rFonts w:hint="eastAsia"/>
        </w:rPr>
        <w:instrText>&lt;/style&gt;&lt;/language&gt;&lt;/record&gt;&lt;/Cite&gt;&lt;/EndNote&gt;</w:instrText>
      </w:r>
      <w:r>
        <w:fldChar w:fldCharType="separate"/>
      </w:r>
      <w:r w:rsidR="00240D72">
        <w:rPr>
          <w:noProof/>
        </w:rPr>
        <w:t>[24]</w:t>
      </w:r>
      <w:r>
        <w:fldChar w:fldCharType="end"/>
      </w:r>
      <w:r>
        <w:rPr>
          <w:rFonts w:hint="eastAsia"/>
        </w:rPr>
        <w:t>。本研究在考量開發效率與後續應用到穿戴裝置的性，因此選擇</w:t>
      </w:r>
      <w:r w:rsidRPr="00BB3F13">
        <w:t>Unity</w:t>
      </w:r>
      <w:r>
        <w:rPr>
          <w:rFonts w:hint="eastAsia"/>
        </w:rPr>
        <w:t>作為主要使用軟體。</w:t>
      </w:r>
    </w:p>
    <w:p w14:paraId="65EC4FD5" w14:textId="1AEA2F61" w:rsidR="002452F2" w:rsidRDefault="00DA3A96" w:rsidP="00E14F14">
      <w:pPr>
        <w:ind w:left="480" w:firstLine="480"/>
      </w:pPr>
      <w:r w:rsidRPr="00DA3A96">
        <w:rPr>
          <w:rFonts w:hint="eastAsia"/>
        </w:rPr>
        <w:t>Unity</w:t>
      </w:r>
      <w:r w:rsidR="00B863EB">
        <w:rPr>
          <w:rFonts w:hint="eastAsia"/>
        </w:rPr>
        <w:t>是</w:t>
      </w:r>
      <w:r w:rsidR="00B863EB" w:rsidRPr="00B863EB">
        <w:rPr>
          <w:rFonts w:hint="eastAsia"/>
        </w:rPr>
        <w:t>一個靈活且</w:t>
      </w:r>
      <w:r w:rsidR="00B863EB">
        <w:rPr>
          <w:rFonts w:hint="eastAsia"/>
        </w:rPr>
        <w:t>跨平台</w:t>
      </w:r>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25285ABB" w14:textId="77777777" w:rsidR="00980977" w:rsidRDefault="00980977" w:rsidP="00980977">
      <w:pPr>
        <w:ind w:leftChars="0" w:left="0" w:firstLineChars="236" w:firstLine="566"/>
        <w:jc w:val="both"/>
      </w:pP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381225D4" w:rsidR="00DA3A96" w:rsidRPr="008958F6" w:rsidRDefault="002452F2" w:rsidP="00B66879">
      <w:pPr>
        <w:pStyle w:val="ac"/>
        <w:spacing w:after="180"/>
        <w:rPr>
          <w:sz w:val="16"/>
        </w:rPr>
      </w:pPr>
      <w:bookmarkStart w:id="1093" w:name="_Toc107522735"/>
      <w:r w:rsidRPr="008958F6">
        <w:rPr>
          <w:rFonts w:hint="eastAsia"/>
        </w:rPr>
        <w:t>圖</w:t>
      </w:r>
      <w:r w:rsidRPr="008958F6">
        <w:t xml:space="preserve"> </w:t>
      </w:r>
      <w:r w:rsidR="00094EAD">
        <w:fldChar w:fldCharType="begin"/>
      </w:r>
      <w:r w:rsidR="00094EAD">
        <w:instrText xml:space="preserve"> STYLEREF 1 \s </w:instrText>
      </w:r>
      <w:r w:rsidR="00094EAD">
        <w:fldChar w:fldCharType="separate"/>
      </w:r>
      <w:r w:rsidR="005E698D">
        <w:rPr>
          <w:noProof/>
        </w:rPr>
        <w:t>3</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w:t>
      </w:r>
      <w:r w:rsidR="005E698D">
        <w:fldChar w:fldCharType="end"/>
      </w:r>
      <w:r w:rsidRPr="008958F6">
        <w:t xml:space="preserve"> Unity</w:t>
      </w:r>
      <w:r w:rsidRPr="008958F6">
        <w:rPr>
          <w:rFonts w:hint="eastAsia"/>
        </w:rPr>
        <w:t>開發環境介面</w:t>
      </w:r>
      <w:bookmarkEnd w:id="1093"/>
    </w:p>
    <w:p w14:paraId="3E681DBD" w14:textId="16140EC8" w:rsidR="0002095F" w:rsidRDefault="0002095F" w:rsidP="00E14F14">
      <w:pPr>
        <w:ind w:left="480" w:firstLine="480"/>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觸發事件等</w:t>
      </w:r>
      <w:r w:rsidR="00527883">
        <w:rPr>
          <w:rFonts w:hint="eastAsia"/>
        </w:rPr>
        <w:t>應用</w:t>
      </w:r>
      <w:r>
        <w:rPr>
          <w:rFonts w:hint="eastAsia"/>
        </w:rPr>
        <w:t>，</w:t>
      </w:r>
      <w:r w:rsidR="00527883">
        <w:rPr>
          <w:rFonts w:hint="eastAsia"/>
        </w:rPr>
        <w:t>有</w:t>
      </w:r>
      <w:r>
        <w:rPr>
          <w:rFonts w:hint="eastAsia"/>
        </w:rPr>
        <w:t>提供豐富的使用資源</w:t>
      </w:r>
      <w:r w:rsidR="00DA3A96" w:rsidRPr="00DA3A96">
        <w:rPr>
          <w:rFonts w:hint="eastAsia"/>
        </w:rPr>
        <w:t>。</w:t>
      </w:r>
      <w:r w:rsidR="00527883">
        <w:rPr>
          <w:rFonts w:hint="eastAsia"/>
        </w:rPr>
        <w:t>因</w:t>
      </w:r>
      <w:r>
        <w:rPr>
          <w:rFonts w:hint="eastAsia"/>
        </w:rPr>
        <w:t>屬於</w:t>
      </w:r>
      <w:r w:rsidR="00771C2D" w:rsidRPr="00771C2D">
        <w:rPr>
          <w:rFonts w:hint="eastAsia"/>
        </w:rPr>
        <w:t>層級式</w:t>
      </w:r>
      <w:r w:rsidR="00771C2D">
        <w:rPr>
          <w:rFonts w:hint="eastAsia"/>
        </w:rPr>
        <w:t>的</w:t>
      </w:r>
      <w:r w:rsidR="00771C2D" w:rsidRPr="00771C2D">
        <w:rPr>
          <w:rFonts w:hint="eastAsia"/>
        </w:rPr>
        <w:t>開發環境</w:t>
      </w:r>
      <w:r w:rsidR="00771C2D">
        <w:rPr>
          <w:rFonts w:hint="eastAsia"/>
        </w:rPr>
        <w:t>，可以於</w:t>
      </w:r>
      <w:r w:rsidR="00771C2D">
        <w:rPr>
          <w:rFonts w:hint="eastAsia"/>
        </w:rPr>
        <w:t>H</w:t>
      </w:r>
      <w:r w:rsidR="00771C2D">
        <w:t>ierarchy</w:t>
      </w:r>
      <w:r w:rsidR="00771C2D">
        <w:rPr>
          <w:rFonts w:hint="eastAsia"/>
        </w:rPr>
        <w:t>層級窗格中設定各物件的從屬關係，方便使用者做系統</w:t>
      </w:r>
      <w:r w:rsidR="00771C2D">
        <w:rPr>
          <w:rFonts w:hint="eastAsia"/>
        </w:rPr>
        <w:lastRenderedPageBreak/>
        <w:t>化的管理。</w:t>
      </w:r>
    </w:p>
    <w:p w14:paraId="054E872F" w14:textId="0DF36447" w:rsidR="00C73CAA" w:rsidRDefault="00DA3A96" w:rsidP="00E14F14">
      <w:pPr>
        <w:ind w:left="480" w:firstLine="480"/>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980977">
        <w:instrText xml:space="preserve"> \* MERGEFORMAT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1A87D803" w:rsidR="00CE7C2A" w:rsidRDefault="00DA3A96" w:rsidP="00E14F14">
      <w:pPr>
        <w:ind w:left="480" w:firstLine="480"/>
      </w:pPr>
      <w:r w:rsidRPr="00DA3A96">
        <w:rPr>
          <w:rFonts w:hint="eastAsia"/>
        </w:rPr>
        <w:t>此外</w:t>
      </w:r>
      <w:r w:rsidRPr="00DA3A96">
        <w:rPr>
          <w:rFonts w:hint="eastAsia"/>
        </w:rPr>
        <w:t xml:space="preserve"> Unity </w:t>
      </w:r>
      <w:r w:rsidRPr="00DA3A96">
        <w:rPr>
          <w:rFonts w:hint="eastAsia"/>
        </w:rPr>
        <w:t>還提供</w:t>
      </w:r>
      <w:r w:rsidR="00C73CAA">
        <w:rPr>
          <w:rFonts w:hint="eastAsia"/>
        </w:rPr>
        <w:t>許多</w:t>
      </w:r>
      <w:r w:rsidRPr="00DA3A96">
        <w:rPr>
          <w:rFonts w:hint="eastAsia"/>
        </w:rPr>
        <w:t>線上資源，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6876BE42" w14:textId="77777777" w:rsidR="00527883" w:rsidRDefault="00527883" w:rsidP="00980977">
      <w:pPr>
        <w:ind w:leftChars="0" w:left="0" w:firstLine="480"/>
        <w:jc w:val="both"/>
      </w:pPr>
    </w:p>
    <w:p w14:paraId="34635418" w14:textId="2B016970" w:rsidR="00692888" w:rsidRDefault="00527883" w:rsidP="00527883">
      <w:pPr>
        <w:pStyle w:val="31"/>
        <w:spacing w:before="360" w:after="180"/>
      </w:pPr>
      <w:bookmarkStart w:id="1094" w:name="_Ref104127782"/>
      <w:bookmarkStart w:id="1095" w:name="_Toc107613018"/>
      <w:r>
        <w:rPr>
          <w:rFonts w:hint="eastAsia"/>
        </w:rPr>
        <w:t xml:space="preserve">  </w:t>
      </w:r>
      <w:r w:rsidR="00451AC5" w:rsidRPr="00F95A2F">
        <w:t>Visual Studio Community</w:t>
      </w:r>
      <w:bookmarkEnd w:id="1094"/>
      <w:bookmarkEnd w:id="1095"/>
    </w:p>
    <w:p w14:paraId="486192EC" w14:textId="77777777" w:rsidR="00D57BB3" w:rsidRDefault="00AA3E0A" w:rsidP="00E14F14">
      <w:pPr>
        <w:ind w:left="480" w:firstLine="480"/>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偵錯功能及修改方案，亦可引入相關套件，方便使用者作業</w:t>
      </w:r>
      <w:r w:rsidRPr="00692888">
        <w:rPr>
          <w:rFonts w:hint="eastAsia"/>
        </w:rPr>
        <w:t>。</w:t>
      </w:r>
    </w:p>
    <w:p w14:paraId="6E89FDD5" w14:textId="535DD2E9" w:rsidR="00D57BB3" w:rsidRDefault="00AA3E0A" w:rsidP="00E14F14">
      <w:pPr>
        <w:ind w:left="480" w:firstLine="480"/>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94"/>
                    <a:stretch>
                      <a:fillRect/>
                    </a:stretch>
                  </pic:blipFill>
                  <pic:spPr>
                    <a:xfrm>
                      <a:off x="0" y="0"/>
                      <a:ext cx="5579745" cy="3061970"/>
                    </a:xfrm>
                    <a:prstGeom prst="rect">
                      <a:avLst/>
                    </a:prstGeom>
                  </pic:spPr>
                </pic:pic>
              </a:graphicData>
            </a:graphic>
          </wp:inline>
        </w:drawing>
      </w:r>
    </w:p>
    <w:p w14:paraId="78B2ED05" w14:textId="0900D94B" w:rsidR="00326F03" w:rsidRPr="00AA3E0A" w:rsidRDefault="00365F08" w:rsidP="00B66879">
      <w:pPr>
        <w:pStyle w:val="ac"/>
        <w:spacing w:after="180"/>
      </w:pPr>
      <w:bookmarkStart w:id="1096" w:name="_Toc107522736"/>
      <w:r w:rsidRPr="00AA3E0A">
        <w:rPr>
          <w:rFonts w:hint="eastAsia"/>
        </w:rPr>
        <w:lastRenderedPageBreak/>
        <w:t>圖</w:t>
      </w:r>
      <w:r w:rsidRPr="00AA3E0A">
        <w:t xml:space="preserve"> </w:t>
      </w:r>
      <w:r w:rsidR="00094EAD">
        <w:fldChar w:fldCharType="begin"/>
      </w:r>
      <w:r w:rsidR="00094EAD">
        <w:instrText xml:space="preserve"> STYLEREF 1 \s </w:instrText>
      </w:r>
      <w:r w:rsidR="00094EAD">
        <w:fldChar w:fldCharType="separate"/>
      </w:r>
      <w:r w:rsidR="005E698D">
        <w:rPr>
          <w:noProof/>
        </w:rPr>
        <w:t>3</w:t>
      </w:r>
      <w:r w:rsidR="00094EAD">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4</w:t>
      </w:r>
      <w:r w:rsidR="005E698D">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096"/>
    </w:p>
    <w:p w14:paraId="580B73E6" w14:textId="4D5A9D55" w:rsidR="00EF79FF" w:rsidRDefault="00EF79FF">
      <w:pPr>
        <w:widowControl/>
        <w:spacing w:line="240" w:lineRule="auto"/>
        <w:ind w:leftChars="0" w:left="0" w:firstLineChars="0" w:firstLine="0"/>
      </w:pPr>
    </w:p>
    <w:p w14:paraId="1A10C610" w14:textId="2405E477" w:rsidR="008241D7" w:rsidRDefault="008241D7" w:rsidP="008241D7">
      <w:pPr>
        <w:pStyle w:val="21"/>
        <w:spacing w:before="360" w:afterLines="50" w:after="180"/>
      </w:pPr>
      <w:r>
        <w:rPr>
          <w:rFonts w:hint="eastAsia"/>
        </w:rPr>
        <w:t xml:space="preserve">　</w:t>
      </w:r>
      <w:bookmarkStart w:id="1097" w:name="_Toc107613019"/>
      <w:r w:rsidR="00C320F7">
        <w:rPr>
          <w:rFonts w:hint="eastAsia"/>
        </w:rPr>
        <w:t>軌道模型建置</w:t>
      </w:r>
      <w:r w:rsidR="00D361BD">
        <w:rPr>
          <w:rFonts w:hint="eastAsia"/>
        </w:rPr>
        <w:t>流程</w:t>
      </w:r>
      <w:bookmarkEnd w:id="1097"/>
    </w:p>
    <w:p w14:paraId="66983E2B" w14:textId="5F2A955F" w:rsidR="00D74AF4" w:rsidRDefault="005D0C83" w:rsidP="00E14F1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527883">
        <w:instrText xml:space="preserve"> \* MERGEFORMAT </w:instrText>
      </w:r>
      <w:r w:rsidR="007B6202">
        <w:fldChar w:fldCharType="separate"/>
      </w:r>
      <w:r w:rsidR="0001429D">
        <w:rPr>
          <w:rFonts w:hint="eastAsia"/>
        </w:rPr>
        <w:t>圖</w:t>
      </w:r>
      <w:r w:rsidR="0001429D">
        <w:rPr>
          <w:rFonts w:hint="eastAsia"/>
        </w:rPr>
        <w:t xml:space="preserve"> </w:t>
      </w:r>
      <w:r w:rsidR="0001429D">
        <w:t>3</w:t>
      </w:r>
      <w:r w:rsidR="0001429D">
        <w:noBreakHyphen/>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inline>
        </w:drawing>
      </w:r>
    </w:p>
    <w:p w14:paraId="3A3D25AE" w14:textId="7160587E" w:rsidR="001C4324" w:rsidRPr="00D74AF4" w:rsidRDefault="00BD637A" w:rsidP="00B66879">
      <w:pPr>
        <w:pStyle w:val="ac"/>
        <w:spacing w:after="180"/>
      </w:pPr>
      <w:bookmarkStart w:id="1098" w:name="_Ref102996389"/>
      <w:bookmarkStart w:id="1099" w:name="_Ref102996384"/>
      <w:bookmarkStart w:id="1100" w:name="_Toc10752273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bookmarkEnd w:id="1098"/>
      <w:r w:rsidR="008958F6">
        <w:rPr>
          <w:rFonts w:hint="eastAsia"/>
        </w:rPr>
        <w:t xml:space="preserve"> </w:t>
      </w:r>
      <w:r>
        <w:rPr>
          <w:rFonts w:hint="eastAsia"/>
        </w:rPr>
        <w:t>軌道</w:t>
      </w:r>
      <w:r w:rsidR="007A24B8">
        <w:rPr>
          <w:rFonts w:hint="eastAsia"/>
        </w:rPr>
        <w:t>模型</w:t>
      </w:r>
      <w:r>
        <w:rPr>
          <w:rFonts w:hint="eastAsia"/>
        </w:rPr>
        <w:t>建置流程</w:t>
      </w:r>
      <w:bookmarkEnd w:id="1099"/>
      <w:bookmarkEnd w:id="1100"/>
    </w:p>
    <w:p w14:paraId="6112B621" w14:textId="02753133" w:rsidR="007B6202" w:rsidRDefault="007B6202" w:rsidP="007B6202">
      <w:pPr>
        <w:pStyle w:val="31"/>
        <w:spacing w:before="360" w:after="180"/>
      </w:pPr>
      <w:r>
        <w:rPr>
          <w:rFonts w:hint="eastAsia"/>
        </w:rPr>
        <w:t xml:space="preserve"> </w:t>
      </w:r>
      <w:bookmarkStart w:id="1101" w:name="_Toc107613020"/>
      <w:r w:rsidRPr="007B6202">
        <w:rPr>
          <w:rFonts w:hint="eastAsia"/>
        </w:rPr>
        <w:t>取得路段圖說</w:t>
      </w:r>
      <w:bookmarkEnd w:id="1101"/>
    </w:p>
    <w:p w14:paraId="2B9BF410" w14:textId="52D50BEA" w:rsidR="00092FDD" w:rsidRDefault="008B5488" w:rsidP="00E14F14">
      <w:pPr>
        <w:ind w:left="480" w:firstLine="480"/>
      </w:pPr>
      <w:r w:rsidRPr="008B5488">
        <w:rPr>
          <w:rFonts w:hint="eastAsia"/>
        </w:rPr>
        <w:t>欲建置既有建物的數位模型，需取得既有建物的圖資、尺寸</w:t>
      </w:r>
      <w:r>
        <w:rPr>
          <w:rFonts w:hint="eastAsia"/>
        </w:rPr>
        <w:t>等</w:t>
      </w:r>
      <w:r w:rsidRPr="008B5488">
        <w:rPr>
          <w:rFonts w:hint="eastAsia"/>
        </w:rPr>
        <w:t>資料</w:t>
      </w:r>
      <w:r>
        <w:rPr>
          <w:rFonts w:hint="eastAsia"/>
        </w:rPr>
        <w:t>，因此</w:t>
      </w:r>
      <w:r w:rsidR="00092FDD">
        <w:rPr>
          <w:rFonts w:hint="eastAsia"/>
        </w:rPr>
        <w:t>本研究向</w:t>
      </w:r>
      <w:r w:rsidR="00EB342E">
        <w:rPr>
          <w:rFonts w:hint="eastAsia"/>
        </w:rPr>
        <w:t>臺鐵</w:t>
      </w:r>
      <w:r w:rsidR="00092FDD">
        <w:rPr>
          <w:rFonts w:hint="eastAsia"/>
        </w:rPr>
        <w:t>高雄工務段取得</w:t>
      </w:r>
      <w:r w:rsidR="00E144D4">
        <w:rPr>
          <w:rFonts w:hint="eastAsia"/>
        </w:rPr>
        <w:t>該路段</w:t>
      </w:r>
      <w:r w:rsidR="00092FDD">
        <w:rPr>
          <w:rFonts w:hint="eastAsia"/>
        </w:rPr>
        <w:t>圖說</w:t>
      </w:r>
      <w:r>
        <w:rPr>
          <w:rFonts w:hint="eastAsia"/>
        </w:rPr>
        <w:t>C</w:t>
      </w:r>
      <w:r>
        <w:t>AD</w:t>
      </w:r>
      <w:r>
        <w:rPr>
          <w:rFonts w:hint="eastAsia"/>
        </w:rPr>
        <w:t>檔。由於</w:t>
      </w:r>
      <w:r w:rsidRPr="008B5488">
        <w:rPr>
          <w:rFonts w:hint="eastAsia"/>
        </w:rPr>
        <w:t>圖檔中不僅有軌道、場站</w:t>
      </w:r>
      <w:r w:rsidR="00E144D4">
        <w:rPr>
          <w:rFonts w:hint="eastAsia"/>
        </w:rPr>
        <w:t>等</w:t>
      </w:r>
      <w:r w:rsidRPr="008B5488">
        <w:rPr>
          <w:rFonts w:hint="eastAsia"/>
        </w:rPr>
        <w:t>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t>3</w:t>
      </w:r>
      <w:r w:rsidR="0001429D">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100"/>
                    <a:stretch>
                      <a:fillRect/>
                    </a:stretch>
                  </pic:blipFill>
                  <pic:spPr>
                    <a:xfrm>
                      <a:off x="0" y="0"/>
                      <a:ext cx="4957690" cy="3242499"/>
                    </a:xfrm>
                    <a:prstGeom prst="rect">
                      <a:avLst/>
                    </a:prstGeom>
                  </pic:spPr>
                </pic:pic>
              </a:graphicData>
            </a:graphic>
          </wp:inline>
        </w:drawing>
      </w:r>
    </w:p>
    <w:p w14:paraId="0140F859" w14:textId="63269C15" w:rsidR="00206E63" w:rsidRDefault="00206E63" w:rsidP="00B66879">
      <w:pPr>
        <w:pStyle w:val="ac"/>
        <w:spacing w:after="180"/>
      </w:pPr>
      <w:bookmarkStart w:id="1102" w:name="_Ref102997761"/>
      <w:bookmarkStart w:id="1103" w:name="_Toc10752273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6</w:t>
      </w:r>
      <w:r w:rsidR="005E698D">
        <w:fldChar w:fldCharType="end"/>
      </w:r>
      <w:bookmarkEnd w:id="1102"/>
      <w:r>
        <w:rPr>
          <w:rFonts w:hint="eastAsia"/>
        </w:rPr>
        <w:t>提供路段圖說</w:t>
      </w:r>
      <w:bookmarkEnd w:id="1103"/>
    </w:p>
    <w:p w14:paraId="7C4793BC" w14:textId="61F08A5A" w:rsidR="008B5488" w:rsidRDefault="008B5488" w:rsidP="008B5488">
      <w:pPr>
        <w:pStyle w:val="31"/>
        <w:spacing w:before="360" w:after="180"/>
      </w:pPr>
      <w:r>
        <w:rPr>
          <w:rFonts w:hint="eastAsia"/>
        </w:rPr>
        <w:t xml:space="preserve"> </w:t>
      </w:r>
      <w:bookmarkStart w:id="1104" w:name="_Toc107613021"/>
      <w:r w:rsidRPr="008B5488">
        <w:rPr>
          <w:rFonts w:hint="eastAsia"/>
        </w:rPr>
        <w:t>Civil 3D</w:t>
      </w:r>
      <w:r w:rsidRPr="008B5488">
        <w:rPr>
          <w:rFonts w:hint="eastAsia"/>
        </w:rPr>
        <w:t>建置軌道模</w:t>
      </w:r>
      <w:r w:rsidR="007A24B8">
        <w:rPr>
          <w:rFonts w:hint="eastAsia"/>
        </w:rPr>
        <w:t>型</w:t>
      </w:r>
      <w:bookmarkEnd w:id="1104"/>
    </w:p>
    <w:p w14:paraId="01FD8265" w14:textId="610C300F" w:rsidR="00712BE6" w:rsidRDefault="003E718E" w:rsidP="00E14F14">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建模</w:t>
      </w:r>
      <w:r w:rsidR="00675AD5">
        <w:rPr>
          <w:rFonts w:hint="eastAsia"/>
        </w:rPr>
        <w:t>且不易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w:t>
      </w:r>
      <w:r w:rsidR="00E144D4">
        <w:rPr>
          <w:rFonts w:hint="eastAsia"/>
        </w:rPr>
        <w:t>位置</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E14F14">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735E88B1" w:rsidR="00AA29A1" w:rsidRDefault="00E62F12" w:rsidP="00E62F12">
      <w:pPr>
        <w:pStyle w:val="ac"/>
        <w:spacing w:after="180"/>
      </w:pPr>
      <w:bookmarkStart w:id="1105" w:name="_Toc10752273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7</w:t>
      </w:r>
      <w:r w:rsidR="005E698D">
        <w:fldChar w:fldCharType="end"/>
      </w:r>
      <w:r>
        <w:rPr>
          <w:rFonts w:hint="eastAsia"/>
        </w:rPr>
        <w:t xml:space="preserve"> </w:t>
      </w:r>
      <w:r w:rsidRPr="008B5488">
        <w:rPr>
          <w:rFonts w:hint="eastAsia"/>
        </w:rPr>
        <w:t>Civil 3D</w:t>
      </w:r>
      <w:r>
        <w:rPr>
          <w:rFonts w:hint="eastAsia"/>
        </w:rPr>
        <w:t>建置流程</w:t>
      </w:r>
      <w:bookmarkEnd w:id="1105"/>
    </w:p>
    <w:p w14:paraId="6EA9DBEA" w14:textId="2992C0A4" w:rsidR="007A24B8" w:rsidRDefault="007A24B8" w:rsidP="00632EA2">
      <w:pPr>
        <w:pStyle w:val="aa"/>
        <w:numPr>
          <w:ilvl w:val="0"/>
          <w:numId w:val="46"/>
        </w:numPr>
        <w:ind w:leftChars="0" w:firstLineChars="0"/>
      </w:pPr>
      <w:r>
        <w:rPr>
          <w:rFonts w:hint="eastAsia"/>
        </w:rPr>
        <w:lastRenderedPageBreak/>
        <w:t>建立平面線形</w:t>
      </w:r>
    </w:p>
    <w:p w14:paraId="7921C9D2" w14:textId="55F4C491" w:rsidR="004A6CB0" w:rsidRDefault="004A6CB0" w:rsidP="00E14F14">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E144D4">
        <w:instrText xml:space="preserve"> \* MERGEFORMAT </w:instrText>
      </w:r>
      <w:r w:rsidR="009E0CA6">
        <w:fldChar w:fldCharType="separate"/>
      </w:r>
      <w:r w:rsidR="0001429D">
        <w:rPr>
          <w:rFonts w:hint="eastAsia"/>
        </w:rPr>
        <w:t>圖</w:t>
      </w:r>
      <w:r w:rsidR="0001429D">
        <w:rPr>
          <w:rFonts w:hint="eastAsia"/>
        </w:rPr>
        <w:t xml:space="preserve"> </w:t>
      </w:r>
      <w:r w:rsidR="0001429D">
        <w:t>3</w:t>
      </w:r>
      <w:r w:rsidR="0001429D">
        <w:noBreakHyphen/>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E144D4">
        <w:instrText xml:space="preserve"> \* MERGEFORMAT </w:instrText>
      </w:r>
      <w:r w:rsidR="0014466C">
        <w:fldChar w:fldCharType="separate"/>
      </w:r>
      <w:r w:rsidR="0001429D">
        <w:rPr>
          <w:rFonts w:hint="eastAsia"/>
        </w:rPr>
        <w:t>圖</w:t>
      </w:r>
      <w:r w:rsidR="0001429D">
        <w:rPr>
          <w:rFonts w:hint="eastAsia"/>
        </w:rPr>
        <w:t xml:space="preserve"> </w:t>
      </w:r>
      <w:r w:rsidR="0001429D">
        <w:t>3</w:t>
      </w:r>
      <w:r w:rsidR="0001429D">
        <w:noBreakHyphen/>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102"/>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4EE6D8B4" w:rsidR="009E0CA6" w:rsidRDefault="009E0CA6" w:rsidP="009E0CA6">
      <w:pPr>
        <w:pStyle w:val="ac"/>
        <w:spacing w:after="180"/>
      </w:pPr>
      <w:bookmarkStart w:id="1106" w:name="_Ref103000961"/>
      <w:bookmarkStart w:id="1107" w:name="_Toc10752274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8</w:t>
      </w:r>
      <w:r w:rsidR="005E698D">
        <w:fldChar w:fldCharType="end"/>
      </w:r>
      <w:bookmarkEnd w:id="1106"/>
      <w:r>
        <w:rPr>
          <w:rFonts w:hint="eastAsia"/>
        </w:rPr>
        <w:t xml:space="preserve"> </w:t>
      </w:r>
      <w:r>
        <w:rPr>
          <w:rFonts w:hint="eastAsia"/>
        </w:rPr>
        <w:t>定線資料表</w:t>
      </w:r>
      <w:bookmarkEnd w:id="1107"/>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103"/>
                    <a:stretch>
                      <a:fillRect/>
                    </a:stretch>
                  </pic:blipFill>
                  <pic:spPr>
                    <a:xfrm rot="20069202">
                      <a:off x="0" y="0"/>
                      <a:ext cx="5461851" cy="2003363"/>
                    </a:xfrm>
                    <a:prstGeom prst="rect">
                      <a:avLst/>
                    </a:prstGeom>
                  </pic:spPr>
                </pic:pic>
              </a:graphicData>
            </a:graphic>
          </wp:inline>
        </w:drawing>
      </w:r>
    </w:p>
    <w:p w14:paraId="489308C5" w14:textId="029C15EA" w:rsidR="00187847" w:rsidRDefault="0014466C" w:rsidP="00B66879">
      <w:pPr>
        <w:pStyle w:val="ac"/>
        <w:spacing w:after="180"/>
      </w:pPr>
      <w:bookmarkStart w:id="1108" w:name="_Ref103000742"/>
      <w:bookmarkStart w:id="1109" w:name="_Toc10752274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9</w:t>
      </w:r>
      <w:r w:rsidR="005E698D">
        <w:fldChar w:fldCharType="end"/>
      </w:r>
      <w:bookmarkEnd w:id="1108"/>
      <w:r>
        <w:rPr>
          <w:rFonts w:hint="eastAsia"/>
        </w:rPr>
        <w:t xml:space="preserve"> </w:t>
      </w:r>
      <w:r>
        <w:rPr>
          <w:rFonts w:hint="eastAsia"/>
        </w:rPr>
        <w:t>新左營站南端軌道</w:t>
      </w:r>
      <w:r w:rsidR="00F00E50">
        <w:rPr>
          <w:rFonts w:hint="eastAsia"/>
        </w:rPr>
        <w:t>平面</w:t>
      </w:r>
      <w:r>
        <w:rPr>
          <w:rFonts w:hint="eastAsia"/>
        </w:rPr>
        <w:t>線形</w:t>
      </w:r>
      <w:bookmarkEnd w:id="1109"/>
    </w:p>
    <w:p w14:paraId="713FB739" w14:textId="1F4AE725" w:rsidR="009E0CA6" w:rsidRDefault="00C26965" w:rsidP="00632EA2">
      <w:pPr>
        <w:pStyle w:val="aa"/>
        <w:numPr>
          <w:ilvl w:val="0"/>
          <w:numId w:val="46"/>
        </w:numPr>
        <w:ind w:leftChars="0" w:firstLineChars="0"/>
      </w:pPr>
      <w:r>
        <w:rPr>
          <w:rFonts w:hint="eastAsia"/>
        </w:rPr>
        <w:lastRenderedPageBreak/>
        <w:t>建立縱斷面線形</w:t>
      </w:r>
    </w:p>
    <w:p w14:paraId="4963DC3A" w14:textId="1E4D5567" w:rsidR="00BE7B60" w:rsidRDefault="00C92227" w:rsidP="00E14F14">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r w:rsidR="00CE0753">
        <w:rPr>
          <w:rFonts w:hint="eastAsia"/>
        </w:rPr>
        <w:t>及縱坡斜率</w:t>
      </w:r>
      <w:r w:rsidR="00BE7B60">
        <w:rPr>
          <w:rFonts w:hint="eastAsia"/>
        </w:rPr>
        <w:t>。</w:t>
      </w:r>
      <w:r w:rsidR="00F00E50">
        <w:rPr>
          <w:rFonts w:hint="eastAsia"/>
        </w:rPr>
        <w:t>亦</w:t>
      </w:r>
      <w:r w:rsidR="00BE7B60">
        <w:rPr>
          <w:rFonts w:hint="eastAsia"/>
        </w:rPr>
        <w:t>可隨時透過縱斷面資料表檢視及修改各豎曲線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F86129">
        <w:instrText xml:space="preserve"> \* MERGEFORMAT </w:instrText>
      </w:r>
      <w:r w:rsidR="0010693C">
        <w:fldChar w:fldCharType="separate"/>
      </w:r>
      <w:r w:rsidR="0001429D">
        <w:rPr>
          <w:rFonts w:hint="eastAsia"/>
        </w:rPr>
        <w:t>圖</w:t>
      </w:r>
      <w:r w:rsidR="0001429D">
        <w:rPr>
          <w:rFonts w:hint="eastAsia"/>
        </w:rPr>
        <w:t xml:space="preserve"> </w:t>
      </w:r>
      <w:r w:rsidR="0001429D">
        <w:t>3</w:t>
      </w:r>
      <w:r w:rsidR="0001429D">
        <w:noBreakHyphen/>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F86129">
        <w:instrText xml:space="preserve"> \* MERGEFORMAT </w:instrText>
      </w:r>
      <w:r w:rsidR="007B1C86">
        <w:fldChar w:fldCharType="separate"/>
      </w:r>
      <w:r w:rsidR="0001429D">
        <w:rPr>
          <w:rFonts w:hint="eastAsia"/>
        </w:rPr>
        <w:t>圖</w:t>
      </w:r>
      <w:r w:rsidR="0001429D">
        <w:rPr>
          <w:rFonts w:hint="eastAsia"/>
        </w:rPr>
        <w:t xml:space="preserve"> </w:t>
      </w:r>
      <w:r w:rsidR="0001429D">
        <w:t>3</w:t>
      </w:r>
      <w:r w:rsidR="0001429D">
        <w:noBreakHyphen/>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104"/>
                    <a:stretch>
                      <a:fillRect/>
                    </a:stretch>
                  </pic:blipFill>
                  <pic:spPr>
                    <a:xfrm>
                      <a:off x="0" y="0"/>
                      <a:ext cx="5579745" cy="1029970"/>
                    </a:xfrm>
                    <a:prstGeom prst="rect">
                      <a:avLst/>
                    </a:prstGeom>
                    <a:ln>
                      <a:solidFill>
                        <a:schemeClr val="tx1"/>
                      </a:solidFill>
                    </a:ln>
                  </pic:spPr>
                </pic:pic>
              </a:graphicData>
            </a:graphic>
          </wp:inline>
        </w:drawing>
      </w:r>
    </w:p>
    <w:p w14:paraId="11B26649" w14:textId="760706BE" w:rsidR="007B1C86" w:rsidRDefault="007B1C86" w:rsidP="00B66879">
      <w:pPr>
        <w:pStyle w:val="ac"/>
        <w:spacing w:after="180"/>
      </w:pPr>
      <w:bookmarkStart w:id="1110" w:name="_Ref103003324"/>
      <w:bookmarkStart w:id="1111" w:name="_Toc10752274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0</w:t>
      </w:r>
      <w:r w:rsidR="005E698D">
        <w:fldChar w:fldCharType="end"/>
      </w:r>
      <w:bookmarkEnd w:id="1110"/>
      <w:r w:rsidR="008958F6">
        <w:rPr>
          <w:rFonts w:hint="eastAsia"/>
        </w:rPr>
        <w:t xml:space="preserve"> </w:t>
      </w:r>
      <w:r>
        <w:rPr>
          <w:rFonts w:hint="eastAsia"/>
        </w:rPr>
        <w:t>縱斷面</w:t>
      </w:r>
      <w:r w:rsidRPr="007B1C86">
        <w:rPr>
          <w:rFonts w:hint="eastAsia"/>
        </w:rPr>
        <w:t>資料表</w:t>
      </w:r>
      <w:bookmarkEnd w:id="1111"/>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0DBE796F" w:rsidR="007B1C86" w:rsidRDefault="007B1C86" w:rsidP="007B1C86">
      <w:pPr>
        <w:pStyle w:val="ac"/>
        <w:spacing w:after="180"/>
      </w:pPr>
      <w:bookmarkStart w:id="1112" w:name="_Ref103003257"/>
      <w:bookmarkStart w:id="1113" w:name="_Toc10752274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1</w:t>
      </w:r>
      <w:r w:rsidR="005E698D">
        <w:fldChar w:fldCharType="end"/>
      </w:r>
      <w:bookmarkEnd w:id="1112"/>
      <w:r w:rsidR="008958F6">
        <w:rPr>
          <w:rFonts w:hint="eastAsia"/>
        </w:rPr>
        <w:t xml:space="preserve"> </w:t>
      </w:r>
      <w:r>
        <w:rPr>
          <w:rFonts w:hint="eastAsia"/>
        </w:rPr>
        <w:t>完成西正線縱斷面</w:t>
      </w:r>
      <w:bookmarkEnd w:id="1113"/>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632EA2">
      <w:pPr>
        <w:pStyle w:val="aa"/>
        <w:numPr>
          <w:ilvl w:val="0"/>
          <w:numId w:val="46"/>
        </w:numPr>
        <w:ind w:leftChars="0" w:firstLineChars="0"/>
      </w:pPr>
      <w:r>
        <w:rPr>
          <w:rFonts w:hint="eastAsia"/>
        </w:rPr>
        <w:t>3</w:t>
      </w:r>
      <w:r>
        <w:t>D</w:t>
      </w:r>
      <w:r w:rsidR="00AA3E0A">
        <w:rPr>
          <w:rFonts w:hint="eastAsia"/>
        </w:rPr>
        <w:t>塑型</w:t>
      </w:r>
      <w:r>
        <w:rPr>
          <w:rFonts w:hint="eastAsia"/>
        </w:rPr>
        <w:t>模組繪製</w:t>
      </w:r>
    </w:p>
    <w:p w14:paraId="640E428E" w14:textId="611154BE" w:rsidR="002F5AC3" w:rsidRDefault="0006232F" w:rsidP="00E14F14">
      <w:pPr>
        <w:ind w:left="480" w:firstLine="480"/>
      </w:pPr>
      <w:r>
        <w:rPr>
          <w:rFonts w:hint="eastAsia"/>
        </w:rPr>
        <w:t>由於</w:t>
      </w:r>
      <w:r>
        <w:rPr>
          <w:rFonts w:hint="eastAsia"/>
        </w:rPr>
        <w:t>C</w:t>
      </w:r>
      <w:r>
        <w:t>ivil 3D</w:t>
      </w:r>
      <w:r>
        <w:rPr>
          <w:rFonts w:hint="eastAsia"/>
        </w:rPr>
        <w:t>在平面及縱面線形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632EA2">
        <w:instrText xml:space="preserve"> \* MERGEFORMAT </w:instrText>
      </w:r>
      <w:r w:rsidR="00E23ECA">
        <w:fldChar w:fldCharType="separate"/>
      </w:r>
      <w:r w:rsidR="0001429D">
        <w:rPr>
          <w:rFonts w:hint="eastAsia"/>
        </w:rPr>
        <w:t>圖</w:t>
      </w:r>
      <w:r w:rsidR="0001429D">
        <w:rPr>
          <w:rFonts w:hint="eastAsia"/>
        </w:rPr>
        <w:t xml:space="preserve"> </w:t>
      </w:r>
      <w:r w:rsidR="0001429D">
        <w:t>3</w:t>
      </w:r>
      <w:r w:rsidR="0001429D">
        <w:noBreakHyphen/>
        <w:t>11</w:t>
      </w:r>
      <w:r w:rsidR="00E23ECA">
        <w:fldChar w:fldCharType="end"/>
      </w:r>
      <w:r w:rsidR="00E23ECA">
        <w:rPr>
          <w:rFonts w:hint="eastAsia"/>
        </w:rPr>
        <w:t>。</w:t>
      </w:r>
    </w:p>
    <w:p w14:paraId="281AF84F" w14:textId="77777777" w:rsidR="00B44E3C" w:rsidRDefault="00E23ECA" w:rsidP="00E14F14">
      <w:pPr>
        <w:ind w:left="480" w:firstLine="480"/>
      </w:pPr>
      <w:r>
        <w:rPr>
          <w:rFonts w:hint="eastAsia"/>
        </w:rPr>
        <w:t>接著繪製軌枕，</w:t>
      </w:r>
      <w:r w:rsidR="00012C22">
        <w:rPr>
          <w:rFonts w:hint="eastAsia"/>
        </w:rPr>
        <w:t>預先繪製一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佈設</w:t>
      </w:r>
      <w:r w:rsidR="005743D2">
        <w:rPr>
          <w:rFonts w:hint="eastAsia"/>
        </w:rPr>
        <w:t>。</w:t>
      </w:r>
    </w:p>
    <w:p w14:paraId="0666FDFD" w14:textId="4A65DDA9" w:rsidR="00023856" w:rsidRDefault="005743D2" w:rsidP="00E14F14">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632EA2">
        <w:instrText xml:space="preserve"> \* MERGEFORMAT </w:instrText>
      </w:r>
      <w:r w:rsidR="00C465AA">
        <w:fldChar w:fldCharType="separate"/>
      </w:r>
      <w:r w:rsidR="0001429D">
        <w:rPr>
          <w:rFonts w:hint="eastAsia"/>
        </w:rPr>
        <w:t>圖</w:t>
      </w:r>
      <w:r w:rsidR="0001429D">
        <w:rPr>
          <w:rFonts w:hint="eastAsia"/>
        </w:rPr>
        <w:t xml:space="preserve"> </w:t>
      </w:r>
      <w:r w:rsidR="0001429D">
        <w:t>3</w:t>
      </w:r>
      <w:r w:rsidR="0001429D">
        <w:noBreakHyphen/>
        <w:t>12</w:t>
      </w:r>
      <w:r w:rsidR="00C465AA">
        <w:fldChar w:fldCharType="end"/>
      </w:r>
      <w:r w:rsidR="00C465AA">
        <w:rPr>
          <w:rFonts w:hint="eastAsia"/>
        </w:rPr>
        <w:t>、</w:t>
      </w:r>
      <w:r w:rsidR="00F86129">
        <w:fldChar w:fldCharType="begin"/>
      </w:r>
      <w:r w:rsidR="00F86129">
        <w:instrText xml:space="preserve"> </w:instrText>
      </w:r>
      <w:r w:rsidR="00F86129">
        <w:rPr>
          <w:rFonts w:hint="eastAsia"/>
        </w:rPr>
        <w:instrText>REF _Ref103006569 \h</w:instrText>
      </w:r>
      <w:r w:rsidR="00F86129">
        <w:instrText xml:space="preserve"> </w:instrText>
      </w:r>
      <w:r w:rsidR="00632EA2">
        <w:instrText xml:space="preserve"> \* MERGEFORMAT </w:instrText>
      </w:r>
      <w:r w:rsidR="00F86129">
        <w:fldChar w:fldCharType="separate"/>
      </w:r>
      <w:r w:rsidR="00F86129">
        <w:rPr>
          <w:rFonts w:hint="eastAsia"/>
        </w:rPr>
        <w:t>圖</w:t>
      </w:r>
      <w:r w:rsidR="00F86129">
        <w:rPr>
          <w:rFonts w:hint="eastAsia"/>
        </w:rPr>
        <w:t xml:space="preserve"> </w:t>
      </w:r>
      <w:r w:rsidR="00F86129">
        <w:t>3</w:t>
      </w:r>
      <w:r w:rsidR="00F86129">
        <w:noBreakHyphen/>
        <w:t>13</w:t>
      </w:r>
      <w:r w:rsidR="00F86129">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06"/>
                    <a:stretch>
                      <a:fillRect/>
                    </a:stretch>
                  </pic:blipFill>
                  <pic:spPr>
                    <a:xfrm>
                      <a:off x="0" y="0"/>
                      <a:ext cx="4236023" cy="1582181"/>
                    </a:xfrm>
                    <a:prstGeom prst="rect">
                      <a:avLst/>
                    </a:prstGeom>
                  </pic:spPr>
                </pic:pic>
              </a:graphicData>
            </a:graphic>
          </wp:inline>
        </w:drawing>
      </w:r>
    </w:p>
    <w:p w14:paraId="42262F79" w14:textId="22432DB1" w:rsidR="00E23ECA" w:rsidRDefault="00E23ECA" w:rsidP="00B66879">
      <w:pPr>
        <w:pStyle w:val="ac"/>
        <w:spacing w:after="180"/>
      </w:pPr>
      <w:bookmarkStart w:id="1114" w:name="_Ref103005093"/>
      <w:bookmarkStart w:id="1115" w:name="_Toc10752274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2</w:t>
      </w:r>
      <w:r w:rsidR="005E698D">
        <w:fldChar w:fldCharType="end"/>
      </w:r>
      <w:bookmarkEnd w:id="1114"/>
      <w:r w:rsidR="008958F6">
        <w:rPr>
          <w:rFonts w:hint="eastAsia"/>
        </w:rPr>
        <w:t xml:space="preserve"> </w:t>
      </w:r>
      <w:r>
        <w:rPr>
          <w:rFonts w:hint="eastAsia"/>
        </w:rPr>
        <w:t>切換至</w:t>
      </w:r>
      <w:r>
        <w:rPr>
          <w:rFonts w:hint="eastAsia"/>
        </w:rPr>
        <w:t>3</w:t>
      </w:r>
      <w:r>
        <w:t>D</w:t>
      </w:r>
      <w:r>
        <w:rPr>
          <w:rFonts w:hint="eastAsia"/>
        </w:rPr>
        <w:t>塑型模組</w:t>
      </w:r>
      <w:bookmarkEnd w:id="1115"/>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07"/>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587620A2" w:rsidR="00C465AA" w:rsidRPr="00023856" w:rsidRDefault="00C465AA" w:rsidP="00B66879">
      <w:pPr>
        <w:pStyle w:val="ac"/>
        <w:spacing w:after="180"/>
      </w:pPr>
      <w:bookmarkStart w:id="1116" w:name="_Ref103006569"/>
      <w:bookmarkStart w:id="1117" w:name="_Toc107522745"/>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3</w:t>
      </w:r>
      <w:r w:rsidR="005E698D">
        <w:fldChar w:fldCharType="end"/>
      </w:r>
      <w:bookmarkEnd w:id="1116"/>
      <w:r>
        <w:rPr>
          <w:rFonts w:hint="eastAsia"/>
        </w:rPr>
        <w:t xml:space="preserve"> </w:t>
      </w:r>
      <w:r>
        <w:rPr>
          <w:rFonts w:hint="eastAsia"/>
        </w:rPr>
        <w:t>完成之軌道</w:t>
      </w:r>
      <w:r>
        <w:rPr>
          <w:rFonts w:hint="eastAsia"/>
        </w:rPr>
        <w:t>3D</w:t>
      </w:r>
      <w:r>
        <w:rPr>
          <w:rFonts w:hint="eastAsia"/>
        </w:rPr>
        <w:t>模型</w:t>
      </w:r>
      <w:bookmarkEnd w:id="1117"/>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0F5879E" w:rsidR="00420E70" w:rsidRDefault="00632EA2" w:rsidP="00420E70">
      <w:pPr>
        <w:pStyle w:val="31"/>
        <w:spacing w:before="360" w:after="180"/>
      </w:pPr>
      <w:bookmarkStart w:id="1118" w:name="_Ref105615513"/>
      <w:bookmarkStart w:id="1119" w:name="_Ref105710569"/>
      <w:bookmarkStart w:id="1120" w:name="_Toc107613022"/>
      <w:r>
        <w:rPr>
          <w:rFonts w:hint="eastAsia"/>
        </w:rPr>
        <w:t xml:space="preserve"> </w:t>
      </w:r>
      <w:r w:rsidR="00563961">
        <w:rPr>
          <w:rFonts w:hint="eastAsia"/>
        </w:rPr>
        <w:t>軌道模型匯入</w:t>
      </w:r>
      <w:r w:rsidR="00563961">
        <w:rPr>
          <w:rFonts w:hint="eastAsia"/>
        </w:rPr>
        <w:t>U</w:t>
      </w:r>
      <w:r w:rsidR="00563961">
        <w:t>nity</w:t>
      </w:r>
      <w:bookmarkEnd w:id="1118"/>
      <w:bookmarkEnd w:id="1119"/>
      <w:bookmarkEnd w:id="1120"/>
      <w:r w:rsidR="00420E70">
        <w:t xml:space="preserve"> </w:t>
      </w:r>
    </w:p>
    <w:p w14:paraId="1EFFE62A" w14:textId="2B67D6B7" w:rsidR="00C320F7" w:rsidRDefault="00C320F7" w:rsidP="00E14F14">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fbx</w:t>
      </w:r>
      <w:r w:rsidRPr="00003E0A">
        <w:rPr>
          <w:rFonts w:hint="eastAsia"/>
        </w:rPr>
        <w:t>檔</w:t>
      </w:r>
      <w:r>
        <w:fldChar w:fldCharType="begin"/>
      </w:r>
      <w:r w:rsidR="00240D72">
        <w:rPr>
          <w:rFonts w:hint="eastAsia"/>
        </w:rPr>
        <w:instrText xml:space="preserve"> ADDIN EN.CITE &lt;EndNote&gt;&lt;Cite&gt;&lt;Author&gt;</w:instrText>
      </w:r>
      <w:r w:rsidR="00240D72">
        <w:rPr>
          <w:rFonts w:hint="eastAsia"/>
        </w:rPr>
        <w:instrText>林煒埕</w:instrText>
      </w:r>
      <w:r w:rsidR="00240D72">
        <w:rPr>
          <w:rFonts w:hint="eastAsia"/>
        </w:rPr>
        <w:instrText>&lt;/Author&gt;&lt;Year&gt;2021&lt;/Year&gt;&lt;RecNum&gt;27&lt;/RecNum&gt;&lt;DisplayText&gt;[25]&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240D72">
        <w:rPr>
          <w:rFonts w:hint="eastAsia"/>
        </w:rPr>
        <w:instrText>林煒埕</w:instrText>
      </w:r>
      <w:r w:rsidR="00240D72">
        <w:rPr>
          <w:rFonts w:hint="eastAsia"/>
        </w:rPr>
        <w:instrText>&lt;/style&gt;&lt;/author&gt;&lt;/authors&gt;&lt;tertiary-authors&gt;&lt;author&gt;&lt;style face="normal" font="default" charset="136" size="100%"&gt;</w:instrText>
      </w:r>
      <w:r w:rsidR="00240D72">
        <w:rPr>
          <w:rFonts w:hint="eastAsia"/>
        </w:rPr>
        <w:instrText>馮重偉</w:instrText>
      </w:r>
      <w:r w:rsidR="00240D72">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240D72">
        <w:rPr>
          <w:rFonts w:hint="eastAsia"/>
        </w:rPr>
        <w:instrText>結合建築資訊模型及混合實境建構輔助機電工程施工之協同系統</w:instrText>
      </w:r>
      <w:r w:rsidR="00240D72">
        <w:rPr>
          <w:rFonts w:hint="eastAsia"/>
        </w:rPr>
        <w:instrText>&lt;/style&gt;&lt;/title&gt;&lt;secondary-title&gt;&lt;style face="normal" font="default" charset="136" size="100%"&gt;</w:instrText>
      </w:r>
      <w:r w:rsidR="00240D72">
        <w:rPr>
          <w:rFonts w:hint="eastAsia"/>
        </w:rPr>
        <w:instrText>土木工程學系</w:instrText>
      </w:r>
      <w:r w:rsidR="00240D72">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240D72">
        <w:rPr>
          <w:rFonts w:hint="eastAsia"/>
        </w:rPr>
        <w:instrText>台南市</w:instrText>
      </w:r>
      <w:r w:rsidR="00240D72">
        <w:rPr>
          <w:rFonts w:hint="eastAsia"/>
        </w:rPr>
        <w:instrText>&lt;/style&gt;&lt;/pub-location&gt;&lt;publisher&gt;&lt;style face="normal" font="default" charset="136" size="100%"&gt;</w:instrText>
      </w:r>
      <w:r w:rsidR="00240D72">
        <w:rPr>
          <w:rFonts w:hint="eastAsia"/>
        </w:rPr>
        <w:instrText>國立成功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fldChar w:fldCharType="separate"/>
      </w:r>
      <w:r w:rsidR="00240D72">
        <w:rPr>
          <w:noProof/>
        </w:rPr>
        <w:t>[25]</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fbx</w:t>
      </w:r>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fbx</w:t>
      </w:r>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fbx</w:t>
      </w:r>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rsidR="00632EA2">
        <w:instrText xml:space="preserve"> \* MERGEFORMAT </w:instrText>
      </w:r>
      <w:r>
        <w:fldChar w:fldCharType="separate"/>
      </w:r>
      <w:r w:rsidR="0001429D">
        <w:rPr>
          <w:rFonts w:hint="eastAsia"/>
        </w:rPr>
        <w:t>圖</w:t>
      </w:r>
      <w:r w:rsidR="0001429D">
        <w:rPr>
          <w:rFonts w:hint="eastAsia"/>
        </w:rPr>
        <w:t xml:space="preserve"> </w:t>
      </w:r>
      <w:r w:rsidR="0001429D">
        <w:t>3</w:t>
      </w:r>
      <w:r w:rsidR="0001429D">
        <w:noBreakHyphen/>
        <w:t>15</w:t>
      </w:r>
      <w:r>
        <w:fldChar w:fldCharType="end"/>
      </w:r>
      <w:r>
        <w:rPr>
          <w:rFonts w:hint="eastAsia"/>
        </w:rPr>
        <w:t>所示。</w:t>
      </w:r>
    </w:p>
    <w:p w14:paraId="5A2DA0E3" w14:textId="77777777" w:rsidR="00C320F7" w:rsidRDefault="00C320F7" w:rsidP="00632EA2">
      <w:pPr>
        <w:ind w:leftChars="0" w:left="0" w:firstLine="480"/>
        <w:jc w:val="both"/>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199B48D2" w:rsidR="00C320F7" w:rsidRDefault="00C320F7" w:rsidP="00C320F7">
      <w:pPr>
        <w:pStyle w:val="ac"/>
        <w:spacing w:after="180"/>
      </w:pPr>
      <w:bookmarkStart w:id="1121" w:name="_Toc107522746"/>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4</w:t>
      </w:r>
      <w:r w:rsidR="005E698D">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21"/>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4223CF4A" w:rsidR="000753DD" w:rsidRDefault="000753DD" w:rsidP="00B66879">
      <w:pPr>
        <w:pStyle w:val="ac"/>
        <w:spacing w:after="180"/>
      </w:pPr>
      <w:bookmarkStart w:id="1122" w:name="_Toc10752274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5</w:t>
      </w:r>
      <w:r w:rsidR="005E698D">
        <w:fldChar w:fldCharType="end"/>
      </w:r>
      <w:r w:rsidR="008958F6">
        <w:rPr>
          <w:rFonts w:hint="eastAsia"/>
        </w:rPr>
        <w:t xml:space="preserve"> </w:t>
      </w:r>
      <w:r>
        <w:rPr>
          <w:rFonts w:hint="eastAsia"/>
        </w:rPr>
        <w:t>匯入</w:t>
      </w:r>
      <w:r w:rsidRPr="000753DD">
        <w:t>SketchUp</w:t>
      </w:r>
      <w:r>
        <w:rPr>
          <w:rFonts w:hint="eastAsia"/>
        </w:rPr>
        <w:t>之介面</w:t>
      </w:r>
      <w:bookmarkEnd w:id="1122"/>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679BCD0B" w:rsidR="00C320F7" w:rsidRDefault="00C320F7" w:rsidP="00C320F7">
      <w:pPr>
        <w:pStyle w:val="ac"/>
        <w:spacing w:after="180"/>
      </w:pPr>
      <w:bookmarkStart w:id="1123" w:name="_Ref103113652"/>
      <w:bookmarkStart w:id="1124" w:name="_Toc10752274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6</w:t>
      </w:r>
      <w:r w:rsidR="005E698D">
        <w:fldChar w:fldCharType="end"/>
      </w:r>
      <w:bookmarkEnd w:id="1123"/>
      <w:r>
        <w:rPr>
          <w:rFonts w:hint="eastAsia"/>
        </w:rPr>
        <w:t xml:space="preserve"> </w:t>
      </w:r>
      <w:r>
        <w:rPr>
          <w:rFonts w:hint="eastAsia"/>
        </w:rPr>
        <w:t>匯入</w:t>
      </w:r>
      <w:r w:rsidRPr="00003E0A">
        <w:rPr>
          <w:rFonts w:hint="eastAsia"/>
        </w:rPr>
        <w:t>Unity</w:t>
      </w:r>
      <w:r>
        <w:rPr>
          <w:rFonts w:hint="eastAsia"/>
        </w:rPr>
        <w:t>的軌道模型</w:t>
      </w:r>
      <w:bookmarkEnd w:id="1124"/>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66BDABCA" w:rsidR="00C320F7" w:rsidRPr="00C320F7" w:rsidRDefault="00C320F7" w:rsidP="00B66879">
      <w:pPr>
        <w:pStyle w:val="21"/>
        <w:spacing w:before="360" w:afterLines="50" w:after="180"/>
      </w:pPr>
      <w:r>
        <w:rPr>
          <w:rFonts w:hint="eastAsia"/>
        </w:rPr>
        <w:t xml:space="preserve">　</w:t>
      </w:r>
      <w:bookmarkStart w:id="1125" w:name="_Toc107613023"/>
      <w:r>
        <w:rPr>
          <w:rFonts w:hint="eastAsia"/>
        </w:rPr>
        <w:t>平台</w:t>
      </w:r>
      <w:r w:rsidR="00AA3E0A">
        <w:rPr>
          <w:rFonts w:hint="eastAsia"/>
        </w:rPr>
        <w:t>介面與腳本</w:t>
      </w:r>
      <w:bookmarkEnd w:id="1125"/>
    </w:p>
    <w:p w14:paraId="4BB4BCCD" w14:textId="35747AE7" w:rsidR="00013A8F" w:rsidRDefault="00C71400" w:rsidP="00E14F14">
      <w:pPr>
        <w:ind w:left="480" w:firstLine="480"/>
      </w:pPr>
      <w:r>
        <w:rPr>
          <w:rFonts w:hint="eastAsia"/>
        </w:rPr>
        <w:t>本小節主要使用</w:t>
      </w:r>
      <w:r>
        <w:rPr>
          <w:rFonts w:hint="eastAsia"/>
        </w:rPr>
        <w:t>U</w:t>
      </w:r>
      <w:r>
        <w:t>nity</w:t>
      </w:r>
      <w:r>
        <w:rPr>
          <w:rFonts w:hint="eastAsia"/>
        </w:rPr>
        <w:t>建立使用者介面，</w:t>
      </w:r>
      <w:r w:rsidRPr="00C71400">
        <w:rPr>
          <w:rFonts w:hint="eastAsia"/>
        </w:rPr>
        <w:t>以供使用者可以任意操作</w:t>
      </w:r>
      <w:r>
        <w:rPr>
          <w:rFonts w:hint="eastAsia"/>
        </w:rPr>
        <w:t>與查看資訊。</w:t>
      </w:r>
      <w:r w:rsidR="00B96F90">
        <w:rPr>
          <w:rFonts w:hint="eastAsia"/>
        </w:rPr>
        <w:t>首先需規畫操作的頁面</w:t>
      </w:r>
      <w:r w:rsidR="00B44E3C">
        <w:rPr>
          <w:rFonts w:hint="eastAsia"/>
        </w:rPr>
        <w:t>階層</w:t>
      </w:r>
      <w:r w:rsidR="00B96F90">
        <w:rPr>
          <w:rFonts w:hint="eastAsia"/>
        </w:rPr>
        <w:t>並設定個按鈕與物件的觸發關係。然後，在</w:t>
      </w:r>
      <w:r w:rsidR="00B96F90" w:rsidRPr="00B96F90">
        <w:t>Visual Studio Community</w:t>
      </w:r>
      <w:r w:rsidR="00B96F90">
        <w:rPr>
          <w:rFonts w:hint="eastAsia"/>
        </w:rPr>
        <w:t>開發環境中</w:t>
      </w:r>
      <w:r w:rsidR="00013A8F">
        <w:rPr>
          <w:rFonts w:hint="eastAsia"/>
        </w:rPr>
        <w:t>編寫</w:t>
      </w:r>
      <w:r w:rsidR="00B96F90">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sidR="00B96F90">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t xml:space="preserve"> </w:t>
      </w:r>
      <w:bookmarkStart w:id="1126" w:name="_Toc107613024"/>
      <w:r w:rsidR="00563961" w:rsidRPr="00563961">
        <w:rPr>
          <w:rFonts w:hint="eastAsia"/>
        </w:rPr>
        <w:t>規劃操作頁面與建置</w:t>
      </w:r>
      <w:r w:rsidR="00563961" w:rsidRPr="00563961">
        <w:rPr>
          <w:rFonts w:hint="eastAsia"/>
        </w:rPr>
        <w:t>UI</w:t>
      </w:r>
      <w:bookmarkEnd w:id="1126"/>
    </w:p>
    <w:p w14:paraId="15BE4D79" w14:textId="6EEAE413" w:rsidR="002B7CA7" w:rsidRDefault="003522A1" w:rsidP="00E14F14">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狀式的表單設計</w:t>
      </w:r>
      <w:r w:rsidR="003631FD">
        <w:rPr>
          <w:rFonts w:hint="eastAsia"/>
        </w:rPr>
        <w:t>可以方便找尋欲查詢的項目</w:t>
      </w:r>
      <w:r w:rsidR="002B7CA7">
        <w:rPr>
          <w:rFonts w:hint="eastAsia"/>
        </w:rPr>
        <w:t>。首</w:t>
      </w:r>
      <w:r w:rsidR="002B7CA7">
        <w:rPr>
          <w:rFonts w:hint="eastAsia"/>
        </w:rPr>
        <w:lastRenderedPageBreak/>
        <w:t>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E14F14">
      <w:pPr>
        <w:ind w:left="480" w:firstLine="480"/>
      </w:pPr>
      <w:r>
        <w:rPr>
          <w:rFonts w:hint="eastAsia"/>
        </w:rPr>
        <w:t>監測站資訊頁面</w:t>
      </w:r>
      <w:r w:rsidR="002A54D0">
        <w:rPr>
          <w:rFonts w:hint="eastAsia"/>
        </w:rPr>
        <w:t>為</w:t>
      </w:r>
      <w:r w:rsidR="00B44E3C">
        <w:rPr>
          <w:rFonts w:hint="eastAsia"/>
        </w:rPr>
        <w:t>連繫</w:t>
      </w:r>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0FFA06CC" w:rsidR="00186829" w:rsidRDefault="00806529" w:rsidP="00E14F14">
      <w:pPr>
        <w:ind w:left="480" w:firstLine="480"/>
      </w:pPr>
      <w:r>
        <w:rPr>
          <w:rFonts w:hint="eastAsia"/>
        </w:rPr>
        <w:t>本章節所規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C71400">
        <w:instrText xml:space="preserve"> \* MERGEFORMAT </w:instrText>
      </w:r>
      <w:r w:rsidR="008E1C99">
        <w:fldChar w:fldCharType="separate"/>
      </w:r>
      <w:r w:rsidR="0001429D">
        <w:rPr>
          <w:rFonts w:hint="eastAsia"/>
        </w:rPr>
        <w:t>圖</w:t>
      </w:r>
      <w:r w:rsidR="0001429D">
        <w:rPr>
          <w:rFonts w:hint="eastAsia"/>
        </w:rPr>
        <w:t xml:space="preserve"> </w:t>
      </w:r>
      <w:r w:rsidR="0001429D">
        <w:t>3</w:t>
      </w:r>
      <w:r w:rsidR="0001429D">
        <w:noBreakHyphen/>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rsidR="00C71400">
        <w:instrText xml:space="preserve"> \* MERGEFORMAT </w:instrText>
      </w:r>
      <w:r>
        <w:fldChar w:fldCharType="separate"/>
      </w:r>
      <w:r w:rsidR="0001429D">
        <w:rPr>
          <w:rFonts w:hint="eastAsia"/>
        </w:rPr>
        <w:t>表</w:t>
      </w:r>
      <w:r w:rsidR="0001429D">
        <w:rPr>
          <w:rFonts w:hint="eastAsia"/>
        </w:rPr>
        <w:t xml:space="preserve"> </w:t>
      </w:r>
      <w:r w:rsidR="0001429D">
        <w:t>3</w:t>
      </w:r>
      <w:r w:rsidR="0001429D">
        <w:noBreakHyphen/>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4D4EC931" w:rsidR="005E7812" w:rsidRDefault="005E7812">
      <w:pPr>
        <w:pStyle w:val="ac"/>
        <w:spacing w:after="180"/>
      </w:pPr>
      <w:bookmarkStart w:id="1127" w:name="_Ref107324305"/>
      <w:bookmarkStart w:id="1128" w:name="_Toc10752274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7</w:t>
      </w:r>
      <w:r w:rsidR="005E698D">
        <w:fldChar w:fldCharType="end"/>
      </w:r>
      <w:bookmarkEnd w:id="1127"/>
      <w:r w:rsidR="008958F6">
        <w:rPr>
          <w:rFonts w:hint="eastAsia"/>
        </w:rPr>
        <w:t xml:space="preserve"> </w:t>
      </w:r>
      <w:r>
        <w:t>UI</w:t>
      </w:r>
      <w:r>
        <w:rPr>
          <w:rFonts w:hint="eastAsia"/>
        </w:rPr>
        <w:t>介面層狀式架構規劃</w:t>
      </w:r>
      <w:bookmarkEnd w:id="1128"/>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29" w:name="_Ref105617776"/>
      <w:bookmarkStart w:id="1130" w:name="_Toc10758146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29"/>
      <w:r w:rsidR="008958F6">
        <w:rPr>
          <w:rFonts w:hint="eastAsia"/>
        </w:rPr>
        <w:t xml:space="preserve"> </w:t>
      </w:r>
      <w:r>
        <w:rPr>
          <w:rFonts w:hint="eastAsia"/>
        </w:rPr>
        <w:t>使用者操作介面</w:t>
      </w:r>
      <w:bookmarkEnd w:id="1130"/>
    </w:p>
    <w:tbl>
      <w:tblPr>
        <w:tblStyle w:val="af9"/>
        <w:tblW w:w="0" w:type="auto"/>
        <w:tblInd w:w="250" w:type="dxa"/>
        <w:tblLook w:val="04A0" w:firstRow="1" w:lastRow="0" w:firstColumn="1" w:lastColumn="0" w:noHBand="0" w:noVBand="1"/>
      </w:tblPr>
      <w:tblGrid>
        <w:gridCol w:w="1198"/>
        <w:gridCol w:w="2913"/>
        <w:gridCol w:w="4571"/>
      </w:tblGrid>
      <w:tr w:rsidR="00C54B4B" w14:paraId="0318CCDB" w14:textId="77777777" w:rsidTr="00C71400">
        <w:tc>
          <w:tcPr>
            <w:tcW w:w="1198"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913"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16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71400">
        <w:tc>
          <w:tcPr>
            <w:tcW w:w="1198"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913"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16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78612" cy="1940048"/>
                          </a:xfrm>
                          <a:prstGeom prst="rect">
                            <a:avLst/>
                          </a:prstGeom>
                        </pic:spPr>
                      </pic:pic>
                    </a:graphicData>
                  </a:graphic>
                </wp:inline>
              </w:drawing>
            </w:r>
          </w:p>
        </w:tc>
      </w:tr>
      <w:tr w:rsidR="00C54B4B" w14:paraId="599E63F4" w14:textId="77777777" w:rsidTr="00C71400">
        <w:tc>
          <w:tcPr>
            <w:tcW w:w="1198"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913"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16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71400">
        <w:tc>
          <w:tcPr>
            <w:tcW w:w="1198"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913"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16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62993" cy="1600447"/>
                          </a:xfrm>
                          <a:prstGeom prst="rect">
                            <a:avLst/>
                          </a:prstGeom>
                        </pic:spPr>
                      </pic:pic>
                    </a:graphicData>
                  </a:graphic>
                </wp:inline>
              </w:drawing>
            </w:r>
          </w:p>
        </w:tc>
      </w:tr>
      <w:tr w:rsidR="00C54B4B" w14:paraId="67DC20F8" w14:textId="77777777" w:rsidTr="00C71400">
        <w:tc>
          <w:tcPr>
            <w:tcW w:w="1198"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913"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16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71400">
        <w:tc>
          <w:tcPr>
            <w:tcW w:w="1198"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913"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16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05440" cy="922203"/>
                          </a:xfrm>
                          <a:prstGeom prst="rect">
                            <a:avLst/>
                          </a:prstGeom>
                        </pic:spPr>
                      </pic:pic>
                    </a:graphicData>
                  </a:graphic>
                </wp:inline>
              </w:drawing>
            </w:r>
          </w:p>
        </w:tc>
      </w:tr>
      <w:tr w:rsidR="006C0146" w14:paraId="37E2B958" w14:textId="77777777" w:rsidTr="00C71400">
        <w:tc>
          <w:tcPr>
            <w:tcW w:w="1198" w:type="dxa"/>
            <w:vAlign w:val="center"/>
          </w:tcPr>
          <w:p w14:paraId="71417FE7" w14:textId="39B06643" w:rsidR="006C0146" w:rsidRDefault="006C0146" w:rsidP="009A24EE">
            <w:pPr>
              <w:ind w:leftChars="0" w:left="0" w:firstLineChars="0" w:firstLine="0"/>
              <w:jc w:val="both"/>
              <w:rPr>
                <w:rFonts w:hint="eastAsia"/>
                <w:sz w:val="20"/>
                <w:szCs w:val="18"/>
              </w:rPr>
            </w:pPr>
            <w:r>
              <w:rPr>
                <w:rFonts w:hint="eastAsia"/>
                <w:sz w:val="20"/>
                <w:szCs w:val="18"/>
              </w:rPr>
              <w:lastRenderedPageBreak/>
              <w:t>路段資料</w:t>
            </w:r>
            <w:r>
              <w:rPr>
                <w:rFonts w:hint="eastAsia"/>
                <w:sz w:val="20"/>
                <w:szCs w:val="18"/>
              </w:rPr>
              <w:t>頁面</w:t>
            </w:r>
          </w:p>
        </w:tc>
        <w:tc>
          <w:tcPr>
            <w:tcW w:w="2913" w:type="dxa"/>
            <w:vAlign w:val="center"/>
          </w:tcPr>
          <w:p w14:paraId="78D4B607" w14:textId="062A5664" w:rsidR="006C0146" w:rsidRDefault="006C0146" w:rsidP="009A24EE">
            <w:pPr>
              <w:ind w:leftChars="0" w:left="0" w:firstLineChars="0" w:firstLine="0"/>
              <w:jc w:val="both"/>
              <w:rPr>
                <w:rFonts w:hint="eastAsia"/>
                <w:sz w:val="20"/>
                <w:szCs w:val="18"/>
              </w:rPr>
            </w:pPr>
            <w:r>
              <w:rPr>
                <w:rFonts w:hint="eastAsia"/>
                <w:sz w:val="20"/>
                <w:szCs w:val="18"/>
              </w:rPr>
              <w:t>展示量測路段的線形資料</w:t>
            </w:r>
          </w:p>
        </w:tc>
        <w:tc>
          <w:tcPr>
            <w:tcW w:w="4161" w:type="dxa"/>
          </w:tcPr>
          <w:p w14:paraId="13582727" w14:textId="69E63721" w:rsidR="006C0146" w:rsidRDefault="006C0146" w:rsidP="006C0146">
            <w:pPr>
              <w:ind w:leftChars="0" w:left="0" w:firstLineChars="0" w:firstLine="0"/>
              <w:jc w:val="center"/>
              <w:rPr>
                <w:noProof/>
              </w:rPr>
            </w:pPr>
            <w:r>
              <w:rPr>
                <w:noProof/>
              </w:rPr>
              <w:drawing>
                <wp:inline distT="0" distB="0" distL="0" distR="0" wp14:anchorId="3FDDD3B7" wp14:editId="6888DCB3">
                  <wp:extent cx="2110740" cy="1419045"/>
                  <wp:effectExtent l="19050" t="19050" r="381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26921" cy="1429923"/>
                          </a:xfrm>
                          <a:prstGeom prst="rect">
                            <a:avLst/>
                          </a:prstGeom>
                          <a:ln w="3175">
                            <a:solidFill>
                              <a:schemeClr val="tx1"/>
                            </a:solidFill>
                          </a:ln>
                        </pic:spPr>
                      </pic:pic>
                    </a:graphicData>
                  </a:graphic>
                </wp:inline>
              </w:drawing>
            </w:r>
          </w:p>
        </w:tc>
      </w:tr>
    </w:tbl>
    <w:p w14:paraId="4E45185A" w14:textId="4BC416C7" w:rsidR="002254D3" w:rsidRDefault="002254D3" w:rsidP="002254D3">
      <w:pPr>
        <w:ind w:left="480" w:firstLine="480"/>
      </w:pPr>
    </w:p>
    <w:p w14:paraId="21830F1C" w14:textId="595A3510" w:rsidR="002254D3" w:rsidRDefault="002254D3" w:rsidP="002254D3">
      <w:pPr>
        <w:pStyle w:val="31"/>
        <w:spacing w:before="360" w:after="180"/>
      </w:pPr>
      <w:bookmarkStart w:id="1131" w:name="_Ref106801892"/>
      <w:bookmarkStart w:id="1132" w:name="_Toc107613025"/>
      <w:r>
        <w:rPr>
          <w:rFonts w:hint="eastAsia"/>
        </w:rPr>
        <w:t xml:space="preserve"> </w:t>
      </w:r>
      <w:r>
        <w:rPr>
          <w:rFonts w:hint="eastAsia"/>
        </w:rPr>
        <w:t>編寫功能腳本</w:t>
      </w:r>
      <w:bookmarkEnd w:id="1131"/>
      <w:bookmarkEnd w:id="1132"/>
    </w:p>
    <w:p w14:paraId="02FC49A4" w14:textId="04065D2E" w:rsidR="00650A91" w:rsidRDefault="0080146D" w:rsidP="00E14F14">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C71400">
      <w:pPr>
        <w:pStyle w:val="aa"/>
        <w:numPr>
          <w:ilvl w:val="0"/>
          <w:numId w:val="21"/>
        </w:numPr>
        <w:ind w:leftChars="0" w:left="0" w:firstLineChars="177" w:firstLine="425"/>
      </w:pPr>
      <w:r>
        <w:rPr>
          <w:rFonts w:hint="eastAsia"/>
        </w:rPr>
        <w:t>場景切換</w:t>
      </w:r>
    </w:p>
    <w:p w14:paraId="21AE9560" w14:textId="052FF2F4" w:rsidR="0080146D" w:rsidRDefault="001A2108" w:rsidP="00E14F14">
      <w:pPr>
        <w:ind w:left="480" w:firstLine="480"/>
      </w:pPr>
      <w:r>
        <w:rPr>
          <w:rFonts w:hint="eastAsia"/>
        </w:rPr>
        <w:t>在腳本中引入第三方函式庫</w:t>
      </w:r>
      <w:r>
        <w:rPr>
          <w:rFonts w:hint="eastAsia"/>
        </w:rPr>
        <w:t>U</w:t>
      </w:r>
      <w:r>
        <w:t>nityEngine.ScenceManagement</w:t>
      </w:r>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C71400">
        <w:instrText xml:space="preserve"> \* MERGEFORMAT </w:instrText>
      </w:r>
      <w:r w:rsidR="0080146D">
        <w:fldChar w:fldCharType="separate"/>
      </w:r>
      <w:r w:rsidR="0001429D">
        <w:rPr>
          <w:rFonts w:hint="eastAsia"/>
        </w:rPr>
        <w:t>圖</w:t>
      </w:r>
      <w:r w:rsidR="0001429D">
        <w:rPr>
          <w:rFonts w:hint="eastAsia"/>
        </w:rPr>
        <w:t xml:space="preserve"> </w:t>
      </w:r>
      <w:r w:rsidR="0001429D">
        <w:t>3</w:t>
      </w:r>
      <w:r w:rsidR="0001429D">
        <w:noBreakHyphen/>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18"/>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14CA6FEA" w:rsidR="0080146D" w:rsidRDefault="0080146D" w:rsidP="0080146D">
      <w:pPr>
        <w:pStyle w:val="ac"/>
        <w:spacing w:after="180"/>
      </w:pPr>
      <w:bookmarkStart w:id="1133" w:name="_Ref104124539"/>
      <w:bookmarkStart w:id="1134" w:name="_Ref104124534"/>
      <w:bookmarkStart w:id="1135" w:name="_Toc10752275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8</w:t>
      </w:r>
      <w:r w:rsidR="005E698D">
        <w:fldChar w:fldCharType="end"/>
      </w:r>
      <w:bookmarkEnd w:id="1133"/>
      <w:r>
        <w:rPr>
          <w:rFonts w:hint="eastAsia"/>
        </w:rPr>
        <w:t xml:space="preserve"> </w:t>
      </w:r>
      <w:r>
        <w:rPr>
          <w:rFonts w:hint="eastAsia"/>
        </w:rPr>
        <w:t>編寫切換場景腳本</w:t>
      </w:r>
      <w:bookmarkEnd w:id="1134"/>
      <w:bookmarkEnd w:id="1135"/>
    </w:p>
    <w:p w14:paraId="35AD8775" w14:textId="77777777" w:rsidR="00935291" w:rsidRDefault="00935291" w:rsidP="00B66879">
      <w:pPr>
        <w:ind w:leftChars="0" w:left="0" w:firstLineChars="0" w:firstLine="0"/>
      </w:pPr>
    </w:p>
    <w:p w14:paraId="0B5BBDCB" w14:textId="763D2F40" w:rsidR="00E8675F" w:rsidRDefault="00E8675F" w:rsidP="00C71400">
      <w:pPr>
        <w:pStyle w:val="aa"/>
        <w:numPr>
          <w:ilvl w:val="0"/>
          <w:numId w:val="21"/>
        </w:numPr>
        <w:ind w:leftChars="0" w:left="0" w:firstLineChars="0" w:firstLine="426"/>
      </w:pPr>
      <w:r>
        <w:rPr>
          <w:rFonts w:hint="eastAsia"/>
        </w:rPr>
        <w:t>圖表</w:t>
      </w:r>
      <w:r w:rsidR="001A2108">
        <w:rPr>
          <w:rFonts w:hint="eastAsia"/>
        </w:rPr>
        <w:t>數據</w:t>
      </w:r>
      <w:r>
        <w:rPr>
          <w:rFonts w:hint="eastAsia"/>
        </w:rPr>
        <w:t>呈現</w:t>
      </w:r>
    </w:p>
    <w:p w14:paraId="7F31986D" w14:textId="5B4328A5" w:rsidR="004B3D8C" w:rsidRDefault="00E8675F" w:rsidP="00E14F14">
      <w:pPr>
        <w:ind w:left="480" w:firstLine="480"/>
      </w:pPr>
      <w:r>
        <w:rPr>
          <w:rFonts w:hint="eastAsia"/>
        </w:rPr>
        <w:lastRenderedPageBreak/>
        <w:t>數據呈現頁面使用網路資源庫中的</w:t>
      </w:r>
      <w:r>
        <w:t xml:space="preserve">XCharts </w:t>
      </w:r>
      <w:r>
        <w:rPr>
          <w:rFonts w:hint="eastAsia"/>
        </w:rPr>
        <w:t>套件組建置，該套件組含有許多預設之圖表元件，方便數據以圖表方式展示</w:t>
      </w:r>
      <w:r>
        <w:fldChar w:fldCharType="begin"/>
      </w:r>
      <w:r w:rsidR="00240D72">
        <w:instrText xml:space="preserve"> ADDIN EN.CITE &lt;EndNote&gt;&lt;Cite&gt;&lt;RecNum&gt;50&lt;/RecNum&gt;&lt;DisplayText&gt;[26]&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240D72">
        <w:rPr>
          <w:noProof/>
        </w:rPr>
        <w:t>[26]</w:t>
      </w:r>
      <w:r>
        <w:fldChar w:fldCharType="end"/>
      </w:r>
      <w:r>
        <w:rPr>
          <w:rFonts w:hint="eastAsia"/>
        </w:rPr>
        <w:t>。為此將量測的數據匯</w:t>
      </w:r>
      <w:r w:rsidR="002254D3">
        <w:rPr>
          <w:rFonts w:hint="eastAsia"/>
        </w:rPr>
        <w:t>出成</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14F14">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r w:rsidR="00E8675F" w:rsidRPr="00575937">
        <w:rPr>
          <w:rFonts w:hint="eastAsia"/>
        </w:rPr>
        <w:t>StreamingAssets</w:t>
      </w:r>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將</w:t>
      </w:r>
      <w:r>
        <w:rPr>
          <w:rFonts w:hint="eastAsia"/>
        </w:rPr>
        <w:t>.c</w:t>
      </w:r>
      <w:r>
        <w:t>sv</w:t>
      </w:r>
      <w:r>
        <w:rPr>
          <w:rFonts w:hint="eastAsia"/>
        </w:rPr>
        <w:t>檔置於此即可讓互動平台中的操作者使用。</w:t>
      </w:r>
    </w:p>
    <w:p w14:paraId="0B17AB4B" w14:textId="4E0BB1EC" w:rsidR="00E8675F" w:rsidRDefault="00E8675F" w:rsidP="00E14F14">
      <w:pPr>
        <w:ind w:left="480" w:firstLine="480"/>
      </w:pPr>
      <w:r>
        <w:rPr>
          <w:rFonts w:hint="eastAsia"/>
        </w:rPr>
        <w:t>然後</w:t>
      </w:r>
      <w:r w:rsidR="004B3D8C">
        <w:rPr>
          <w:rFonts w:hint="eastAsia"/>
        </w:rPr>
        <w:t>，編寫</w:t>
      </w:r>
      <w:r w:rsidR="00D24CBC">
        <w:rPr>
          <w:rFonts w:hint="eastAsia"/>
        </w:rPr>
        <w:t>調用資料的腳本，讀取</w:t>
      </w:r>
      <w:r w:rsidR="002254D3">
        <w:rPr>
          <w:rFonts w:hint="eastAsia"/>
        </w:rPr>
        <w:t>欲使用檔案的</w:t>
      </w:r>
      <w:r w:rsidR="00D24CBC">
        <w:rPr>
          <w:rFonts w:hint="eastAsia"/>
        </w:rPr>
        <w:t>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C71400">
      <w:pPr>
        <w:pStyle w:val="aa"/>
        <w:numPr>
          <w:ilvl w:val="0"/>
          <w:numId w:val="20"/>
        </w:numPr>
        <w:ind w:leftChars="0" w:left="0" w:firstLineChars="0" w:firstLine="426"/>
      </w:pPr>
      <w:r>
        <w:rPr>
          <w:rFonts w:hint="eastAsia"/>
        </w:rPr>
        <w:t>不需要事先指定初始資料長度，</w:t>
      </w:r>
      <w:r>
        <w:t xml:space="preserve"> </w:t>
      </w:r>
      <w:r>
        <w:rPr>
          <w:rFonts w:hint="eastAsia"/>
        </w:rPr>
        <w:t>可直接將資料匯入。</w:t>
      </w:r>
    </w:p>
    <w:p w14:paraId="36565A29" w14:textId="24BDFDDD" w:rsidR="00DE4382" w:rsidRDefault="00E8675F" w:rsidP="00C71400">
      <w:pPr>
        <w:pStyle w:val="aa"/>
        <w:numPr>
          <w:ilvl w:val="0"/>
          <w:numId w:val="20"/>
        </w:numPr>
        <w:ind w:leftChars="0" w:left="0" w:firstLineChars="0" w:firstLine="426"/>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23AEA3FE" w:rsidR="00E8675F" w:rsidRDefault="00DE4382" w:rsidP="002254D3">
      <w:pPr>
        <w:pStyle w:val="aa"/>
        <w:numPr>
          <w:ilvl w:val="0"/>
          <w:numId w:val="20"/>
        </w:numPr>
        <w:ind w:leftChars="177" w:left="992" w:firstLineChars="0" w:hanging="567"/>
      </w:pPr>
      <w:r>
        <w:rPr>
          <w:rFonts w:hint="eastAsia"/>
        </w:rPr>
        <w:t>不需擔心初始長度過短導致資料匯入時有溢位，以及初始長度過長導致浪費容量的情況。</w:t>
      </w:r>
    </w:p>
    <w:p w14:paraId="7DD60250" w14:textId="77777777" w:rsidR="002254D3" w:rsidRDefault="002254D3" w:rsidP="002254D3">
      <w:pPr>
        <w:pStyle w:val="aa"/>
        <w:ind w:leftChars="0" w:left="992" w:firstLineChars="0" w:firstLine="0"/>
      </w:pPr>
    </w:p>
    <w:p w14:paraId="049783C8" w14:textId="2D46EA0A" w:rsidR="00E8675F" w:rsidRDefault="00DE4382" w:rsidP="00E14F14">
      <w:pPr>
        <w:ind w:left="480" w:firstLine="480"/>
      </w:pPr>
      <w:r>
        <w:rPr>
          <w:rFonts w:hint="eastAsia"/>
        </w:rPr>
        <w:t>只需事先指定存入其中的資料型態，因本研究數據浮點小數型態，因此採</w:t>
      </w:r>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檔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2254D3">
        <w:instrText xml:space="preserve"> \* MERGEFORMAT </w:instrText>
      </w:r>
      <w:r w:rsidR="00901AB1">
        <w:fldChar w:fldCharType="separate"/>
      </w:r>
      <w:r w:rsidR="0001429D">
        <w:rPr>
          <w:rFonts w:hint="eastAsia"/>
        </w:rPr>
        <w:t>圖</w:t>
      </w:r>
      <w:r w:rsidR="0001429D">
        <w:rPr>
          <w:rFonts w:hint="eastAsia"/>
        </w:rPr>
        <w:t xml:space="preserve"> </w:t>
      </w:r>
      <w:r w:rsidR="0001429D">
        <w:t>3</w:t>
      </w:r>
      <w:r w:rsidR="0001429D">
        <w:noBreakHyphen/>
        <w:t>18</w:t>
      </w:r>
      <w:r w:rsidR="00901AB1">
        <w:fldChar w:fldCharType="end"/>
      </w:r>
      <w:r w:rsidR="00E8675F">
        <w:rPr>
          <w:rFonts w:hint="eastAsia"/>
        </w:rPr>
        <w:t>。</w:t>
      </w:r>
    </w:p>
    <w:p w14:paraId="08C24ACF" w14:textId="7A4335A8" w:rsidR="002B7CA7" w:rsidRDefault="0096525B" w:rsidP="00C71400">
      <w:pPr>
        <w:ind w:left="480" w:firstLine="480"/>
      </w:pPr>
      <w:r>
        <w:rPr>
          <w:noProof/>
        </w:rPr>
        <w:lastRenderedPageBreak/>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283B75A9" w:rsidR="0096525B" w:rsidRDefault="0096525B" w:rsidP="00C71400">
      <w:pPr>
        <w:pStyle w:val="ac"/>
        <w:spacing w:after="180"/>
        <w:ind w:firstLine="426"/>
      </w:pPr>
      <w:bookmarkStart w:id="1136" w:name="_Ref105617065"/>
      <w:bookmarkStart w:id="1137" w:name="_Toc10752275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9</w:t>
      </w:r>
      <w:r w:rsidR="005E698D">
        <w:fldChar w:fldCharType="end"/>
      </w:r>
      <w:bookmarkEnd w:id="1136"/>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37"/>
    </w:p>
    <w:p w14:paraId="15CCF590" w14:textId="1381E2B8" w:rsidR="005E7812" w:rsidRDefault="00F96A0F" w:rsidP="00C71400">
      <w:pPr>
        <w:pStyle w:val="aa"/>
        <w:numPr>
          <w:ilvl w:val="0"/>
          <w:numId w:val="22"/>
        </w:numPr>
        <w:ind w:leftChars="0" w:left="0" w:firstLineChars="0" w:firstLine="426"/>
      </w:pPr>
      <w:r>
        <w:rPr>
          <w:rFonts w:hint="eastAsia"/>
        </w:rPr>
        <w:t>資料儲存</w:t>
      </w:r>
      <w:r w:rsidR="00DE4382">
        <w:rPr>
          <w:rFonts w:hint="eastAsia"/>
        </w:rPr>
        <w:t>表單</w:t>
      </w:r>
    </w:p>
    <w:p w14:paraId="6E75D4CB" w14:textId="2EF06191" w:rsidR="00014E44" w:rsidRDefault="00F96A0F" w:rsidP="00E14F14">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r w:rsidR="00076663">
        <w:t>InputField</w:t>
      </w:r>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C71400">
      <w:pPr>
        <w:ind w:left="480" w:firstLine="480"/>
      </w:pPr>
      <w:r>
        <w:rPr>
          <w:noProof/>
        </w:rPr>
        <w:lastRenderedPageBreak/>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5ACBD794" w:rsidR="00D366DC" w:rsidRDefault="00FB514A" w:rsidP="00C71400">
      <w:pPr>
        <w:pStyle w:val="ac"/>
        <w:spacing w:after="180"/>
        <w:ind w:firstLine="426"/>
      </w:pPr>
      <w:bookmarkStart w:id="1138" w:name="_Toc10752275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0</w:t>
      </w:r>
      <w:r w:rsidR="005E698D">
        <w:fldChar w:fldCharType="end"/>
      </w:r>
      <w:r w:rsidR="008958F6">
        <w:rPr>
          <w:rFonts w:hint="eastAsia"/>
        </w:rPr>
        <w:t xml:space="preserve"> </w:t>
      </w:r>
      <w:r>
        <w:rPr>
          <w:rFonts w:hint="eastAsia"/>
        </w:rPr>
        <w:t>輸入框資料儲存之腳本</w:t>
      </w:r>
      <w:bookmarkEnd w:id="1138"/>
    </w:p>
    <w:p w14:paraId="156BF3A2" w14:textId="23F5CFC5" w:rsidR="00D366DC" w:rsidRDefault="00D366DC" w:rsidP="00C71400">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39" w:name="_Toc105773491"/>
      <w:bookmarkStart w:id="1140" w:name="_Toc106390819"/>
      <w:bookmarkStart w:id="1141" w:name="_Toc106814833"/>
      <w:bookmarkStart w:id="1142" w:name="_Toc106815073"/>
      <w:bookmarkStart w:id="1143" w:name="_Toc106974181"/>
      <w:bookmarkStart w:id="1144" w:name="_Toc106993742"/>
      <w:bookmarkStart w:id="1145" w:name="_Toc106993984"/>
      <w:bookmarkStart w:id="1146" w:name="_Toc107003477"/>
      <w:bookmarkStart w:id="1147" w:name="_Toc107003719"/>
      <w:bookmarkStart w:id="1148" w:name="_Toc107003959"/>
      <w:bookmarkStart w:id="1149" w:name="_Toc107005723"/>
      <w:bookmarkStart w:id="1150" w:name="_Toc107005963"/>
      <w:bookmarkStart w:id="1151" w:name="_Toc103337273"/>
      <w:bookmarkStart w:id="1152" w:name="_Toc105773492"/>
      <w:bookmarkStart w:id="1153" w:name="_Toc106390820"/>
      <w:bookmarkStart w:id="1154" w:name="_Toc106814834"/>
      <w:bookmarkStart w:id="1155" w:name="_Toc106815074"/>
      <w:bookmarkStart w:id="1156" w:name="_Toc106974182"/>
      <w:bookmarkStart w:id="1157" w:name="_Toc106993743"/>
      <w:bookmarkStart w:id="1158" w:name="_Toc106993985"/>
      <w:bookmarkStart w:id="1159" w:name="_Toc107003478"/>
      <w:bookmarkStart w:id="1160" w:name="_Toc107003720"/>
      <w:bookmarkStart w:id="1161" w:name="_Toc107003960"/>
      <w:bookmarkStart w:id="1162" w:name="_Toc107005724"/>
      <w:bookmarkStart w:id="1163" w:name="_Toc107005964"/>
      <w:bookmarkStart w:id="1164" w:name="_Toc103337274"/>
      <w:bookmarkStart w:id="1165" w:name="_Toc105773493"/>
      <w:bookmarkStart w:id="1166" w:name="_Toc106390821"/>
      <w:bookmarkStart w:id="1167" w:name="_Toc106814835"/>
      <w:bookmarkStart w:id="1168" w:name="_Toc106815075"/>
      <w:bookmarkStart w:id="1169" w:name="_Toc106974183"/>
      <w:bookmarkStart w:id="1170" w:name="_Toc106993744"/>
      <w:bookmarkStart w:id="1171" w:name="_Toc106993986"/>
      <w:bookmarkStart w:id="1172" w:name="_Toc107003479"/>
      <w:bookmarkStart w:id="1173" w:name="_Toc107003721"/>
      <w:bookmarkStart w:id="1174" w:name="_Toc107003961"/>
      <w:bookmarkStart w:id="1175" w:name="_Toc107005725"/>
      <w:bookmarkStart w:id="1176" w:name="_Toc107005965"/>
      <w:bookmarkStart w:id="1177" w:name="_Toc103337275"/>
      <w:bookmarkStart w:id="1178" w:name="_Toc105773494"/>
      <w:bookmarkStart w:id="1179" w:name="_Toc106390822"/>
      <w:bookmarkStart w:id="1180" w:name="_Toc106814836"/>
      <w:bookmarkStart w:id="1181" w:name="_Toc106815076"/>
      <w:bookmarkStart w:id="1182" w:name="_Toc106974184"/>
      <w:bookmarkStart w:id="1183" w:name="_Toc106993745"/>
      <w:bookmarkStart w:id="1184" w:name="_Toc106993987"/>
      <w:bookmarkStart w:id="1185" w:name="_Toc107003480"/>
      <w:bookmarkStart w:id="1186" w:name="_Toc107003722"/>
      <w:bookmarkStart w:id="1187" w:name="_Toc107003962"/>
      <w:bookmarkStart w:id="1188" w:name="_Toc107005726"/>
      <w:bookmarkStart w:id="1189" w:name="_Toc107005966"/>
      <w:bookmarkStart w:id="1190" w:name="_Toc103337276"/>
      <w:bookmarkStart w:id="1191" w:name="_Toc105773495"/>
      <w:bookmarkStart w:id="1192" w:name="_Toc106390823"/>
      <w:bookmarkStart w:id="1193" w:name="_Toc106814837"/>
      <w:bookmarkStart w:id="1194" w:name="_Toc106815077"/>
      <w:bookmarkStart w:id="1195" w:name="_Toc106974185"/>
      <w:bookmarkStart w:id="1196" w:name="_Toc106993746"/>
      <w:bookmarkStart w:id="1197" w:name="_Toc106993988"/>
      <w:bookmarkStart w:id="1198" w:name="_Toc107003481"/>
      <w:bookmarkStart w:id="1199" w:name="_Toc107003723"/>
      <w:bookmarkStart w:id="1200" w:name="_Toc107003963"/>
      <w:bookmarkStart w:id="1201" w:name="_Toc107005727"/>
      <w:bookmarkStart w:id="1202" w:name="_Toc107005967"/>
      <w:bookmarkStart w:id="1203" w:name="_Toc103337277"/>
      <w:bookmarkStart w:id="1204" w:name="_Toc105773496"/>
      <w:bookmarkStart w:id="1205" w:name="_Toc106390824"/>
      <w:bookmarkStart w:id="1206" w:name="_Toc106814838"/>
      <w:bookmarkStart w:id="1207" w:name="_Toc106815078"/>
      <w:bookmarkStart w:id="1208" w:name="_Toc106974186"/>
      <w:bookmarkStart w:id="1209" w:name="_Toc106993747"/>
      <w:bookmarkStart w:id="1210" w:name="_Toc106993989"/>
      <w:bookmarkStart w:id="1211" w:name="_Toc107003482"/>
      <w:bookmarkStart w:id="1212" w:name="_Toc107003724"/>
      <w:bookmarkStart w:id="1213" w:name="_Toc107003964"/>
      <w:bookmarkStart w:id="1214" w:name="_Toc107005728"/>
      <w:bookmarkStart w:id="1215" w:name="_Toc107005968"/>
      <w:bookmarkStart w:id="1216" w:name="_Toc103337278"/>
      <w:bookmarkStart w:id="1217" w:name="_Toc105773497"/>
      <w:bookmarkStart w:id="1218" w:name="_Toc106390825"/>
      <w:bookmarkStart w:id="1219" w:name="_Toc106814839"/>
      <w:bookmarkStart w:id="1220" w:name="_Toc106815079"/>
      <w:bookmarkStart w:id="1221" w:name="_Toc106974187"/>
      <w:bookmarkStart w:id="1222" w:name="_Toc106993748"/>
      <w:bookmarkStart w:id="1223" w:name="_Toc106993990"/>
      <w:bookmarkStart w:id="1224" w:name="_Toc107003483"/>
      <w:bookmarkStart w:id="1225" w:name="_Toc107003725"/>
      <w:bookmarkStart w:id="1226" w:name="_Toc107003965"/>
      <w:bookmarkStart w:id="1227" w:name="_Toc107005729"/>
      <w:bookmarkStart w:id="1228" w:name="_Toc107005969"/>
      <w:bookmarkStart w:id="1229" w:name="_Toc103337279"/>
      <w:bookmarkStart w:id="1230" w:name="_Toc105773498"/>
      <w:bookmarkStart w:id="1231" w:name="_Toc106390826"/>
      <w:bookmarkStart w:id="1232" w:name="_Toc106814840"/>
      <w:bookmarkStart w:id="1233" w:name="_Toc106815080"/>
      <w:bookmarkStart w:id="1234" w:name="_Toc106974188"/>
      <w:bookmarkStart w:id="1235" w:name="_Toc106993749"/>
      <w:bookmarkStart w:id="1236" w:name="_Toc106993991"/>
      <w:bookmarkStart w:id="1237" w:name="_Toc107003484"/>
      <w:bookmarkStart w:id="1238" w:name="_Toc107003726"/>
      <w:bookmarkStart w:id="1239" w:name="_Toc107003966"/>
      <w:bookmarkStart w:id="1240" w:name="_Toc107005730"/>
      <w:bookmarkStart w:id="1241" w:name="_Toc107005970"/>
      <w:bookmarkStart w:id="1242" w:name="_Toc103337280"/>
      <w:bookmarkStart w:id="1243" w:name="_Toc105773499"/>
      <w:bookmarkStart w:id="1244" w:name="_Toc106390827"/>
      <w:bookmarkStart w:id="1245" w:name="_Toc106814841"/>
      <w:bookmarkStart w:id="1246" w:name="_Toc106815081"/>
      <w:bookmarkStart w:id="1247" w:name="_Toc106974189"/>
      <w:bookmarkStart w:id="1248" w:name="_Toc106993750"/>
      <w:bookmarkStart w:id="1249" w:name="_Toc106993992"/>
      <w:bookmarkStart w:id="1250" w:name="_Toc107003485"/>
      <w:bookmarkStart w:id="1251" w:name="_Toc107003727"/>
      <w:bookmarkStart w:id="1252" w:name="_Toc107003967"/>
      <w:bookmarkStart w:id="1253" w:name="_Toc107005731"/>
      <w:bookmarkStart w:id="1254" w:name="_Toc107005971"/>
      <w:bookmarkStart w:id="1255" w:name="_Toc103337281"/>
      <w:bookmarkStart w:id="1256" w:name="_Toc105773500"/>
      <w:bookmarkStart w:id="1257" w:name="_Toc106390828"/>
      <w:bookmarkStart w:id="1258" w:name="_Toc106814842"/>
      <w:bookmarkStart w:id="1259" w:name="_Toc106815082"/>
      <w:bookmarkStart w:id="1260" w:name="_Toc106974190"/>
      <w:bookmarkStart w:id="1261" w:name="_Toc106993751"/>
      <w:bookmarkStart w:id="1262" w:name="_Toc106993993"/>
      <w:bookmarkStart w:id="1263" w:name="_Toc107003486"/>
      <w:bookmarkStart w:id="1264" w:name="_Toc107003728"/>
      <w:bookmarkStart w:id="1265" w:name="_Toc107003968"/>
      <w:bookmarkStart w:id="1266" w:name="_Toc107005732"/>
      <w:bookmarkStart w:id="1267" w:name="_Toc107005972"/>
      <w:bookmarkStart w:id="1268" w:name="_Toc103337282"/>
      <w:bookmarkStart w:id="1269" w:name="_Toc105773501"/>
      <w:bookmarkStart w:id="1270" w:name="_Toc106390829"/>
      <w:bookmarkStart w:id="1271" w:name="_Toc106814843"/>
      <w:bookmarkStart w:id="1272" w:name="_Toc106815083"/>
      <w:bookmarkStart w:id="1273" w:name="_Toc106974191"/>
      <w:bookmarkStart w:id="1274" w:name="_Toc106993752"/>
      <w:bookmarkStart w:id="1275" w:name="_Toc106993994"/>
      <w:bookmarkStart w:id="1276" w:name="_Toc107003487"/>
      <w:bookmarkStart w:id="1277" w:name="_Toc107003729"/>
      <w:bookmarkStart w:id="1278" w:name="_Toc107003969"/>
      <w:bookmarkStart w:id="1279" w:name="_Toc107005733"/>
      <w:bookmarkStart w:id="1280" w:name="_Toc107005973"/>
      <w:bookmarkStart w:id="1281" w:name="_Toc103337283"/>
      <w:bookmarkStart w:id="1282" w:name="_Toc105773502"/>
      <w:bookmarkStart w:id="1283" w:name="_Toc106390830"/>
      <w:bookmarkStart w:id="1284" w:name="_Toc106814844"/>
      <w:bookmarkStart w:id="1285" w:name="_Toc106815084"/>
      <w:bookmarkStart w:id="1286" w:name="_Toc106974192"/>
      <w:bookmarkStart w:id="1287" w:name="_Toc106993753"/>
      <w:bookmarkStart w:id="1288" w:name="_Toc106993995"/>
      <w:bookmarkStart w:id="1289" w:name="_Toc107003488"/>
      <w:bookmarkStart w:id="1290" w:name="_Toc107003730"/>
      <w:bookmarkStart w:id="1291" w:name="_Toc107003970"/>
      <w:bookmarkStart w:id="1292" w:name="_Toc107005734"/>
      <w:bookmarkStart w:id="1293" w:name="_Toc107005974"/>
      <w:bookmarkStart w:id="1294" w:name="_Toc103337284"/>
      <w:bookmarkStart w:id="1295" w:name="_Toc105773503"/>
      <w:bookmarkStart w:id="1296" w:name="_Toc106390831"/>
      <w:bookmarkStart w:id="1297" w:name="_Toc106814845"/>
      <w:bookmarkStart w:id="1298" w:name="_Toc106815085"/>
      <w:bookmarkStart w:id="1299" w:name="_Toc106974193"/>
      <w:bookmarkStart w:id="1300" w:name="_Toc106993754"/>
      <w:bookmarkStart w:id="1301" w:name="_Toc106993996"/>
      <w:bookmarkStart w:id="1302" w:name="_Toc107003489"/>
      <w:bookmarkStart w:id="1303" w:name="_Toc107003731"/>
      <w:bookmarkStart w:id="1304" w:name="_Toc107003971"/>
      <w:bookmarkStart w:id="1305" w:name="_Toc107005735"/>
      <w:bookmarkStart w:id="1306" w:name="_Toc107005975"/>
      <w:bookmarkStart w:id="1307" w:name="_Toc103337285"/>
      <w:bookmarkStart w:id="1308" w:name="_Toc105773504"/>
      <w:bookmarkStart w:id="1309" w:name="_Toc106390832"/>
      <w:bookmarkStart w:id="1310" w:name="_Toc106814846"/>
      <w:bookmarkStart w:id="1311" w:name="_Toc106815086"/>
      <w:bookmarkStart w:id="1312" w:name="_Toc106974194"/>
      <w:bookmarkStart w:id="1313" w:name="_Toc106993755"/>
      <w:bookmarkStart w:id="1314" w:name="_Toc106993997"/>
      <w:bookmarkStart w:id="1315" w:name="_Toc107003490"/>
      <w:bookmarkStart w:id="1316" w:name="_Toc107003732"/>
      <w:bookmarkStart w:id="1317" w:name="_Toc107003972"/>
      <w:bookmarkStart w:id="1318" w:name="_Toc107005736"/>
      <w:bookmarkStart w:id="1319" w:name="_Toc107005976"/>
      <w:bookmarkStart w:id="1320" w:name="_Toc103337286"/>
      <w:bookmarkStart w:id="1321" w:name="_Toc105773505"/>
      <w:bookmarkStart w:id="1322" w:name="_Toc106390833"/>
      <w:bookmarkStart w:id="1323" w:name="_Toc106814847"/>
      <w:bookmarkStart w:id="1324" w:name="_Toc106815087"/>
      <w:bookmarkStart w:id="1325" w:name="_Toc106974195"/>
      <w:bookmarkStart w:id="1326" w:name="_Toc106993756"/>
      <w:bookmarkStart w:id="1327" w:name="_Toc106993998"/>
      <w:bookmarkStart w:id="1328" w:name="_Toc107003491"/>
      <w:bookmarkStart w:id="1329" w:name="_Toc107003733"/>
      <w:bookmarkStart w:id="1330" w:name="_Toc107003973"/>
      <w:bookmarkStart w:id="1331" w:name="_Toc107005737"/>
      <w:bookmarkStart w:id="1332" w:name="_Toc107005977"/>
      <w:bookmarkStart w:id="1333" w:name="_Toc103337287"/>
      <w:bookmarkStart w:id="1334" w:name="_Toc105773506"/>
      <w:bookmarkStart w:id="1335" w:name="_Toc106390834"/>
      <w:bookmarkStart w:id="1336" w:name="_Toc106814848"/>
      <w:bookmarkStart w:id="1337" w:name="_Toc106815088"/>
      <w:bookmarkStart w:id="1338" w:name="_Toc106974196"/>
      <w:bookmarkStart w:id="1339" w:name="_Toc106993757"/>
      <w:bookmarkStart w:id="1340" w:name="_Toc106993999"/>
      <w:bookmarkStart w:id="1341" w:name="_Toc107003492"/>
      <w:bookmarkStart w:id="1342" w:name="_Toc107003734"/>
      <w:bookmarkStart w:id="1343" w:name="_Toc107003974"/>
      <w:bookmarkStart w:id="1344" w:name="_Toc107005738"/>
      <w:bookmarkStart w:id="1345" w:name="_Toc107005978"/>
      <w:bookmarkStart w:id="1346" w:name="_Toc103337288"/>
      <w:bookmarkStart w:id="1347" w:name="_Toc105773507"/>
      <w:bookmarkStart w:id="1348" w:name="_Toc106390835"/>
      <w:bookmarkStart w:id="1349" w:name="_Toc106814849"/>
      <w:bookmarkStart w:id="1350" w:name="_Toc106815089"/>
      <w:bookmarkStart w:id="1351" w:name="_Toc106974197"/>
      <w:bookmarkStart w:id="1352" w:name="_Toc106993758"/>
      <w:bookmarkStart w:id="1353" w:name="_Toc106994000"/>
      <w:bookmarkStart w:id="1354" w:name="_Toc107003493"/>
      <w:bookmarkStart w:id="1355" w:name="_Toc107003735"/>
      <w:bookmarkStart w:id="1356" w:name="_Toc107003975"/>
      <w:bookmarkStart w:id="1357" w:name="_Toc107005739"/>
      <w:bookmarkStart w:id="1358" w:name="_Toc107005979"/>
      <w:bookmarkStart w:id="1359" w:name="_Toc103337289"/>
      <w:bookmarkStart w:id="1360" w:name="_Toc105773508"/>
      <w:bookmarkStart w:id="1361" w:name="_Toc106390836"/>
      <w:bookmarkStart w:id="1362" w:name="_Toc106814850"/>
      <w:bookmarkStart w:id="1363" w:name="_Toc106815090"/>
      <w:bookmarkStart w:id="1364" w:name="_Toc106974198"/>
      <w:bookmarkStart w:id="1365" w:name="_Toc106993759"/>
      <w:bookmarkStart w:id="1366" w:name="_Toc106994001"/>
      <w:bookmarkStart w:id="1367" w:name="_Toc107003494"/>
      <w:bookmarkStart w:id="1368" w:name="_Toc107003736"/>
      <w:bookmarkStart w:id="1369" w:name="_Toc107003976"/>
      <w:bookmarkStart w:id="1370" w:name="_Toc107005740"/>
      <w:bookmarkStart w:id="1371" w:name="_Toc107005980"/>
      <w:bookmarkStart w:id="1372" w:name="_Toc103337290"/>
      <w:bookmarkStart w:id="1373" w:name="_Toc105773509"/>
      <w:bookmarkStart w:id="1374" w:name="_Toc106390837"/>
      <w:bookmarkStart w:id="1375" w:name="_Toc106814851"/>
      <w:bookmarkStart w:id="1376" w:name="_Toc106815091"/>
      <w:bookmarkStart w:id="1377" w:name="_Toc106974199"/>
      <w:bookmarkStart w:id="1378" w:name="_Toc106993760"/>
      <w:bookmarkStart w:id="1379" w:name="_Toc106994002"/>
      <w:bookmarkStart w:id="1380" w:name="_Toc107003495"/>
      <w:bookmarkStart w:id="1381" w:name="_Toc107003737"/>
      <w:bookmarkStart w:id="1382" w:name="_Toc107003977"/>
      <w:bookmarkStart w:id="1383" w:name="_Toc107005741"/>
      <w:bookmarkStart w:id="1384" w:name="_Toc107005981"/>
      <w:bookmarkStart w:id="1385" w:name="_Toc103337291"/>
      <w:bookmarkStart w:id="1386" w:name="_Toc105773510"/>
      <w:bookmarkStart w:id="1387" w:name="_Toc106390838"/>
      <w:bookmarkStart w:id="1388" w:name="_Toc106814852"/>
      <w:bookmarkStart w:id="1389" w:name="_Toc106815092"/>
      <w:bookmarkStart w:id="1390" w:name="_Toc106974200"/>
      <w:bookmarkStart w:id="1391" w:name="_Toc106993761"/>
      <w:bookmarkStart w:id="1392" w:name="_Toc106994003"/>
      <w:bookmarkStart w:id="1393" w:name="_Toc107003496"/>
      <w:bookmarkStart w:id="1394" w:name="_Toc107003738"/>
      <w:bookmarkStart w:id="1395" w:name="_Toc107003978"/>
      <w:bookmarkStart w:id="1396" w:name="_Toc107005742"/>
      <w:bookmarkStart w:id="1397" w:name="_Toc107005982"/>
      <w:bookmarkStart w:id="1398" w:name="_Toc103337292"/>
      <w:bookmarkStart w:id="1399" w:name="_Toc105773511"/>
      <w:bookmarkStart w:id="1400" w:name="_Toc106390839"/>
      <w:bookmarkStart w:id="1401" w:name="_Toc106814853"/>
      <w:bookmarkStart w:id="1402" w:name="_Toc106815093"/>
      <w:bookmarkStart w:id="1403" w:name="_Toc106974201"/>
      <w:bookmarkStart w:id="1404" w:name="_Toc106993762"/>
      <w:bookmarkStart w:id="1405" w:name="_Toc106994004"/>
      <w:bookmarkStart w:id="1406" w:name="_Toc107003497"/>
      <w:bookmarkStart w:id="1407" w:name="_Toc107003739"/>
      <w:bookmarkStart w:id="1408" w:name="_Toc107003979"/>
      <w:bookmarkStart w:id="1409" w:name="_Toc107005743"/>
      <w:bookmarkStart w:id="1410" w:name="_Toc107005983"/>
      <w:bookmarkStart w:id="1411" w:name="_Toc103337293"/>
      <w:bookmarkStart w:id="1412" w:name="_Toc105773512"/>
      <w:bookmarkStart w:id="1413" w:name="_Toc106390840"/>
      <w:bookmarkStart w:id="1414" w:name="_Toc106814854"/>
      <w:bookmarkStart w:id="1415" w:name="_Toc106815094"/>
      <w:bookmarkStart w:id="1416" w:name="_Toc106974202"/>
      <w:bookmarkStart w:id="1417" w:name="_Toc106993763"/>
      <w:bookmarkStart w:id="1418" w:name="_Toc106994005"/>
      <w:bookmarkStart w:id="1419" w:name="_Toc107003498"/>
      <w:bookmarkStart w:id="1420" w:name="_Toc107003740"/>
      <w:bookmarkStart w:id="1421" w:name="_Toc107003980"/>
      <w:bookmarkStart w:id="1422" w:name="_Toc107005744"/>
      <w:bookmarkStart w:id="1423" w:name="_Toc107005984"/>
      <w:bookmarkStart w:id="1424" w:name="_Toc103337294"/>
      <w:bookmarkStart w:id="1425" w:name="_Toc105773513"/>
      <w:bookmarkStart w:id="1426" w:name="_Toc106390841"/>
      <w:bookmarkStart w:id="1427" w:name="_Toc106814855"/>
      <w:bookmarkStart w:id="1428" w:name="_Toc106815095"/>
      <w:bookmarkStart w:id="1429" w:name="_Toc106974203"/>
      <w:bookmarkStart w:id="1430" w:name="_Toc106993764"/>
      <w:bookmarkStart w:id="1431" w:name="_Toc106994006"/>
      <w:bookmarkStart w:id="1432" w:name="_Toc107003499"/>
      <w:bookmarkStart w:id="1433" w:name="_Toc107003741"/>
      <w:bookmarkStart w:id="1434" w:name="_Toc107003981"/>
      <w:bookmarkStart w:id="1435" w:name="_Toc107005745"/>
      <w:bookmarkStart w:id="1436" w:name="_Toc107005985"/>
      <w:bookmarkStart w:id="1437" w:name="_Toc103337295"/>
      <w:bookmarkStart w:id="1438" w:name="_Toc105773514"/>
      <w:bookmarkStart w:id="1439" w:name="_Toc106390842"/>
      <w:bookmarkStart w:id="1440" w:name="_Toc106814856"/>
      <w:bookmarkStart w:id="1441" w:name="_Toc106815096"/>
      <w:bookmarkStart w:id="1442" w:name="_Toc106974204"/>
      <w:bookmarkStart w:id="1443" w:name="_Toc106993765"/>
      <w:bookmarkStart w:id="1444" w:name="_Toc106994007"/>
      <w:bookmarkStart w:id="1445" w:name="_Toc107003500"/>
      <w:bookmarkStart w:id="1446" w:name="_Toc107003742"/>
      <w:bookmarkStart w:id="1447" w:name="_Toc107003982"/>
      <w:bookmarkStart w:id="1448" w:name="_Toc107005746"/>
      <w:bookmarkStart w:id="1449" w:name="_Toc107005986"/>
      <w:bookmarkStart w:id="1450" w:name="_Toc103337296"/>
      <w:bookmarkStart w:id="1451" w:name="_Toc105773515"/>
      <w:bookmarkStart w:id="1452" w:name="_Toc106390843"/>
      <w:bookmarkStart w:id="1453" w:name="_Toc106814857"/>
      <w:bookmarkStart w:id="1454" w:name="_Toc106815097"/>
      <w:bookmarkStart w:id="1455" w:name="_Toc106974205"/>
      <w:bookmarkStart w:id="1456" w:name="_Toc106993766"/>
      <w:bookmarkStart w:id="1457" w:name="_Toc106994008"/>
      <w:bookmarkStart w:id="1458" w:name="_Toc107003501"/>
      <w:bookmarkStart w:id="1459" w:name="_Toc107003743"/>
      <w:bookmarkStart w:id="1460" w:name="_Toc107003983"/>
      <w:bookmarkStart w:id="1461" w:name="_Toc107005747"/>
      <w:bookmarkStart w:id="1462" w:name="_Toc107005987"/>
      <w:bookmarkStart w:id="1463" w:name="_Toc103337297"/>
      <w:bookmarkStart w:id="1464" w:name="_Toc105773516"/>
      <w:bookmarkStart w:id="1465" w:name="_Toc106390844"/>
      <w:bookmarkStart w:id="1466" w:name="_Toc106814858"/>
      <w:bookmarkStart w:id="1467" w:name="_Toc106815098"/>
      <w:bookmarkStart w:id="1468" w:name="_Toc106974206"/>
      <w:bookmarkStart w:id="1469" w:name="_Toc106993767"/>
      <w:bookmarkStart w:id="1470" w:name="_Toc106994009"/>
      <w:bookmarkStart w:id="1471" w:name="_Toc107003502"/>
      <w:bookmarkStart w:id="1472" w:name="_Toc107003744"/>
      <w:bookmarkStart w:id="1473" w:name="_Toc107003984"/>
      <w:bookmarkStart w:id="1474" w:name="_Toc107005748"/>
      <w:bookmarkStart w:id="1475" w:name="_Toc107005988"/>
      <w:bookmarkStart w:id="1476" w:name="_Toc103337298"/>
      <w:bookmarkStart w:id="1477" w:name="_Toc105773517"/>
      <w:bookmarkStart w:id="1478" w:name="_Toc106390845"/>
      <w:bookmarkStart w:id="1479" w:name="_Toc106814859"/>
      <w:bookmarkStart w:id="1480" w:name="_Toc106815099"/>
      <w:bookmarkStart w:id="1481" w:name="_Toc106974207"/>
      <w:bookmarkStart w:id="1482" w:name="_Toc106993768"/>
      <w:bookmarkStart w:id="1483" w:name="_Toc106994010"/>
      <w:bookmarkStart w:id="1484" w:name="_Toc107003503"/>
      <w:bookmarkStart w:id="1485" w:name="_Toc107003745"/>
      <w:bookmarkStart w:id="1486" w:name="_Toc107003985"/>
      <w:bookmarkStart w:id="1487" w:name="_Toc107005749"/>
      <w:bookmarkStart w:id="1488" w:name="_Toc107005989"/>
      <w:bookmarkStart w:id="1489" w:name="_Toc103337299"/>
      <w:bookmarkStart w:id="1490" w:name="_Toc105773518"/>
      <w:bookmarkStart w:id="1491" w:name="_Toc106390846"/>
      <w:bookmarkStart w:id="1492" w:name="_Toc106814860"/>
      <w:bookmarkStart w:id="1493" w:name="_Toc106815100"/>
      <w:bookmarkStart w:id="1494" w:name="_Toc106974208"/>
      <w:bookmarkStart w:id="1495" w:name="_Toc106993769"/>
      <w:bookmarkStart w:id="1496" w:name="_Toc106994011"/>
      <w:bookmarkStart w:id="1497" w:name="_Toc107003504"/>
      <w:bookmarkStart w:id="1498" w:name="_Toc107003746"/>
      <w:bookmarkStart w:id="1499" w:name="_Toc107003986"/>
      <w:bookmarkStart w:id="1500" w:name="_Toc107005750"/>
      <w:bookmarkStart w:id="1501" w:name="_Toc107005990"/>
      <w:bookmarkStart w:id="1502" w:name="_Toc103337300"/>
      <w:bookmarkStart w:id="1503" w:name="_Toc105773519"/>
      <w:bookmarkStart w:id="1504" w:name="_Toc106390847"/>
      <w:bookmarkStart w:id="1505" w:name="_Toc106814861"/>
      <w:bookmarkStart w:id="1506" w:name="_Toc106815101"/>
      <w:bookmarkStart w:id="1507" w:name="_Toc106974209"/>
      <w:bookmarkStart w:id="1508" w:name="_Toc106993770"/>
      <w:bookmarkStart w:id="1509" w:name="_Toc106994012"/>
      <w:bookmarkStart w:id="1510" w:name="_Toc107003505"/>
      <w:bookmarkStart w:id="1511" w:name="_Toc107003747"/>
      <w:bookmarkStart w:id="1512" w:name="_Toc107003987"/>
      <w:bookmarkStart w:id="1513" w:name="_Toc107005751"/>
      <w:bookmarkStart w:id="1514" w:name="_Toc107005991"/>
      <w:bookmarkStart w:id="1515" w:name="_Toc103337301"/>
      <w:bookmarkStart w:id="1516" w:name="_Toc105773520"/>
      <w:bookmarkStart w:id="1517" w:name="_Toc106390848"/>
      <w:bookmarkStart w:id="1518" w:name="_Toc106814862"/>
      <w:bookmarkStart w:id="1519" w:name="_Toc106815102"/>
      <w:bookmarkStart w:id="1520" w:name="_Toc106974210"/>
      <w:bookmarkStart w:id="1521" w:name="_Toc106993771"/>
      <w:bookmarkStart w:id="1522" w:name="_Toc106994013"/>
      <w:bookmarkStart w:id="1523" w:name="_Toc107003506"/>
      <w:bookmarkStart w:id="1524" w:name="_Toc107003748"/>
      <w:bookmarkStart w:id="1525" w:name="_Toc107003988"/>
      <w:bookmarkStart w:id="1526" w:name="_Toc107005752"/>
      <w:bookmarkStart w:id="1527" w:name="_Toc107005992"/>
      <w:bookmarkStart w:id="1528" w:name="_Toc103337302"/>
      <w:bookmarkStart w:id="1529" w:name="_Toc105773521"/>
      <w:bookmarkStart w:id="1530" w:name="_Toc106390849"/>
      <w:bookmarkStart w:id="1531" w:name="_Toc106814863"/>
      <w:bookmarkStart w:id="1532" w:name="_Toc106815103"/>
      <w:bookmarkStart w:id="1533" w:name="_Toc106974211"/>
      <w:bookmarkStart w:id="1534" w:name="_Toc106993772"/>
      <w:bookmarkStart w:id="1535" w:name="_Toc106994014"/>
      <w:bookmarkStart w:id="1536" w:name="_Toc107003507"/>
      <w:bookmarkStart w:id="1537" w:name="_Toc107003749"/>
      <w:bookmarkStart w:id="1538" w:name="_Toc107003989"/>
      <w:bookmarkStart w:id="1539" w:name="_Toc107005753"/>
      <w:bookmarkStart w:id="1540" w:name="_Toc107005993"/>
      <w:bookmarkStart w:id="1541" w:name="_Toc103337303"/>
      <w:bookmarkStart w:id="1542" w:name="_Toc105773522"/>
      <w:bookmarkStart w:id="1543" w:name="_Toc106390850"/>
      <w:bookmarkStart w:id="1544" w:name="_Toc106814864"/>
      <w:bookmarkStart w:id="1545" w:name="_Toc106815104"/>
      <w:bookmarkStart w:id="1546" w:name="_Toc106974212"/>
      <w:bookmarkStart w:id="1547" w:name="_Toc106993773"/>
      <w:bookmarkStart w:id="1548" w:name="_Toc106994015"/>
      <w:bookmarkStart w:id="1549" w:name="_Toc107003508"/>
      <w:bookmarkStart w:id="1550" w:name="_Toc107003750"/>
      <w:bookmarkStart w:id="1551" w:name="_Toc107003990"/>
      <w:bookmarkStart w:id="1552" w:name="_Toc107005754"/>
      <w:bookmarkStart w:id="1553" w:name="_Toc107005994"/>
      <w:bookmarkStart w:id="1554" w:name="_Toc103337304"/>
      <w:bookmarkStart w:id="1555" w:name="_Toc105773523"/>
      <w:bookmarkStart w:id="1556" w:name="_Toc106390851"/>
      <w:bookmarkStart w:id="1557" w:name="_Toc106814865"/>
      <w:bookmarkStart w:id="1558" w:name="_Toc106815105"/>
      <w:bookmarkStart w:id="1559" w:name="_Toc106974213"/>
      <w:bookmarkStart w:id="1560" w:name="_Toc106993774"/>
      <w:bookmarkStart w:id="1561" w:name="_Toc106994016"/>
      <w:bookmarkStart w:id="1562" w:name="_Toc107003509"/>
      <w:bookmarkStart w:id="1563" w:name="_Toc107003751"/>
      <w:bookmarkStart w:id="1564" w:name="_Toc107003991"/>
      <w:bookmarkStart w:id="1565" w:name="_Toc107005755"/>
      <w:bookmarkStart w:id="1566" w:name="_Toc107005995"/>
      <w:bookmarkStart w:id="1567" w:name="_Toc103337305"/>
      <w:bookmarkStart w:id="1568" w:name="_Toc105773524"/>
      <w:bookmarkStart w:id="1569" w:name="_Toc106390852"/>
      <w:bookmarkStart w:id="1570" w:name="_Toc106814866"/>
      <w:bookmarkStart w:id="1571" w:name="_Toc106815106"/>
      <w:bookmarkStart w:id="1572" w:name="_Toc106974214"/>
      <w:bookmarkStart w:id="1573" w:name="_Toc106993775"/>
      <w:bookmarkStart w:id="1574" w:name="_Toc106994017"/>
      <w:bookmarkStart w:id="1575" w:name="_Toc107003510"/>
      <w:bookmarkStart w:id="1576" w:name="_Toc107003752"/>
      <w:bookmarkStart w:id="1577" w:name="_Toc107003992"/>
      <w:bookmarkStart w:id="1578" w:name="_Toc107005756"/>
      <w:bookmarkStart w:id="1579" w:name="_Toc107005996"/>
      <w:bookmarkStart w:id="1580" w:name="_Toc103337306"/>
      <w:bookmarkStart w:id="1581" w:name="_Toc105773525"/>
      <w:bookmarkStart w:id="1582" w:name="_Toc106390853"/>
      <w:bookmarkStart w:id="1583" w:name="_Toc106814867"/>
      <w:bookmarkStart w:id="1584" w:name="_Toc106815107"/>
      <w:bookmarkStart w:id="1585" w:name="_Toc106974215"/>
      <w:bookmarkStart w:id="1586" w:name="_Toc106993776"/>
      <w:bookmarkStart w:id="1587" w:name="_Toc106994018"/>
      <w:bookmarkStart w:id="1588" w:name="_Toc107003511"/>
      <w:bookmarkStart w:id="1589" w:name="_Toc107003753"/>
      <w:bookmarkStart w:id="1590" w:name="_Toc107003993"/>
      <w:bookmarkStart w:id="1591" w:name="_Toc107005757"/>
      <w:bookmarkStart w:id="1592" w:name="_Toc107005997"/>
      <w:bookmarkStart w:id="1593" w:name="_Toc103337307"/>
      <w:bookmarkStart w:id="1594" w:name="_Toc105773526"/>
      <w:bookmarkStart w:id="1595" w:name="_Toc106390854"/>
      <w:bookmarkStart w:id="1596" w:name="_Toc106814868"/>
      <w:bookmarkStart w:id="1597" w:name="_Toc106815108"/>
      <w:bookmarkStart w:id="1598" w:name="_Toc106974216"/>
      <w:bookmarkStart w:id="1599" w:name="_Toc106993777"/>
      <w:bookmarkStart w:id="1600" w:name="_Toc106994019"/>
      <w:bookmarkStart w:id="1601" w:name="_Toc107003512"/>
      <w:bookmarkStart w:id="1602" w:name="_Toc107003754"/>
      <w:bookmarkStart w:id="1603" w:name="_Toc107003994"/>
      <w:bookmarkStart w:id="1604" w:name="_Toc107005758"/>
      <w:bookmarkStart w:id="1605" w:name="_Toc107005998"/>
      <w:bookmarkStart w:id="1606" w:name="_Toc103337308"/>
      <w:bookmarkStart w:id="1607" w:name="_Toc105773527"/>
      <w:bookmarkStart w:id="1608" w:name="_Toc106390855"/>
      <w:bookmarkStart w:id="1609" w:name="_Toc106814869"/>
      <w:bookmarkStart w:id="1610" w:name="_Toc106815109"/>
      <w:bookmarkStart w:id="1611" w:name="_Toc106974217"/>
      <w:bookmarkStart w:id="1612" w:name="_Toc106993778"/>
      <w:bookmarkStart w:id="1613" w:name="_Toc106994020"/>
      <w:bookmarkStart w:id="1614" w:name="_Toc107003513"/>
      <w:bookmarkStart w:id="1615" w:name="_Toc107003755"/>
      <w:bookmarkStart w:id="1616" w:name="_Toc107003995"/>
      <w:bookmarkStart w:id="1617" w:name="_Toc107005759"/>
      <w:bookmarkStart w:id="1618" w:name="_Toc107005999"/>
      <w:bookmarkStart w:id="1619" w:name="_Toc103337309"/>
      <w:bookmarkStart w:id="1620" w:name="_Toc105773528"/>
      <w:bookmarkStart w:id="1621" w:name="_Toc106390856"/>
      <w:bookmarkStart w:id="1622" w:name="_Toc106814870"/>
      <w:bookmarkStart w:id="1623" w:name="_Toc106815110"/>
      <w:bookmarkStart w:id="1624" w:name="_Toc106974218"/>
      <w:bookmarkStart w:id="1625" w:name="_Toc106993779"/>
      <w:bookmarkStart w:id="1626" w:name="_Toc106994021"/>
      <w:bookmarkStart w:id="1627" w:name="_Toc107003514"/>
      <w:bookmarkStart w:id="1628" w:name="_Toc107003756"/>
      <w:bookmarkStart w:id="1629" w:name="_Toc107003996"/>
      <w:bookmarkStart w:id="1630" w:name="_Toc107005760"/>
      <w:bookmarkStart w:id="1631" w:name="_Toc107006000"/>
      <w:bookmarkStart w:id="1632" w:name="_Toc103337310"/>
      <w:bookmarkStart w:id="1633" w:name="_Toc105773529"/>
      <w:bookmarkStart w:id="1634" w:name="_Toc106390857"/>
      <w:bookmarkStart w:id="1635" w:name="_Toc106814871"/>
      <w:bookmarkStart w:id="1636" w:name="_Toc106815111"/>
      <w:bookmarkStart w:id="1637" w:name="_Toc106974219"/>
      <w:bookmarkStart w:id="1638" w:name="_Toc106993780"/>
      <w:bookmarkStart w:id="1639" w:name="_Toc106994022"/>
      <w:bookmarkStart w:id="1640" w:name="_Toc107003515"/>
      <w:bookmarkStart w:id="1641" w:name="_Toc107003757"/>
      <w:bookmarkStart w:id="1642" w:name="_Toc107003997"/>
      <w:bookmarkStart w:id="1643" w:name="_Toc107005761"/>
      <w:bookmarkStart w:id="1644" w:name="_Toc107006001"/>
      <w:bookmarkStart w:id="1645" w:name="_Toc103337311"/>
      <w:bookmarkStart w:id="1646" w:name="_Toc105773530"/>
      <w:bookmarkStart w:id="1647" w:name="_Toc106390858"/>
      <w:bookmarkStart w:id="1648" w:name="_Toc106814872"/>
      <w:bookmarkStart w:id="1649" w:name="_Toc106815112"/>
      <w:bookmarkStart w:id="1650" w:name="_Toc106974220"/>
      <w:bookmarkStart w:id="1651" w:name="_Toc106993781"/>
      <w:bookmarkStart w:id="1652" w:name="_Toc106994023"/>
      <w:bookmarkStart w:id="1653" w:name="_Toc107003516"/>
      <w:bookmarkStart w:id="1654" w:name="_Toc107003758"/>
      <w:bookmarkStart w:id="1655" w:name="_Toc107003998"/>
      <w:bookmarkStart w:id="1656" w:name="_Toc107005762"/>
      <w:bookmarkStart w:id="1657" w:name="_Toc107006002"/>
      <w:bookmarkStart w:id="1658" w:name="_Toc103337312"/>
      <w:bookmarkStart w:id="1659" w:name="_Toc105773531"/>
      <w:bookmarkStart w:id="1660" w:name="_Toc106390859"/>
      <w:bookmarkStart w:id="1661" w:name="_Toc106814873"/>
      <w:bookmarkStart w:id="1662" w:name="_Toc106815113"/>
      <w:bookmarkStart w:id="1663" w:name="_Toc106974221"/>
      <w:bookmarkStart w:id="1664" w:name="_Toc106993782"/>
      <w:bookmarkStart w:id="1665" w:name="_Toc106994024"/>
      <w:bookmarkStart w:id="1666" w:name="_Toc107003517"/>
      <w:bookmarkStart w:id="1667" w:name="_Toc107003759"/>
      <w:bookmarkStart w:id="1668" w:name="_Toc107003999"/>
      <w:bookmarkStart w:id="1669" w:name="_Toc107005763"/>
      <w:bookmarkStart w:id="1670" w:name="_Toc107006003"/>
      <w:bookmarkStart w:id="1671" w:name="_Toc103337313"/>
      <w:bookmarkStart w:id="1672" w:name="_Toc105773532"/>
      <w:bookmarkStart w:id="1673" w:name="_Toc106390860"/>
      <w:bookmarkStart w:id="1674" w:name="_Toc106814874"/>
      <w:bookmarkStart w:id="1675" w:name="_Toc106815114"/>
      <w:bookmarkStart w:id="1676" w:name="_Toc106974222"/>
      <w:bookmarkStart w:id="1677" w:name="_Toc106993783"/>
      <w:bookmarkStart w:id="1678" w:name="_Toc106994025"/>
      <w:bookmarkStart w:id="1679" w:name="_Toc107003518"/>
      <w:bookmarkStart w:id="1680" w:name="_Toc107003760"/>
      <w:bookmarkStart w:id="1681" w:name="_Toc107004000"/>
      <w:bookmarkStart w:id="1682" w:name="_Toc107005764"/>
      <w:bookmarkStart w:id="1683" w:name="_Toc107006004"/>
      <w:bookmarkStart w:id="1684" w:name="_Toc103337314"/>
      <w:bookmarkStart w:id="1685" w:name="_Toc105773533"/>
      <w:bookmarkStart w:id="1686" w:name="_Toc106390861"/>
      <w:bookmarkStart w:id="1687" w:name="_Toc106814875"/>
      <w:bookmarkStart w:id="1688" w:name="_Toc106815115"/>
      <w:bookmarkStart w:id="1689" w:name="_Toc106974223"/>
      <w:bookmarkStart w:id="1690" w:name="_Toc106993784"/>
      <w:bookmarkStart w:id="1691" w:name="_Toc106994026"/>
      <w:bookmarkStart w:id="1692" w:name="_Toc107003519"/>
      <w:bookmarkStart w:id="1693" w:name="_Toc107003761"/>
      <w:bookmarkStart w:id="1694" w:name="_Toc107004001"/>
      <w:bookmarkStart w:id="1695" w:name="_Toc107005765"/>
      <w:bookmarkStart w:id="1696" w:name="_Toc107006005"/>
      <w:bookmarkStart w:id="1697" w:name="_Toc103337315"/>
      <w:bookmarkStart w:id="1698" w:name="_Toc105773534"/>
      <w:bookmarkStart w:id="1699" w:name="_Toc106390862"/>
      <w:bookmarkStart w:id="1700" w:name="_Toc106814876"/>
      <w:bookmarkStart w:id="1701" w:name="_Toc106815116"/>
      <w:bookmarkStart w:id="1702" w:name="_Toc106974224"/>
      <w:bookmarkStart w:id="1703" w:name="_Toc106993785"/>
      <w:bookmarkStart w:id="1704" w:name="_Toc106994027"/>
      <w:bookmarkStart w:id="1705" w:name="_Toc107003520"/>
      <w:bookmarkStart w:id="1706" w:name="_Toc107003762"/>
      <w:bookmarkStart w:id="1707" w:name="_Toc107004002"/>
      <w:bookmarkStart w:id="1708" w:name="_Toc107005766"/>
      <w:bookmarkStart w:id="1709" w:name="_Toc107006006"/>
      <w:bookmarkStart w:id="1710" w:name="_Toc103337316"/>
      <w:bookmarkStart w:id="1711" w:name="_Toc105773535"/>
      <w:bookmarkStart w:id="1712" w:name="_Toc106390863"/>
      <w:bookmarkStart w:id="1713" w:name="_Toc106814877"/>
      <w:bookmarkStart w:id="1714" w:name="_Toc106815117"/>
      <w:bookmarkStart w:id="1715" w:name="_Toc106974225"/>
      <w:bookmarkStart w:id="1716" w:name="_Toc106993786"/>
      <w:bookmarkStart w:id="1717" w:name="_Toc106994028"/>
      <w:bookmarkStart w:id="1718" w:name="_Toc107003521"/>
      <w:bookmarkStart w:id="1719" w:name="_Toc107003763"/>
      <w:bookmarkStart w:id="1720" w:name="_Toc107004003"/>
      <w:bookmarkStart w:id="1721" w:name="_Toc107005767"/>
      <w:bookmarkStart w:id="1722" w:name="_Toc107006007"/>
      <w:bookmarkStart w:id="1723" w:name="_Toc103337317"/>
      <w:bookmarkStart w:id="1724" w:name="_Toc105773536"/>
      <w:bookmarkStart w:id="1725" w:name="_Toc106390864"/>
      <w:bookmarkStart w:id="1726" w:name="_Toc106814878"/>
      <w:bookmarkStart w:id="1727" w:name="_Toc106815118"/>
      <w:bookmarkStart w:id="1728" w:name="_Toc106974226"/>
      <w:bookmarkStart w:id="1729" w:name="_Toc106993787"/>
      <w:bookmarkStart w:id="1730" w:name="_Toc106994029"/>
      <w:bookmarkStart w:id="1731" w:name="_Toc107003522"/>
      <w:bookmarkStart w:id="1732" w:name="_Toc107003764"/>
      <w:bookmarkStart w:id="1733" w:name="_Toc107004004"/>
      <w:bookmarkStart w:id="1734" w:name="_Toc107005768"/>
      <w:bookmarkStart w:id="1735" w:name="_Toc107006008"/>
      <w:bookmarkStart w:id="1736" w:name="_Toc103337318"/>
      <w:bookmarkStart w:id="1737" w:name="_Toc105773537"/>
      <w:bookmarkStart w:id="1738" w:name="_Toc106390865"/>
      <w:bookmarkStart w:id="1739" w:name="_Toc106814879"/>
      <w:bookmarkStart w:id="1740" w:name="_Toc106815119"/>
      <w:bookmarkStart w:id="1741" w:name="_Toc106974227"/>
      <w:bookmarkStart w:id="1742" w:name="_Toc106993788"/>
      <w:bookmarkStart w:id="1743" w:name="_Toc106994030"/>
      <w:bookmarkStart w:id="1744" w:name="_Toc107003523"/>
      <w:bookmarkStart w:id="1745" w:name="_Toc107003765"/>
      <w:bookmarkStart w:id="1746" w:name="_Toc107004005"/>
      <w:bookmarkStart w:id="1747" w:name="_Toc107005769"/>
      <w:bookmarkStart w:id="1748" w:name="_Toc107006009"/>
      <w:bookmarkStart w:id="1749" w:name="_Toc103337319"/>
      <w:bookmarkStart w:id="1750" w:name="_Toc105773538"/>
      <w:bookmarkStart w:id="1751" w:name="_Toc106390866"/>
      <w:bookmarkStart w:id="1752" w:name="_Toc106814880"/>
      <w:bookmarkStart w:id="1753" w:name="_Toc106815120"/>
      <w:bookmarkStart w:id="1754" w:name="_Toc106974228"/>
      <w:bookmarkStart w:id="1755" w:name="_Toc106993789"/>
      <w:bookmarkStart w:id="1756" w:name="_Toc106994031"/>
      <w:bookmarkStart w:id="1757" w:name="_Toc107003524"/>
      <w:bookmarkStart w:id="1758" w:name="_Toc107003766"/>
      <w:bookmarkStart w:id="1759" w:name="_Toc107004006"/>
      <w:bookmarkStart w:id="1760" w:name="_Toc107005770"/>
      <w:bookmarkStart w:id="1761" w:name="_Toc107006010"/>
      <w:bookmarkStart w:id="1762" w:name="_Toc103337320"/>
      <w:bookmarkStart w:id="1763" w:name="_Toc105773539"/>
      <w:bookmarkStart w:id="1764" w:name="_Toc106390867"/>
      <w:bookmarkStart w:id="1765" w:name="_Toc106814881"/>
      <w:bookmarkStart w:id="1766" w:name="_Toc106815121"/>
      <w:bookmarkStart w:id="1767" w:name="_Toc106974229"/>
      <w:bookmarkStart w:id="1768" w:name="_Toc106993790"/>
      <w:bookmarkStart w:id="1769" w:name="_Toc106994032"/>
      <w:bookmarkStart w:id="1770" w:name="_Toc107003525"/>
      <w:bookmarkStart w:id="1771" w:name="_Toc107003767"/>
      <w:bookmarkStart w:id="1772" w:name="_Toc107004007"/>
      <w:bookmarkStart w:id="1773" w:name="_Toc107005771"/>
      <w:bookmarkStart w:id="1774" w:name="_Toc107006011"/>
      <w:bookmarkStart w:id="1775" w:name="_Toc103337321"/>
      <w:bookmarkStart w:id="1776" w:name="_Toc105773540"/>
      <w:bookmarkStart w:id="1777" w:name="_Toc106390868"/>
      <w:bookmarkStart w:id="1778" w:name="_Toc106814882"/>
      <w:bookmarkStart w:id="1779" w:name="_Toc106815122"/>
      <w:bookmarkStart w:id="1780" w:name="_Toc106974230"/>
      <w:bookmarkStart w:id="1781" w:name="_Toc106993791"/>
      <w:bookmarkStart w:id="1782" w:name="_Toc106994033"/>
      <w:bookmarkStart w:id="1783" w:name="_Toc107003526"/>
      <w:bookmarkStart w:id="1784" w:name="_Toc107003768"/>
      <w:bookmarkStart w:id="1785" w:name="_Toc107004008"/>
      <w:bookmarkStart w:id="1786" w:name="_Toc107005772"/>
      <w:bookmarkStart w:id="1787" w:name="_Toc107006012"/>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r>
        <w:rPr>
          <w:rFonts w:hint="eastAsia"/>
        </w:rPr>
        <w:t xml:space="preserve">　</w:t>
      </w:r>
      <w:bookmarkStart w:id="1788" w:name="_Toc107613026"/>
      <w:r w:rsidR="00311DD0">
        <w:rPr>
          <w:rFonts w:hint="eastAsia"/>
        </w:rPr>
        <w:t>監測</w:t>
      </w:r>
      <w:r w:rsidR="0087118B">
        <w:rPr>
          <w:rFonts w:hint="eastAsia"/>
        </w:rPr>
        <w:t>成果與互動平台應用</w:t>
      </w:r>
      <w:bookmarkEnd w:id="1788"/>
    </w:p>
    <w:p w14:paraId="4BF5D88E" w14:textId="14427F77" w:rsidR="00835800" w:rsidRDefault="00835800" w:rsidP="00E14F14">
      <w:pPr>
        <w:ind w:left="480" w:firstLine="480"/>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789" w:name="_Toc107613027"/>
      <w:r>
        <w:rPr>
          <w:rFonts w:hint="eastAsia"/>
        </w:rPr>
        <w:t>監測成果</w:t>
      </w:r>
      <w:bookmarkEnd w:id="1789"/>
    </w:p>
    <w:p w14:paraId="728D752A" w14:textId="3463AB30" w:rsidR="00D63952" w:rsidRDefault="00460ADD" w:rsidP="00E14F14">
      <w:pPr>
        <w:ind w:left="480" w:firstLine="480"/>
      </w:pPr>
      <w:r>
        <w:rPr>
          <w:rFonts w:hint="eastAsia"/>
        </w:rPr>
        <w:t>本研究</w:t>
      </w:r>
      <w:r w:rsidR="00B7389E">
        <w:rPr>
          <w:rFonts w:hint="eastAsia"/>
        </w:rPr>
        <w:t>自</w:t>
      </w:r>
      <w:r w:rsidR="00B7389E">
        <w:rPr>
          <w:rFonts w:hint="eastAsia"/>
        </w:rPr>
        <w:t>2022/4/23</w:t>
      </w:r>
      <w:r w:rsidR="00B7389E">
        <w:rPr>
          <w:rFonts w:hint="eastAsia"/>
        </w:rPr>
        <w:t>開始接收監測數據，數據分析採樣時間介於</w:t>
      </w:r>
      <w:r w:rsidR="00B7389E">
        <w:rPr>
          <w:rFonts w:hint="eastAsia"/>
        </w:rPr>
        <w:t>2022/4/23 ~2022/5/23</w:t>
      </w:r>
      <w:r w:rsidR="00B7389E">
        <w:rPr>
          <w:rFonts w:hint="eastAsia"/>
        </w:rPr>
        <w:t>，由於在</w:t>
      </w:r>
      <w:r w:rsidR="00F10D7D">
        <w:rPr>
          <w:rFonts w:hint="eastAsia"/>
        </w:rPr>
        <w:t>監測期間感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5B6A62C1" w:rsidR="00BF676E" w:rsidRDefault="00BF676E" w:rsidP="00E14F14">
      <w:pPr>
        <w:ind w:left="480" w:firstLine="480"/>
      </w:pPr>
      <w:r>
        <w:rPr>
          <w:rFonts w:hint="eastAsia"/>
        </w:rPr>
        <w:t>由於監測的車班與車種眾多，因此從每日所監測的資料中各挑選一班自強號、普悠瑪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r w:rsidR="00E11811" w:rsidRPr="00E11811">
        <w:rPr>
          <w:rFonts w:hint="eastAsia"/>
        </w:rPr>
        <w:t>326</w:t>
      </w:r>
      <w:r w:rsidR="00E11811" w:rsidRPr="00E11811">
        <w:rPr>
          <w:rFonts w:hint="eastAsia"/>
        </w:rPr>
        <w:t>次普悠瑪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r w:rsidR="00E11811" w:rsidRPr="00E11811">
        <w:rPr>
          <w:rFonts w:hint="eastAsia"/>
        </w:rPr>
        <w:t>三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4F14">
        <w:instrText xml:space="preserve"> \* MERGEFORMAT </w:instrText>
      </w:r>
      <w:r w:rsidR="00E11811">
        <w:fldChar w:fldCharType="separate"/>
      </w:r>
      <w:r w:rsidR="0001429D">
        <w:rPr>
          <w:rFonts w:hint="eastAsia"/>
        </w:rPr>
        <w:t>表</w:t>
      </w:r>
      <w:r w:rsidR="0001429D">
        <w:rPr>
          <w:rFonts w:hint="eastAsia"/>
        </w:rPr>
        <w:t xml:space="preserve"> </w:t>
      </w:r>
      <w:r w:rsidR="0001429D">
        <w:t>4</w:t>
      </w:r>
      <w:r w:rsidR="0001429D">
        <w:noBreakHyphen/>
        <w:t>1</w:t>
      </w:r>
      <w:r w:rsidR="00E11811">
        <w:fldChar w:fldCharType="end"/>
      </w:r>
      <w:r w:rsidR="00E11811" w:rsidRPr="00E11811">
        <w:rPr>
          <w:rFonts w:hint="eastAsia"/>
        </w:rPr>
        <w:t>。</w:t>
      </w:r>
    </w:p>
    <w:p w14:paraId="3A6E3AB0" w14:textId="59D99325" w:rsidR="00E11811" w:rsidRDefault="00E11811" w:rsidP="00E11811">
      <w:pPr>
        <w:pStyle w:val="ac"/>
        <w:spacing w:after="180"/>
      </w:pPr>
      <w:bookmarkStart w:id="1790" w:name="_Ref104591847"/>
      <w:bookmarkStart w:id="1791" w:name="_Toc10758146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790"/>
      <w:r w:rsidR="008958F6">
        <w:rPr>
          <w:rFonts w:hint="eastAsia"/>
        </w:rPr>
        <w:t xml:space="preserve"> </w:t>
      </w:r>
      <w:r>
        <w:rPr>
          <w:rFonts w:hint="eastAsia"/>
        </w:rPr>
        <w:t>三車班之詳細車班資料</w:t>
      </w:r>
      <w:bookmarkEnd w:id="1791"/>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瑪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E14F14">
      <w:pPr>
        <w:ind w:left="480" w:firstLine="480"/>
      </w:pPr>
      <w:r>
        <w:rPr>
          <w:rFonts w:hint="eastAsia"/>
        </w:rPr>
        <w:t>本章節將針對三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w:t>
      </w:r>
      <w:r w:rsidR="00F45812">
        <w:rPr>
          <w:rFonts w:hint="eastAsia"/>
        </w:rPr>
        <w:lastRenderedPageBreak/>
        <w:t>異性與發展趨勢。</w:t>
      </w:r>
    </w:p>
    <w:p w14:paraId="135B3629" w14:textId="160182C0" w:rsidR="0016138C" w:rsidRDefault="00F46ACA" w:rsidP="0016138C">
      <w:pPr>
        <w:pStyle w:val="31"/>
        <w:spacing w:before="360" w:after="180"/>
      </w:pPr>
      <w:bookmarkStart w:id="1792" w:name="_Toc105773542"/>
      <w:bookmarkStart w:id="1793" w:name="_Toc106390870"/>
      <w:bookmarkStart w:id="1794" w:name="_Toc106814884"/>
      <w:bookmarkStart w:id="1795" w:name="_Toc106815124"/>
      <w:bookmarkStart w:id="1796" w:name="_Toc106974232"/>
      <w:bookmarkStart w:id="1797" w:name="_Toc106993793"/>
      <w:bookmarkStart w:id="1798" w:name="_Toc106994035"/>
      <w:bookmarkStart w:id="1799" w:name="_Toc107003528"/>
      <w:bookmarkStart w:id="1800" w:name="_Toc107003770"/>
      <w:bookmarkStart w:id="1801" w:name="_Toc107004010"/>
      <w:bookmarkStart w:id="1802" w:name="_Toc107005774"/>
      <w:bookmarkStart w:id="1803" w:name="_Toc107006014"/>
      <w:bookmarkStart w:id="1804" w:name="_Toc105773543"/>
      <w:bookmarkStart w:id="1805" w:name="_Toc106390871"/>
      <w:bookmarkStart w:id="1806" w:name="_Toc106814885"/>
      <w:bookmarkStart w:id="1807" w:name="_Toc106815125"/>
      <w:bookmarkStart w:id="1808" w:name="_Toc106974233"/>
      <w:bookmarkStart w:id="1809" w:name="_Toc106993794"/>
      <w:bookmarkStart w:id="1810" w:name="_Toc106994036"/>
      <w:bookmarkStart w:id="1811" w:name="_Toc107003529"/>
      <w:bookmarkStart w:id="1812" w:name="_Toc107003771"/>
      <w:bookmarkStart w:id="1813" w:name="_Toc107004011"/>
      <w:bookmarkStart w:id="1814" w:name="_Toc107005775"/>
      <w:bookmarkStart w:id="1815" w:name="_Toc107006015"/>
      <w:bookmarkStart w:id="1816" w:name="_Toc105773544"/>
      <w:bookmarkStart w:id="1817" w:name="_Toc106390872"/>
      <w:bookmarkStart w:id="1818" w:name="_Toc106814886"/>
      <w:bookmarkStart w:id="1819" w:name="_Toc106815126"/>
      <w:bookmarkStart w:id="1820" w:name="_Toc106974234"/>
      <w:bookmarkStart w:id="1821" w:name="_Toc106993795"/>
      <w:bookmarkStart w:id="1822" w:name="_Toc106994037"/>
      <w:bookmarkStart w:id="1823" w:name="_Toc107003530"/>
      <w:bookmarkStart w:id="1824" w:name="_Toc107003772"/>
      <w:bookmarkStart w:id="1825" w:name="_Toc107004012"/>
      <w:bookmarkStart w:id="1826" w:name="_Toc107005776"/>
      <w:bookmarkStart w:id="1827" w:name="_Toc107006016"/>
      <w:bookmarkStart w:id="1828" w:name="_Toc105773545"/>
      <w:bookmarkStart w:id="1829" w:name="_Toc106390873"/>
      <w:bookmarkStart w:id="1830" w:name="_Toc106814887"/>
      <w:bookmarkStart w:id="1831" w:name="_Toc106815127"/>
      <w:bookmarkStart w:id="1832" w:name="_Toc106974235"/>
      <w:bookmarkStart w:id="1833" w:name="_Toc106993796"/>
      <w:bookmarkStart w:id="1834" w:name="_Toc106994038"/>
      <w:bookmarkStart w:id="1835" w:name="_Toc107003531"/>
      <w:bookmarkStart w:id="1836" w:name="_Toc107003773"/>
      <w:bookmarkStart w:id="1837" w:name="_Toc107004013"/>
      <w:bookmarkStart w:id="1838" w:name="_Toc107005777"/>
      <w:bookmarkStart w:id="1839" w:name="_Toc107006017"/>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r>
        <w:rPr>
          <w:rFonts w:hint="eastAsia"/>
        </w:rPr>
        <w:t xml:space="preserve"> </w:t>
      </w:r>
      <w:r w:rsidR="0016138C">
        <w:rPr>
          <w:rFonts w:hint="eastAsia"/>
        </w:rPr>
        <w:t xml:space="preserve"> </w:t>
      </w:r>
      <w:bookmarkStart w:id="1840" w:name="_Toc107613028"/>
      <w:bookmarkStart w:id="1841" w:name="_Ref107650402"/>
      <w:r w:rsidR="0068716B">
        <w:rPr>
          <w:rFonts w:hint="eastAsia"/>
        </w:rPr>
        <w:t>三車種</w:t>
      </w:r>
      <w:r w:rsidR="0016138C">
        <w:rPr>
          <w:rFonts w:hint="eastAsia"/>
        </w:rPr>
        <w:t>數據</w:t>
      </w:r>
      <w:r w:rsidR="00C72F70">
        <w:rPr>
          <w:rFonts w:hint="eastAsia"/>
        </w:rPr>
        <w:t>特性</w:t>
      </w:r>
      <w:r w:rsidR="0016138C">
        <w:rPr>
          <w:rFonts w:hint="eastAsia"/>
        </w:rPr>
        <w:t>說明</w:t>
      </w:r>
      <w:bookmarkEnd w:id="1840"/>
      <w:bookmarkEnd w:id="1841"/>
    </w:p>
    <w:p w14:paraId="4F54AC9A" w14:textId="0F7F5362" w:rsidR="004611DC" w:rsidRDefault="005F265C" w:rsidP="00E14F14">
      <w:pPr>
        <w:ind w:left="480" w:firstLine="480"/>
      </w:pPr>
      <w:r>
        <w:fldChar w:fldCharType="begin"/>
      </w:r>
      <w:r>
        <w:instrText xml:space="preserve"> </w:instrText>
      </w:r>
      <w:r>
        <w:rPr>
          <w:rFonts w:hint="eastAsia"/>
        </w:rPr>
        <w:instrText>REF _Ref105078091 \h</w:instrText>
      </w:r>
      <w:r>
        <w:instrText xml:space="preserve"> </w:instrText>
      </w:r>
      <w:r w:rsidR="00E14F14">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rsidR="00E14F14">
        <w:instrText xml:space="preserve"> \* MERGEFORMAT </w:instrText>
      </w:r>
      <w:r>
        <w:fldChar w:fldCharType="separate"/>
      </w:r>
      <w:r w:rsidR="0001429D" w:rsidRPr="00E14F14">
        <w:rPr>
          <w:rFonts w:hint="eastAsia"/>
        </w:rPr>
        <w:t>圖</w:t>
      </w:r>
      <w:r w:rsidR="0001429D" w:rsidRPr="00E14F14">
        <w:rPr>
          <w:rFonts w:hint="eastAsia"/>
        </w:rPr>
        <w:t xml:space="preserve"> </w:t>
      </w:r>
      <w:r w:rsidR="0001429D" w:rsidRPr="00E14F14">
        <w:t>4</w:t>
      </w:r>
      <w:r w:rsidR="0001429D" w:rsidRPr="00E14F14">
        <w:noBreakHyphen/>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E14F14">
      <w:pPr>
        <w:ind w:left="48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自強號屬動力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lastRenderedPageBreak/>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12C7D5DA" w:rsidR="0041509E" w:rsidRDefault="0041509E" w:rsidP="0041509E">
      <w:pPr>
        <w:pStyle w:val="ac"/>
        <w:spacing w:after="180"/>
      </w:pPr>
      <w:bookmarkStart w:id="1842" w:name="_Ref105078091"/>
      <w:bookmarkStart w:id="1843" w:name="_Toc10752275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w:t>
      </w:r>
      <w:r w:rsidR="005E698D">
        <w:fldChar w:fldCharType="end"/>
      </w:r>
      <w:bookmarkStart w:id="1844" w:name="_Hlk104481587"/>
      <w:bookmarkEnd w:id="1842"/>
      <w:r>
        <w:rPr>
          <w:rFonts w:hint="eastAsia"/>
        </w:rPr>
        <w:t xml:space="preserve"> </w:t>
      </w:r>
      <w:r>
        <w:t>134</w:t>
      </w:r>
      <w:r>
        <w:rPr>
          <w:rFonts w:hint="eastAsia"/>
        </w:rPr>
        <w:t>次自強號通過所得之</w:t>
      </w:r>
      <w:bookmarkEnd w:id="1844"/>
      <w:r>
        <w:rPr>
          <w:rFonts w:hint="eastAsia"/>
        </w:rPr>
        <w:t>監測數據</w:t>
      </w:r>
      <w:bookmarkEnd w:id="1843"/>
    </w:p>
    <w:p w14:paraId="57D7D750" w14:textId="77777777" w:rsidR="0003212D" w:rsidRPr="0003212D" w:rsidRDefault="0003212D" w:rsidP="0003212D">
      <w:pPr>
        <w:ind w:left="480" w:firstLine="480"/>
      </w:pPr>
    </w:p>
    <w:p w14:paraId="4F1F3D97" w14:textId="14961D0A" w:rsidR="0010543A" w:rsidRDefault="0010543A" w:rsidP="00E14F14">
      <w:pPr>
        <w:ind w:left="480" w:firstLine="480"/>
      </w:pPr>
      <w:r>
        <w:rPr>
          <w:rFonts w:hint="eastAsia"/>
        </w:rPr>
        <w:t>普悠瑪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瑪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lastRenderedPageBreak/>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1B075F6A" w:rsidR="00F46ACA" w:rsidRDefault="00F46ACA" w:rsidP="00B66879">
      <w:pPr>
        <w:pStyle w:val="ac"/>
        <w:spacing w:after="180"/>
      </w:pPr>
      <w:bookmarkStart w:id="1845" w:name="_Toc10752275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w:t>
      </w:r>
      <w:r w:rsidR="005E698D">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45"/>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20688C">
      <w:pPr>
        <w:ind w:left="48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瑪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391B1682" w:rsidR="00F46ACA" w:rsidRDefault="00F46ACA" w:rsidP="00F46ACA">
      <w:pPr>
        <w:ind w:leftChars="0" w:left="0" w:firstLine="400"/>
        <w:jc w:val="center"/>
        <w:rPr>
          <w:sz w:val="20"/>
          <w:szCs w:val="20"/>
        </w:rPr>
      </w:pPr>
      <w:bookmarkStart w:id="1846" w:name="_Ref104481616"/>
      <w:bookmarkStart w:id="1847" w:name="_Toc107522755"/>
      <w:r w:rsidRPr="00F46ACA">
        <w:rPr>
          <w:rFonts w:hint="eastAsia"/>
          <w:sz w:val="20"/>
          <w:szCs w:val="20"/>
        </w:rPr>
        <w:t>圖</w:t>
      </w:r>
      <w:r w:rsidRPr="00F46ACA">
        <w:rPr>
          <w:rFonts w:hint="eastAsia"/>
          <w:sz w:val="20"/>
          <w:szCs w:val="20"/>
        </w:rPr>
        <w:t xml:space="preserve"> </w:t>
      </w:r>
      <w:r w:rsidR="005E698D">
        <w:rPr>
          <w:sz w:val="20"/>
          <w:szCs w:val="20"/>
        </w:rPr>
        <w:fldChar w:fldCharType="begin"/>
      </w:r>
      <w:r w:rsidR="005E698D">
        <w:rPr>
          <w:sz w:val="20"/>
          <w:szCs w:val="20"/>
        </w:rPr>
        <w:instrText xml:space="preserve"> </w:instrText>
      </w:r>
      <w:r w:rsidR="005E698D">
        <w:rPr>
          <w:rFonts w:hint="eastAsia"/>
          <w:sz w:val="20"/>
          <w:szCs w:val="20"/>
        </w:rPr>
        <w:instrText>STYLEREF 1 \s</w:instrText>
      </w:r>
      <w:r w:rsidR="005E698D">
        <w:rPr>
          <w:sz w:val="20"/>
          <w:szCs w:val="20"/>
        </w:rPr>
        <w:instrText xml:space="preserve"> </w:instrText>
      </w:r>
      <w:r w:rsidR="005E698D">
        <w:rPr>
          <w:sz w:val="20"/>
          <w:szCs w:val="20"/>
        </w:rPr>
        <w:fldChar w:fldCharType="separate"/>
      </w:r>
      <w:r w:rsidR="005E698D">
        <w:rPr>
          <w:noProof/>
          <w:sz w:val="20"/>
          <w:szCs w:val="20"/>
        </w:rPr>
        <w:t>4</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w:instrText>
      </w:r>
      <w:r w:rsidR="005E698D">
        <w:rPr>
          <w:rFonts w:hint="eastAsia"/>
          <w:sz w:val="20"/>
          <w:szCs w:val="20"/>
        </w:rPr>
        <w:instrText xml:space="preserve">SEQ </w:instrText>
      </w:r>
      <w:r w:rsidR="005E698D">
        <w:rPr>
          <w:rFonts w:hint="eastAsia"/>
          <w:sz w:val="20"/>
          <w:szCs w:val="20"/>
        </w:rPr>
        <w:instrText>圖</w:instrText>
      </w:r>
      <w:r w:rsidR="005E698D">
        <w:rPr>
          <w:rFonts w:hint="eastAsia"/>
          <w:sz w:val="20"/>
          <w:szCs w:val="20"/>
        </w:rPr>
        <w:instrText xml:space="preserve"> \* ARABIC \s 1</w:instrText>
      </w:r>
      <w:r w:rsidR="005E698D">
        <w:rPr>
          <w:sz w:val="20"/>
          <w:szCs w:val="20"/>
        </w:rPr>
        <w:instrText xml:space="preserve"> </w:instrText>
      </w:r>
      <w:r w:rsidR="005E698D">
        <w:rPr>
          <w:sz w:val="20"/>
          <w:szCs w:val="20"/>
        </w:rPr>
        <w:fldChar w:fldCharType="separate"/>
      </w:r>
      <w:r w:rsidR="005E698D">
        <w:rPr>
          <w:noProof/>
          <w:sz w:val="20"/>
          <w:szCs w:val="20"/>
        </w:rPr>
        <w:t>3</w:t>
      </w:r>
      <w:r w:rsidR="005E698D">
        <w:rPr>
          <w:sz w:val="20"/>
          <w:szCs w:val="20"/>
        </w:rPr>
        <w:fldChar w:fldCharType="end"/>
      </w:r>
      <w:bookmarkEnd w:id="1846"/>
      <w:r w:rsidRPr="00F46ACA">
        <w:rPr>
          <w:rFonts w:hint="eastAsia"/>
          <w:sz w:val="20"/>
          <w:szCs w:val="20"/>
        </w:rPr>
        <w:t xml:space="preserve"> 3228</w:t>
      </w:r>
      <w:r w:rsidRPr="00F46ACA">
        <w:rPr>
          <w:rFonts w:hint="eastAsia"/>
          <w:sz w:val="20"/>
          <w:szCs w:val="20"/>
        </w:rPr>
        <w:t>次區間車通過所得之監測數據</w:t>
      </w:r>
      <w:bookmarkEnd w:id="1847"/>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01B294C6" w:rsidR="005B73AF" w:rsidRDefault="005B73AF" w:rsidP="0020688C">
      <w:pPr>
        <w:ind w:left="480" w:firstLine="480"/>
      </w:pPr>
      <w:r>
        <w:rPr>
          <w:rFonts w:hint="eastAsia"/>
        </w:rPr>
        <w:t>為詳細比較三車種產生的數值差異，另外計算了橫向阻力與加速度的平均峰值，並藉由數據接收的時間差推算列車通過速度，資料詳列如</w:t>
      </w:r>
      <w:r>
        <w:fldChar w:fldCharType="begin"/>
      </w:r>
      <w:r>
        <w:instrText xml:space="preserve"> </w:instrText>
      </w:r>
      <w:r>
        <w:rPr>
          <w:rFonts w:hint="eastAsia"/>
        </w:rPr>
        <w:instrText>REF _Ref104746181 \h</w:instrText>
      </w:r>
      <w:r>
        <w:instrText xml:space="preserve"> </w:instrText>
      </w:r>
      <w:r w:rsidR="0020688C">
        <w:instrText xml:space="preserve"> \* MERGEFORMAT </w:instrText>
      </w:r>
      <w:r>
        <w:fldChar w:fldCharType="separate"/>
      </w:r>
      <w:r w:rsidR="0001429D">
        <w:rPr>
          <w:rFonts w:hint="eastAsia"/>
        </w:rPr>
        <w:t>表</w:t>
      </w:r>
      <w:r w:rsidR="0001429D">
        <w:t xml:space="preserve"> 4</w:t>
      </w:r>
      <w:r w:rsidR="0001429D">
        <w:noBreakHyphen/>
        <w:t>2</w:t>
      </w:r>
      <w:r>
        <w:fldChar w:fldCharType="end"/>
      </w:r>
      <w:r>
        <w:rPr>
          <w:rFonts w:hint="eastAsia"/>
        </w:rPr>
        <w:t>。</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48" w:name="_Ref104746181"/>
      <w:bookmarkStart w:id="1849" w:name="_Toc107581468"/>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48"/>
      <w:r>
        <w:t xml:space="preserve"> </w:t>
      </w:r>
      <w:r>
        <w:rPr>
          <w:rFonts w:hint="eastAsia"/>
        </w:rPr>
        <w:t>各車種之監測數值與通過速度表</w:t>
      </w:r>
      <w:bookmarkEnd w:id="1849"/>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瑪</w:t>
            </w:r>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r w:rsidRPr="00B66879">
        <w:rPr>
          <w:rFonts w:hint="eastAsia"/>
          <w:sz w:val="20"/>
          <w:szCs w:val="20"/>
        </w:rPr>
        <w:t>註</w:t>
      </w:r>
      <w:r w:rsidRPr="00B66879">
        <w:rPr>
          <w:sz w:val="20"/>
          <w:szCs w:val="20"/>
        </w:rPr>
        <w:t xml:space="preserve">: </w:t>
      </w:r>
      <w:r w:rsidRPr="00B66879">
        <w:rPr>
          <w:rFonts w:hint="eastAsia"/>
          <w:sz w:val="20"/>
          <w:szCs w:val="20"/>
        </w:rPr>
        <w:t>平均峰值為將橫向阻力與加速度峰值取平均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50" w:name="_Toc107613029"/>
      <w:r w:rsidR="0016138C" w:rsidRPr="00F46ACA">
        <w:rPr>
          <w:rFonts w:hint="eastAsia"/>
        </w:rPr>
        <w:t>數值</w:t>
      </w:r>
      <w:r w:rsidR="00BD57A9" w:rsidRPr="00F46ACA">
        <w:rPr>
          <w:rFonts w:hint="eastAsia"/>
        </w:rPr>
        <w:t>合理性</w:t>
      </w:r>
      <w:r w:rsidR="0016138C" w:rsidRPr="00F46ACA">
        <w:rPr>
          <w:rFonts w:hint="eastAsia"/>
        </w:rPr>
        <w:t>探討</w:t>
      </w:r>
      <w:bookmarkEnd w:id="1850"/>
    </w:p>
    <w:p w14:paraId="239027E5" w14:textId="4D5F4D9E" w:rsidR="00A63754" w:rsidRDefault="001360AA" w:rsidP="0020688C">
      <w:pPr>
        <w:ind w:left="48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rsidP="0020688C">
      <w:pPr>
        <w:ind w:left="48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35F82471" w:rsidR="00E43849" w:rsidRDefault="00E43849">
      <w:pPr>
        <w:ind w:leftChars="0" w:left="0" w:firstLineChars="0" w:firstLine="0"/>
      </w:pPr>
      <w:r>
        <w:lastRenderedPageBreak/>
        <w:tab/>
      </w:r>
      <w:r>
        <w:tab/>
      </w:r>
      <w:r>
        <w:rPr>
          <w:rFonts w:hint="eastAsia"/>
        </w:rPr>
        <w:t>依據未被平衡之加速度與超高不足的關係式</w:t>
      </w:r>
      <w:r>
        <w:fldChar w:fldCharType="begin"/>
      </w:r>
      <w:r w:rsidR="00240D72">
        <w:rPr>
          <w:rFonts w:hint="eastAsia"/>
        </w:rPr>
        <w:instrText xml:space="preserve"> ADDIN EN.CITE &lt;EndNote&gt;&lt;Cite&gt;&lt;Author&gt;</w:instrText>
      </w:r>
      <w:r w:rsidR="00240D72">
        <w:rPr>
          <w:rFonts w:hint="eastAsia"/>
        </w:rPr>
        <w:instrText>陳鴻麟</w:instrText>
      </w:r>
      <w:r w:rsidR="00240D72">
        <w:rPr>
          <w:rFonts w:hint="eastAsia"/>
        </w:rPr>
        <w:instrText>&lt;/Author&gt;&lt;Year&gt;2018&lt;/Year&gt;&lt;RecNum&gt;51&lt;/RecNum&gt;&lt;DisplayText&gt;[27]&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240D72">
        <w:rPr>
          <w:rFonts w:hint="eastAsia"/>
        </w:rPr>
        <w:instrText>陳鴻麟</w:instrText>
      </w:r>
      <w:r w:rsidR="00240D72">
        <w:rPr>
          <w:rFonts w:hint="eastAsia"/>
        </w:rPr>
        <w:instrText>&lt;/style&gt;&lt;/author&gt;&lt;/authors&gt;&lt;/contributors&gt;&lt;titles&gt;&lt;title&gt;&lt;style face="normal" font="default" charset="136" size="100%"&gt;</w:instrText>
      </w:r>
      <w:r w:rsidR="00240D72">
        <w:rPr>
          <w:rFonts w:hint="eastAsia"/>
        </w:rPr>
        <w:instrText>鐵道工程實務</w:instrText>
      </w:r>
      <w:r w:rsidR="00240D72">
        <w:rPr>
          <w:rFonts w:hint="eastAsia"/>
        </w:rPr>
        <w:instrText>&lt;/style&gt;&lt;/title&gt;&lt;/titles&gt;&lt;pages&gt;3-33&lt;/pages&gt;&lt;dates&gt;&lt;year&gt;2018&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詹氏書局</w:instrText>
      </w:r>
      <w:r w:rsidR="00240D72">
        <w:rPr>
          <w:rFonts w:hint="eastAsia"/>
        </w:rPr>
        <w:instrText>&lt;/style&gt;&lt;/publisher&gt;&lt;urls&gt;&lt;/urls&gt;&lt;/record&gt;&lt;/Cite&gt;&lt;/EndNote&gt;</w:instrText>
      </w:r>
      <w:r>
        <w:fldChar w:fldCharType="separate"/>
      </w:r>
      <w:r w:rsidR="00240D72">
        <w:rPr>
          <w:noProof/>
        </w:rPr>
        <w:t>[27]</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51"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51"/>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20688C">
      <w:pPr>
        <w:ind w:left="48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內軌側所承受的壓力多於外軌側</w:t>
      </w:r>
      <w:r w:rsidR="00717328">
        <w:rPr>
          <w:rFonts w:hint="eastAsia"/>
        </w:rPr>
        <w:t>，因此</w:t>
      </w:r>
      <w:r w:rsidR="0044543D">
        <w:rPr>
          <w:rFonts w:hint="eastAsia"/>
        </w:rPr>
        <w:t>可說明量測數值偏小的原因，而在外軌所量得數值應為列車重力擠壓道碴</w:t>
      </w:r>
      <w:r w:rsidR="00BC6E00">
        <w:rPr>
          <w:rFonts w:hint="eastAsia"/>
        </w:rPr>
        <w:t>所產生</w:t>
      </w:r>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3170448B" w:rsidR="004B1432" w:rsidRDefault="00917C6A" w:rsidP="0020688C">
      <w:pPr>
        <w:ind w:left="480" w:firstLine="480"/>
      </w:pPr>
      <w:r>
        <w:rPr>
          <w:rFonts w:hint="eastAsia"/>
        </w:rPr>
        <w:t>本研究所測得之振動加速度</w:t>
      </w:r>
      <w:r w:rsidR="00D5222D">
        <w:rPr>
          <w:rFonts w:hint="eastAsia"/>
        </w:rPr>
        <w:t>，除少數</w:t>
      </w:r>
      <w:r w:rsidR="000B6754">
        <w:rPr>
          <w:rFonts w:hint="eastAsia"/>
        </w:rPr>
        <w:t>極值以外，其餘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御宏</w:t>
      </w:r>
      <w:r w:rsidR="00F47FFB">
        <w:fldChar w:fldCharType="begin"/>
      </w:r>
      <w:r w:rsidR="00240D72">
        <w:rPr>
          <w:rFonts w:hint="eastAsia"/>
        </w:rPr>
        <w:instrText xml:space="preserve"> ADDIN EN.CITE &lt;EndNote&gt;&lt;Cite&gt;&lt;Author&gt;</w:instrText>
      </w:r>
      <w:r w:rsidR="00240D72">
        <w:rPr>
          <w:rFonts w:hint="eastAsia"/>
        </w:rPr>
        <w:instrText>白御宏</w:instrText>
      </w:r>
      <w:r w:rsidR="00240D72">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240D72">
        <w:rPr>
          <w:rFonts w:hint="eastAsia"/>
        </w:rPr>
        <w:instrText>白御宏</w:instrText>
      </w:r>
      <w:r w:rsidR="00240D72">
        <w:rPr>
          <w:rFonts w:hint="eastAsia"/>
        </w:rPr>
        <w:instrText>&lt;/style&gt;&lt;/author&gt;&lt;/authors&gt;&lt;tertiary-authors&gt;&lt;author&gt;&lt;style face="normal" font="default" charset="136" size="100%"&gt;</w:instrText>
      </w:r>
      <w:r w:rsidR="00240D72">
        <w:rPr>
          <w:rFonts w:hint="eastAsia"/>
        </w:rPr>
        <w:instrText>郭振銘</w:instrText>
      </w:r>
      <w:r w:rsidR="00240D72">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240D72">
        <w:rPr>
          <w:rFonts w:hint="eastAsia"/>
        </w:rPr>
        <w:instrText>無道碴彈性基鈑軌道減振效能探討</w:instrText>
      </w:r>
      <w:r w:rsidR="00240D72">
        <w:rPr>
          <w:rFonts w:hint="eastAsia"/>
        </w:rPr>
        <w:instrText>&lt;/style&gt;&lt;/title&gt;&lt;secondary-title&gt;&lt;style face="normal" font="default" charset="136" size="100%"&gt;</w:instrText>
      </w:r>
      <w:r w:rsidR="00240D72">
        <w:rPr>
          <w:rFonts w:hint="eastAsia"/>
        </w:rPr>
        <w:instrText>土木工程學系</w:instrText>
      </w:r>
      <w:r w:rsidR="00240D72">
        <w:rPr>
          <w:rFonts w:hint="eastAsia"/>
        </w:rPr>
        <w:instrText>&lt;/style&gt;&lt;/secondary-title&gt;&lt;/titles&gt;&lt;pages&gt;110&lt;/pages&gt;&lt;dates&gt;&lt;year&gt;2018&lt;/year&gt;&lt;/dates&gt;&lt;pub-location&gt;&lt;style face="normal" font="default" charset="136" size="100%"&gt;</w:instrText>
      </w:r>
      <w:r w:rsidR="00240D72">
        <w:rPr>
          <w:rFonts w:hint="eastAsia"/>
        </w:rPr>
        <w:instrText>台南市</w:instrText>
      </w:r>
      <w:r w:rsidR="00240D72">
        <w:rPr>
          <w:rFonts w:hint="eastAsia"/>
        </w:rPr>
        <w:instrText>&lt;/style&gt;&lt;/pub-location&gt;&lt;publisher&gt;&lt;style face="normal" font="default" charset="136" size="100%"&gt;</w:instrText>
      </w:r>
      <w:r w:rsidR="00240D72">
        <w:rPr>
          <w:rFonts w:hint="eastAsia"/>
        </w:rPr>
        <w:instrText>國立成功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w:instrText>
      </w:r>
      <w:r w:rsidR="00240D72">
        <w:instrText>te&gt;&lt;/EndNote&gt;</w:instrText>
      </w:r>
      <w:r w:rsidR="00F47FFB">
        <w:fldChar w:fldCharType="separate"/>
      </w:r>
      <w:r w:rsidR="00240D72">
        <w:rPr>
          <w:noProof/>
        </w:rPr>
        <w:t>[28]</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sidRPr="0020688C">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sidRPr="0020688C">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098975DF" w:rsidR="001B22F9" w:rsidRDefault="001B22F9" w:rsidP="003E438C">
      <w:pPr>
        <w:ind w:leftChars="-118" w:left="-283" w:firstLineChars="0" w:firstLine="0"/>
        <w:jc w:val="both"/>
      </w:pPr>
      <w:r>
        <w:rPr>
          <w:noProof/>
        </w:rPr>
        <w:lastRenderedPageBreak/>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201636C4" w:rsidR="00BC54DA" w:rsidRDefault="00BC54DA" w:rsidP="00B66879">
      <w:pPr>
        <w:pStyle w:val="ac"/>
        <w:spacing w:after="180"/>
      </w:pPr>
      <w:bookmarkStart w:id="1852" w:name="_Toc107522756"/>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4</w:t>
      </w:r>
      <w:r w:rsidR="005E698D">
        <w:fldChar w:fldCharType="end"/>
      </w:r>
      <w:r>
        <w:rPr>
          <w:rFonts w:hint="eastAsia"/>
        </w:rPr>
        <w:t xml:space="preserve"> </w:t>
      </w:r>
      <w:r>
        <w:rPr>
          <w:rFonts w:hint="eastAsia"/>
        </w:rPr>
        <w:t>車型振動於道床的振動數值</w:t>
      </w:r>
      <w:r>
        <w:fldChar w:fldCharType="begin"/>
      </w:r>
      <w:r w:rsidR="00240D72">
        <w:rPr>
          <w:rFonts w:hint="eastAsia"/>
        </w:rPr>
        <w:instrText xml:space="preserve"> ADDIN EN.CITE &lt;EndNote&gt;&lt;Cite&gt;&lt;Author&gt;</w:instrText>
      </w:r>
      <w:r w:rsidR="00240D72">
        <w:rPr>
          <w:rFonts w:hint="eastAsia"/>
        </w:rPr>
        <w:instrText>白御宏</w:instrText>
      </w:r>
      <w:r w:rsidR="00240D72">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240D72">
        <w:rPr>
          <w:rFonts w:hint="eastAsia"/>
        </w:rPr>
        <w:instrText>白御宏</w:instrText>
      </w:r>
      <w:r w:rsidR="00240D72">
        <w:rPr>
          <w:rFonts w:hint="eastAsia"/>
        </w:rPr>
        <w:instrText>&lt;/style&gt;&lt;/author&gt;&lt;/authors&gt;&lt;tertiary-authors&gt;&lt;author&gt;&lt;style face="normal" font="default" charset="136" size="100%"&gt;</w:instrText>
      </w:r>
      <w:r w:rsidR="00240D72">
        <w:rPr>
          <w:rFonts w:hint="eastAsia"/>
        </w:rPr>
        <w:instrText>郭振銘</w:instrText>
      </w:r>
      <w:r w:rsidR="00240D72">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240D72">
        <w:rPr>
          <w:rFonts w:hint="eastAsia"/>
        </w:rPr>
        <w:instrText>無道碴彈性基鈑軌道減振效能探討</w:instrText>
      </w:r>
      <w:r w:rsidR="00240D72">
        <w:rPr>
          <w:rFonts w:hint="eastAsia"/>
        </w:rPr>
        <w:instrText>&lt;/style&gt;&lt;/title&gt;&lt;secondary-title&gt;&lt;style face="normal" font="default" charset="136" size="100%"&gt;</w:instrText>
      </w:r>
      <w:r w:rsidR="00240D72">
        <w:rPr>
          <w:rFonts w:hint="eastAsia"/>
        </w:rPr>
        <w:instrText>土木工程學系</w:instrText>
      </w:r>
      <w:r w:rsidR="00240D72">
        <w:rPr>
          <w:rFonts w:hint="eastAsia"/>
        </w:rPr>
        <w:instrText>&lt;/style&gt;&lt;/secondary-title&gt;&lt;/titles&gt;&lt;pages&gt;110&lt;/pages&gt;&lt;dates&gt;&lt;year&gt;2018&lt;/year&gt;&lt;/dates&gt;&lt;pub-location&gt;&lt;style face="normal" font="default" charset="136" size="100%"&gt;</w:instrText>
      </w:r>
      <w:r w:rsidR="00240D72">
        <w:rPr>
          <w:rFonts w:hint="eastAsia"/>
        </w:rPr>
        <w:instrText>台南市</w:instrText>
      </w:r>
      <w:r w:rsidR="00240D72">
        <w:rPr>
          <w:rFonts w:hint="eastAsia"/>
        </w:rPr>
        <w:instrText>&lt;/style&gt;&lt;/pub-location&gt;&lt;publisher&gt;&lt;style face="normal" font="default" charset="136" size="100%"&gt;</w:instrText>
      </w:r>
      <w:r w:rsidR="00240D72">
        <w:rPr>
          <w:rFonts w:hint="eastAsia"/>
        </w:rPr>
        <w:instrText>國立成功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w:instrText>
      </w:r>
      <w:r w:rsidR="00240D72">
        <w:instrText>te&gt;&lt;/EndNote&gt;</w:instrText>
      </w:r>
      <w:r>
        <w:fldChar w:fldCharType="separate"/>
      </w:r>
      <w:bookmarkEnd w:id="1852"/>
      <w:r w:rsidR="00240D72">
        <w:rPr>
          <w:noProof/>
        </w:rPr>
        <w:t>[28]</w:t>
      </w:r>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採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53" w:name="_Toc107613030"/>
      <w:bookmarkStart w:id="1854" w:name="_Ref107651424"/>
      <w:r w:rsidR="00F46ACA">
        <w:rPr>
          <w:rFonts w:hint="eastAsia"/>
        </w:rPr>
        <w:t>狀態</w:t>
      </w:r>
      <w:r w:rsidR="00F46ACA" w:rsidRPr="00F233EA">
        <w:rPr>
          <w:rFonts w:hint="eastAsia"/>
        </w:rPr>
        <w:t>趨勢分析</w:t>
      </w:r>
      <w:bookmarkEnd w:id="1853"/>
      <w:bookmarkEnd w:id="1854"/>
    </w:p>
    <w:p w14:paraId="4C9D4D05" w14:textId="50851112" w:rsidR="004126D9" w:rsidRDefault="00DA3DED" w:rsidP="0020688C">
      <w:pPr>
        <w:ind w:left="48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03BCB89C" w:rsidR="004126D9" w:rsidRDefault="004126D9" w:rsidP="0020688C">
      <w:pPr>
        <w:ind w:left="480" w:firstLine="480"/>
      </w:pPr>
      <w:r>
        <w:fldChar w:fldCharType="begin"/>
      </w:r>
      <w:r>
        <w:instrText xml:space="preserve"> </w:instrText>
      </w:r>
      <w:r>
        <w:rPr>
          <w:rFonts w:hint="eastAsia"/>
        </w:rPr>
        <w:instrText>REF _Ref105443685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lastRenderedPageBreak/>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7CE18B99" w:rsidR="00FE1AB9" w:rsidRDefault="00FE1AB9" w:rsidP="00FE1AB9">
      <w:pPr>
        <w:pStyle w:val="ac"/>
        <w:spacing w:after="180"/>
      </w:pPr>
      <w:bookmarkStart w:id="1855" w:name="_Ref105443685"/>
      <w:bookmarkStart w:id="1856" w:name="_Toc10752275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bookmarkEnd w:id="1855"/>
      <w:r>
        <w:rPr>
          <w:rFonts w:hint="eastAsia"/>
        </w:rPr>
        <w:t xml:space="preserve"> </w:t>
      </w:r>
      <w:r>
        <w:rPr>
          <w:rFonts w:hint="eastAsia"/>
        </w:rPr>
        <w:t>三班車橫向阻力散佈趨勢與平均線圖</w:t>
      </w:r>
      <w:bookmarkEnd w:id="1856"/>
    </w:p>
    <w:p w14:paraId="3ADF0275" w14:textId="2D9A6F3B" w:rsidR="0039477C" w:rsidRPr="00F074BE" w:rsidRDefault="0039477C" w:rsidP="002C38A3">
      <w:pPr>
        <w:pStyle w:val="aa"/>
        <w:numPr>
          <w:ilvl w:val="0"/>
          <w:numId w:val="27"/>
        </w:numPr>
        <w:ind w:leftChars="0" w:firstLineChars="0"/>
      </w:pPr>
      <w:r w:rsidRPr="00F074BE">
        <w:rPr>
          <w:rFonts w:hint="eastAsia"/>
        </w:rPr>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20688C">
      <w:pPr>
        <w:ind w:left="48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r w:rsidRPr="004126D9">
        <w:rPr>
          <w:rFonts w:hint="eastAsia"/>
        </w:rPr>
        <w:t>之間，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20688C">
      <w:pPr>
        <w:ind w:left="48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車廂間的重量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20688C">
      <w:pPr>
        <w:ind w:left="480" w:firstLine="480"/>
      </w:pPr>
      <w:r>
        <w:rPr>
          <w:rFonts w:hint="eastAsia"/>
        </w:rPr>
        <w:t>普悠瑪</w:t>
      </w:r>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r w:rsidR="00BF6BB2">
        <w:rPr>
          <w:rFonts w:hint="eastAsia"/>
        </w:rPr>
        <w:t>觀察到</w:t>
      </w:r>
      <w:r>
        <w:rPr>
          <w:rFonts w:hint="eastAsia"/>
        </w:rPr>
        <w:t>於</w:t>
      </w:r>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lastRenderedPageBreak/>
        <w:t>的情況，推測其原因應為該車型屬於傾斜式列車，列車可能通過該路段時重心有所調整所致</w:t>
      </w:r>
      <w:r w:rsidR="00BF6BB2">
        <w:rPr>
          <w:rFonts w:hint="eastAsia"/>
        </w:rPr>
        <w:t>。</w:t>
      </w:r>
    </w:p>
    <w:p w14:paraId="63AE5135" w14:textId="66F3C826" w:rsidR="00E4088D" w:rsidRDefault="00A9073C" w:rsidP="0020688C">
      <w:pPr>
        <w:ind w:left="48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5E604068" w:rsidR="0087353D" w:rsidRDefault="00D17E58" w:rsidP="0020688C">
      <w:pPr>
        <w:ind w:left="480" w:firstLine="480"/>
      </w:pPr>
      <w:r w:rsidRPr="0020688C">
        <w:rPr>
          <w:rFonts w:hint="eastAsia"/>
        </w:rPr>
        <w:t>若平均各天的阻力平均值，發現</w:t>
      </w:r>
      <w:r w:rsidR="00AC5B22" w:rsidRPr="0020688C">
        <w:rPr>
          <w:rFonts w:hint="eastAsia"/>
        </w:rPr>
        <w:t>區間車有較大的橫向阻力值，</w:t>
      </w:r>
      <w:r w:rsidR="00FE1AB9" w:rsidRPr="0020688C">
        <w:rPr>
          <w:rFonts w:hint="eastAsia"/>
        </w:rPr>
        <w:t>詳</w:t>
      </w:r>
      <w:r w:rsidR="00FE1AB9" w:rsidRPr="0020688C">
        <w:fldChar w:fldCharType="begin"/>
      </w:r>
      <w:r w:rsidR="00FE1AB9" w:rsidRPr="0020688C">
        <w:instrText xml:space="preserve"> </w:instrText>
      </w:r>
      <w:r w:rsidR="00FE1AB9" w:rsidRPr="0020688C">
        <w:rPr>
          <w:rFonts w:hint="eastAsia"/>
        </w:rPr>
        <w:instrText>REF _Ref106147541 \h</w:instrText>
      </w:r>
      <w:r w:rsidR="00FE1AB9" w:rsidRPr="0020688C">
        <w:instrText xml:space="preserve"> </w:instrText>
      </w:r>
      <w:r w:rsidR="00A620DA" w:rsidRPr="0020688C">
        <w:instrText xml:space="preserve"> \* MERGEFORMAT </w:instrText>
      </w:r>
      <w:r w:rsidR="00FE1AB9" w:rsidRPr="0020688C">
        <w:fldChar w:fldCharType="separate"/>
      </w:r>
      <w:r w:rsidR="0001429D" w:rsidRPr="0020688C">
        <w:rPr>
          <w:rFonts w:hint="eastAsia"/>
        </w:rPr>
        <w:t>表</w:t>
      </w:r>
      <w:r w:rsidR="0001429D" w:rsidRPr="0020688C">
        <w:rPr>
          <w:rFonts w:hint="eastAsia"/>
        </w:rPr>
        <w:t xml:space="preserve"> </w:t>
      </w:r>
      <w:r w:rsidR="0001429D" w:rsidRPr="0020688C">
        <w:t>4</w:t>
      </w:r>
      <w:r w:rsidR="0001429D" w:rsidRPr="0020688C">
        <w:noBreakHyphen/>
        <w:t>3</w:t>
      </w:r>
      <w:r w:rsidR="00FE1AB9" w:rsidRPr="0020688C">
        <w:fldChar w:fldCharType="end"/>
      </w:r>
      <w:r w:rsidR="00FE1AB9" w:rsidRPr="0020688C">
        <w:rPr>
          <w:rFonts w:hint="eastAsia"/>
        </w:rPr>
        <w:t>，</w:t>
      </w:r>
      <w:r w:rsidR="00AC5B22" w:rsidRPr="0020688C">
        <w:rPr>
          <w:rFonts w:hint="eastAsia"/>
        </w:rPr>
        <w:t>可能是因為與有較高的通過速度</w:t>
      </w:r>
      <w:r w:rsidR="00E4088D" w:rsidRPr="0020688C">
        <w:rPr>
          <w:rFonts w:hint="eastAsia"/>
        </w:rPr>
        <w:t>與較小的變異</w:t>
      </w:r>
      <w:r w:rsidR="00AC5B22" w:rsidRPr="0020688C">
        <w:rPr>
          <w:rFonts w:hint="eastAsia"/>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0BC99C0C" w:rsidR="002D0AB4" w:rsidRPr="00C55E56" w:rsidRDefault="00C55E56" w:rsidP="00C55E56">
      <w:pPr>
        <w:ind w:leftChars="0" w:left="0" w:firstLineChars="0" w:firstLine="480"/>
        <w:jc w:val="center"/>
        <w:rPr>
          <w:sz w:val="20"/>
          <w:szCs w:val="20"/>
        </w:rPr>
      </w:pPr>
      <w:bookmarkStart w:id="1857" w:name="_Ref106147541"/>
      <w:bookmarkStart w:id="1858" w:name="_Toc107581469"/>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57"/>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58"/>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瑪</w:t>
            </w:r>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0688C">
      <w:pPr>
        <w:ind w:left="480" w:firstLine="480"/>
      </w:pPr>
      <w:r>
        <w:rPr>
          <w:rFonts w:hint="eastAsia"/>
        </w:rPr>
        <w:t>另外，觀察數值趨勢線中，在各天阻力平均值趨勢線方面，皆呈現上升的趨勢，</w:t>
      </w:r>
      <w:r w:rsidRPr="007B796B">
        <w:rPr>
          <w:rFonts w:hint="eastAsia"/>
        </w:rPr>
        <w:t>推測應是該區道肩的石碴趨於緊實，因此石碴提供較大的反力所致</w:t>
      </w:r>
      <w:r>
        <w:rPr>
          <w:rFonts w:hint="eastAsia"/>
        </w:rPr>
        <w:t>，以區間車的阻力平均值上升趨勢最明顯。</w:t>
      </w:r>
    </w:p>
    <w:p w14:paraId="73DF2B63" w14:textId="62EAC7E0" w:rsidR="00852C1E" w:rsidRDefault="0039477C" w:rsidP="0020688C">
      <w:pPr>
        <w:ind w:left="48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t>振動加速度數據趨勢分析</w:t>
      </w:r>
    </w:p>
    <w:p w14:paraId="494864C7" w14:textId="7A299E0E" w:rsidR="001B1DCC" w:rsidRDefault="001B1DCC" w:rsidP="0020688C">
      <w:pPr>
        <w:ind w:left="480" w:firstLine="480"/>
      </w:pPr>
      <w:r>
        <w:fldChar w:fldCharType="begin"/>
      </w:r>
      <w:r>
        <w:instrText xml:space="preserve"> </w:instrText>
      </w:r>
      <w:r>
        <w:rPr>
          <w:rFonts w:hint="eastAsia"/>
        </w:rPr>
        <w:instrText>REF _Ref105445243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lastRenderedPageBreak/>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185A2929" w:rsidR="001B1DCC" w:rsidRDefault="001B1DCC" w:rsidP="001B1DCC">
      <w:pPr>
        <w:pStyle w:val="ac"/>
        <w:spacing w:after="180"/>
      </w:pPr>
      <w:bookmarkStart w:id="1859" w:name="_Ref105445243"/>
      <w:bookmarkStart w:id="1860" w:name="_Toc10752275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6</w:t>
      </w:r>
      <w:r w:rsidR="005E698D">
        <w:fldChar w:fldCharType="end"/>
      </w:r>
      <w:bookmarkEnd w:id="1859"/>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60"/>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20688C">
      <w:pPr>
        <w:ind w:left="480" w:firstLine="480"/>
      </w:pPr>
      <w:r w:rsidRPr="002236A0">
        <w:rPr>
          <w:rFonts w:hint="eastAsia"/>
        </w:rPr>
        <w:t>在振動加速度方面，因受限感測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因此僅量到</w:t>
      </w:r>
      <w:r w:rsidRPr="002236A0">
        <w:rPr>
          <w:rFonts w:hint="eastAsia"/>
        </w:rPr>
        <w:t>3g</w:t>
      </w:r>
      <w:r w:rsidRPr="002236A0">
        <w:rPr>
          <w:rFonts w:hint="eastAsia"/>
        </w:rPr>
        <w:t>的加速度值。</w:t>
      </w:r>
    </w:p>
    <w:p w14:paraId="4B05105D" w14:textId="77777777" w:rsidR="008C07D6" w:rsidRDefault="001E31EC" w:rsidP="0020688C">
      <w:pPr>
        <w:ind w:left="48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20688C">
      <w:pPr>
        <w:ind w:left="480" w:firstLine="480"/>
      </w:pPr>
      <w:r>
        <w:rPr>
          <w:rFonts w:hint="eastAsia"/>
        </w:rPr>
        <w:t>普悠瑪與區間車因都屬動力分散式車型，因此峰值分佈較集中，變異數較自強號小。</w:t>
      </w:r>
    </w:p>
    <w:p w14:paraId="2AB1C4FD" w14:textId="713B1A6C" w:rsidR="00B021EC" w:rsidRDefault="00B021EC" w:rsidP="0020688C">
      <w:pPr>
        <w:ind w:left="48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rsidR="0020688C">
        <w:instrText xml:space="preserve"> \* MERGEFORMAT </w:instrText>
      </w:r>
      <w:r>
        <w:fldChar w:fldCharType="separate"/>
      </w:r>
      <w:r w:rsidR="0001429D">
        <w:rPr>
          <w:rFonts w:hint="eastAsia"/>
        </w:rPr>
        <w:t>表</w:t>
      </w:r>
      <w:r w:rsidR="0001429D">
        <w:rPr>
          <w:rFonts w:hint="eastAsia"/>
        </w:rPr>
        <w:t xml:space="preserve"> </w:t>
      </w:r>
      <w:r w:rsidR="0001429D">
        <w:t>4</w:t>
      </w:r>
      <w:r w:rsidR="0001429D">
        <w:noBreakHyphen/>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61" w:name="_Ref107166384"/>
      <w:bookmarkStart w:id="1862" w:name="_Toc10758147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61"/>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62"/>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瑪</w:t>
            </w:r>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20688C">
      <w:pPr>
        <w:ind w:left="480" w:firstLine="480"/>
      </w:pPr>
      <w:r>
        <w:rPr>
          <w:rFonts w:hint="eastAsia"/>
        </w:rPr>
        <w:t>在加速度平均值與變異數的趨勢線中，自強號與區間車振動量呈現上升趨勢，而普悠瑪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20688C">
      <w:pPr>
        <w:ind w:left="48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瑪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20688C">
      <w:pPr>
        <w:ind w:left="48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164F461E" w:rsidR="00DB698F" w:rsidRDefault="00B2001E" w:rsidP="0020688C">
      <w:pPr>
        <w:ind w:left="480" w:firstLine="480"/>
      </w:pPr>
      <w:r>
        <w:fldChar w:fldCharType="begin"/>
      </w:r>
      <w:r>
        <w:instrText xml:space="preserve"> </w:instrText>
      </w:r>
      <w:r>
        <w:rPr>
          <w:rFonts w:hint="eastAsia"/>
        </w:rPr>
        <w:instrText>REF _Ref104920868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20688C">
        <w:instrText xml:space="preserve"> \* MERGEFORMAT </w:instrText>
      </w:r>
      <w:r w:rsidR="000028E2">
        <w:fldChar w:fldCharType="separate"/>
      </w:r>
      <w:r w:rsidR="0001429D">
        <w:rPr>
          <w:rFonts w:hint="eastAsia"/>
        </w:rPr>
        <w:t>表</w:t>
      </w:r>
      <w:r w:rsidR="0001429D">
        <w:rPr>
          <w:rFonts w:hint="eastAsia"/>
        </w:rPr>
        <w:t xml:space="preserve"> </w:t>
      </w:r>
      <w:r w:rsidR="0001429D">
        <w:t>4</w:t>
      </w:r>
      <w:r w:rsidR="0001429D">
        <w:noBreakHyphen/>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2FD19FAA" w:rsidR="00EC6CB4" w:rsidRDefault="00EC6CB4" w:rsidP="00EC6CB4">
      <w:pPr>
        <w:pStyle w:val="ac"/>
        <w:spacing w:after="180"/>
      </w:pPr>
      <w:bookmarkStart w:id="1863" w:name="_Ref104920868"/>
      <w:bookmarkStart w:id="1864" w:name="_Toc10752275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7</w:t>
      </w:r>
      <w:r w:rsidR="005E698D">
        <w:fldChar w:fldCharType="end"/>
      </w:r>
      <w:bookmarkEnd w:id="1863"/>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64"/>
    </w:p>
    <w:p w14:paraId="524FBFA7" w14:textId="4C8C1ECC" w:rsidR="002D2B79" w:rsidRDefault="000E366C" w:rsidP="0020688C">
      <w:pPr>
        <w:ind w:left="480" w:firstLine="480"/>
      </w:pPr>
      <w:r>
        <w:lastRenderedPageBreak/>
        <w:fldChar w:fldCharType="begin"/>
      </w:r>
      <w:r>
        <w:instrText xml:space="preserve"> </w:instrText>
      </w:r>
      <w:r>
        <w:rPr>
          <w:rFonts w:hint="eastAsia"/>
        </w:rPr>
        <w:instrText>REF _Ref105000152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0688C">
      <w:pPr>
        <w:ind w:left="48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6BC202A0" w:rsidR="00DB698F" w:rsidRDefault="000E366C" w:rsidP="00B66879">
      <w:pPr>
        <w:pStyle w:val="ac"/>
        <w:spacing w:after="180"/>
      </w:pPr>
      <w:bookmarkStart w:id="1865" w:name="_Ref105000152"/>
      <w:bookmarkStart w:id="1866" w:name="_Toc10752276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8</w:t>
      </w:r>
      <w:r w:rsidR="005E698D">
        <w:fldChar w:fldCharType="end"/>
      </w:r>
      <w:bookmarkEnd w:id="1865"/>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66"/>
    </w:p>
    <w:p w14:paraId="22D0EF85" w14:textId="3C3D4B0A" w:rsidR="009019AD" w:rsidRPr="000028E2" w:rsidRDefault="000028E2" w:rsidP="00B66879">
      <w:pPr>
        <w:pStyle w:val="ac"/>
        <w:spacing w:after="180"/>
      </w:pPr>
      <w:bookmarkStart w:id="1867" w:name="_Ref104924205"/>
      <w:bookmarkStart w:id="1868" w:name="_Toc1075814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67"/>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68"/>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瑪</w:t>
            </w:r>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69" w:name="_Toc107613031"/>
      <w:r w:rsidR="00A50167">
        <w:rPr>
          <w:rFonts w:hint="eastAsia"/>
        </w:rPr>
        <w:t>監測成果</w:t>
      </w:r>
      <w:r>
        <w:rPr>
          <w:rFonts w:hint="eastAsia"/>
        </w:rPr>
        <w:t>小結</w:t>
      </w:r>
      <w:bookmarkEnd w:id="1869"/>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2C38A3">
      <w:pPr>
        <w:pStyle w:val="aa"/>
        <w:widowControl/>
        <w:numPr>
          <w:ilvl w:val="0"/>
          <w:numId w:val="30"/>
        </w:numPr>
        <w:tabs>
          <w:tab w:val="left" w:pos="0"/>
        </w:tabs>
        <w:ind w:leftChars="0" w:left="567" w:firstLineChars="0" w:hanging="567"/>
      </w:pPr>
      <w:r>
        <w:rPr>
          <w:rFonts w:hint="eastAsia"/>
        </w:rPr>
        <w:t>因自強號屬動力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瑪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佈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所量得數值應為列車重力擠壓道碴所產生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計因只量得</w:t>
      </w:r>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35E11C85" w:rsidR="00BD5538" w:rsidRDefault="00BD5538" w:rsidP="002C38A3">
      <w:pPr>
        <w:pStyle w:val="aa"/>
        <w:numPr>
          <w:ilvl w:val="0"/>
          <w:numId w:val="30"/>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瑪加速度值呈現下降趨勢；變異程度則是自強號明顯增加，區間車與普悠瑪則呈穩定狀態。</w:t>
      </w:r>
    </w:p>
    <w:p w14:paraId="7A3807C3" w14:textId="6648FFD9" w:rsidR="00BD5538" w:rsidRDefault="00BD5538" w:rsidP="00BD5538">
      <w:pPr>
        <w:pStyle w:val="ac"/>
        <w:spacing w:after="180"/>
        <w:ind w:left="480"/>
      </w:pPr>
      <w:bookmarkStart w:id="1870" w:name="_Ref107168343"/>
      <w:bookmarkStart w:id="1871" w:name="_Toc1075814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70"/>
      <w:r>
        <w:rPr>
          <w:rFonts w:hint="eastAsia"/>
        </w:rPr>
        <w:t xml:space="preserve"> </w:t>
      </w:r>
      <w:r>
        <w:rPr>
          <w:rFonts w:hint="eastAsia"/>
        </w:rPr>
        <w:t>趨勢結果整理</w:t>
      </w:r>
      <w:bookmarkEnd w:id="1871"/>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瑪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瑪和區間車呈現穩定狀態</w:t>
            </w:r>
          </w:p>
        </w:tc>
      </w:tr>
    </w:tbl>
    <w:p w14:paraId="7F6C096B" w14:textId="7D9ACF81" w:rsidR="00BD5538" w:rsidRDefault="00BD5538" w:rsidP="002C38A3">
      <w:pPr>
        <w:pStyle w:val="aa"/>
        <w:numPr>
          <w:ilvl w:val="0"/>
          <w:numId w:val="30"/>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72" w:name="_Toc107613032"/>
      <w:r w:rsidR="00752145">
        <w:rPr>
          <w:rFonts w:hint="eastAsia"/>
        </w:rPr>
        <w:t>互動平台</w:t>
      </w:r>
      <w:r w:rsidR="002823BE">
        <w:rPr>
          <w:rFonts w:hint="eastAsia"/>
        </w:rPr>
        <w:t>應用</w:t>
      </w:r>
      <w:bookmarkEnd w:id="1872"/>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73" w:name="_Toc107613033"/>
      <w:r>
        <w:rPr>
          <w:rFonts w:hint="eastAsia"/>
        </w:rPr>
        <w:t>串接監測數據</w:t>
      </w:r>
      <w:bookmarkEnd w:id="1873"/>
    </w:p>
    <w:p w14:paraId="1A234457" w14:textId="768BC885" w:rsidR="0005204B" w:rsidRDefault="005B53A8">
      <w:pPr>
        <w:ind w:left="480" w:firstLine="480"/>
      </w:pPr>
      <w:r>
        <w:rPr>
          <w:rFonts w:hint="eastAsia"/>
        </w:rPr>
        <w:t>本</w:t>
      </w:r>
      <w:r w:rsidR="006D5C3B">
        <w:rPr>
          <w:rFonts w:hint="eastAsia"/>
        </w:rPr>
        <w:t>部分</w:t>
      </w:r>
      <w:r w:rsidR="00336D48">
        <w:rPr>
          <w:rFonts w:hint="eastAsia"/>
        </w:rPr>
        <w:t>欲</w:t>
      </w:r>
      <w:r w:rsidR="006D5C3B">
        <w:rPr>
          <w:rFonts w:hint="eastAsia"/>
        </w:rPr>
        <w:t>將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r w:rsidR="00E40AE1">
        <w:rPr>
          <w:rFonts w:hint="eastAsia"/>
        </w:rPr>
        <w:t>三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D8625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個檔案中。</w:t>
      </w:r>
    </w:p>
    <w:p w14:paraId="22F30F41" w14:textId="68D6477E" w:rsidR="00B361F5" w:rsidRDefault="007A3E8D">
      <w:pPr>
        <w:ind w:left="480" w:firstLine="480"/>
      </w:pPr>
      <w:r>
        <w:rPr>
          <w:rFonts w:hint="eastAsia"/>
        </w:rPr>
        <w:t>然後</w:t>
      </w:r>
      <w:r w:rsidR="009D56AF">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r w:rsidRPr="007A3E8D">
        <w:t>StreamingAssets</w:t>
      </w:r>
      <w:r>
        <w:rPr>
          <w:rFonts w:hint="eastAsia"/>
        </w:rPr>
        <w:t>資料夾</w:t>
      </w:r>
      <w:r w:rsidR="00DD5535">
        <w:rPr>
          <w:rFonts w:hint="eastAsia"/>
        </w:rPr>
        <w:t>裡面</w:t>
      </w:r>
      <w:bookmarkStart w:id="1874"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物件為附掛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74"/>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0502C341" w:rsidR="00F212A7" w:rsidRDefault="00F212A7" w:rsidP="00B66879">
      <w:pPr>
        <w:pStyle w:val="ac"/>
        <w:spacing w:after="180"/>
      </w:pPr>
      <w:bookmarkStart w:id="1875" w:name="_Toc10752276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9</w:t>
      </w:r>
      <w:r w:rsidR="005E698D">
        <w:fldChar w:fldCharType="end"/>
      </w:r>
      <w:r w:rsidR="00DA22B5">
        <w:rPr>
          <w:rFonts w:hint="eastAsia"/>
        </w:rPr>
        <w:t xml:space="preserve"> </w:t>
      </w:r>
      <w:r>
        <w:rPr>
          <w:rFonts w:hint="eastAsia"/>
        </w:rPr>
        <w:t>檔案資料傳遞架構</w:t>
      </w:r>
      <w:bookmarkEnd w:id="1875"/>
    </w:p>
    <w:p w14:paraId="48BBE9DF" w14:textId="2371CECD" w:rsidR="00C157ED" w:rsidRDefault="00C157ED" w:rsidP="00C157ED">
      <w:pPr>
        <w:pStyle w:val="31"/>
        <w:spacing w:before="360" w:after="180"/>
      </w:pPr>
      <w:r>
        <w:rPr>
          <w:rFonts w:hint="eastAsia"/>
        </w:rPr>
        <w:t xml:space="preserve"> </w:t>
      </w:r>
      <w:bookmarkStart w:id="1876" w:name="_Toc107613034"/>
      <w:r>
        <w:rPr>
          <w:rFonts w:hint="eastAsia"/>
        </w:rPr>
        <w:t>數據</w:t>
      </w:r>
      <w:r w:rsidR="00205457">
        <w:rPr>
          <w:rFonts w:hint="eastAsia"/>
        </w:rPr>
        <w:t>呈現</w:t>
      </w:r>
      <w:r w:rsidR="00715A4F">
        <w:rPr>
          <w:rFonts w:hint="eastAsia"/>
        </w:rPr>
        <w:t>與</w:t>
      </w:r>
      <w:r w:rsidR="00DD019D">
        <w:rPr>
          <w:rFonts w:hint="eastAsia"/>
        </w:rPr>
        <w:t>狀態註記</w:t>
      </w:r>
      <w:bookmarkEnd w:id="1876"/>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71B0B719" w14:textId="1A889A5F" w:rsidR="00FB5A11" w:rsidRDefault="00FB5A11">
      <w:pPr>
        <w:widowControl/>
        <w:spacing w:line="240" w:lineRule="auto"/>
        <w:ind w:leftChars="0" w:left="0" w:firstLineChars="0" w:firstLine="0"/>
      </w:pP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31"/>
                    <a:stretch>
                      <a:fillRect/>
                    </a:stretch>
                  </pic:blipFill>
                  <pic:spPr>
                    <a:xfrm>
                      <a:off x="0" y="0"/>
                      <a:ext cx="2666724" cy="1766285"/>
                    </a:xfrm>
                    <a:prstGeom prst="rect">
                      <a:avLst/>
                    </a:prstGeom>
                  </pic:spPr>
                </pic:pic>
              </a:graphicData>
            </a:graphic>
          </wp:inline>
        </w:drawing>
      </w:r>
    </w:p>
    <w:p w14:paraId="511C6BF0" w14:textId="76718264" w:rsidR="00881550" w:rsidRDefault="008217DE" w:rsidP="00B66879">
      <w:pPr>
        <w:pStyle w:val="ac"/>
        <w:spacing w:after="180"/>
      </w:pPr>
      <w:bookmarkStart w:id="1877" w:name="_Toc10752276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0</w:t>
      </w:r>
      <w:r w:rsidR="005E698D">
        <w:fldChar w:fldCharType="end"/>
      </w:r>
      <w:r w:rsidR="00DA22B5">
        <w:rPr>
          <w:rFonts w:hint="eastAsia"/>
        </w:rPr>
        <w:t xml:space="preserve"> </w:t>
      </w:r>
      <w:r>
        <w:rPr>
          <w:rFonts w:hint="eastAsia"/>
        </w:rPr>
        <w:t>進入模型頁面與監測站資訊頁面</w:t>
      </w:r>
      <w:bookmarkEnd w:id="1877"/>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lastRenderedPageBreak/>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699551" cy="2054583"/>
                    </a:xfrm>
                    <a:prstGeom prst="rect">
                      <a:avLst/>
                    </a:prstGeom>
                  </pic:spPr>
                </pic:pic>
              </a:graphicData>
            </a:graphic>
          </wp:inline>
        </w:drawing>
      </w:r>
    </w:p>
    <w:p w14:paraId="25A5E62D" w14:textId="2FD47F3D" w:rsidR="00F212A7" w:rsidRDefault="00FB790A" w:rsidP="00B66879">
      <w:pPr>
        <w:pStyle w:val="ac"/>
        <w:spacing w:after="180"/>
      </w:pPr>
      <w:bookmarkStart w:id="1878" w:name="_Ref105675155"/>
      <w:bookmarkStart w:id="1879" w:name="_Toc10752276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1</w:t>
      </w:r>
      <w:r w:rsidR="005E698D">
        <w:fldChar w:fldCharType="end"/>
      </w:r>
      <w:bookmarkEnd w:id="1878"/>
      <w:r w:rsidR="00DA22B5">
        <w:rPr>
          <w:rFonts w:hint="eastAsia"/>
        </w:rPr>
        <w:t xml:space="preserve"> </w:t>
      </w:r>
      <w:r>
        <w:rPr>
          <w:rFonts w:hint="eastAsia"/>
        </w:rPr>
        <w:t>U</w:t>
      </w:r>
      <w:r>
        <w:t>nity</w:t>
      </w:r>
      <w:r>
        <w:rPr>
          <w:rFonts w:hint="eastAsia"/>
        </w:rPr>
        <w:t>呈現數據圖表</w:t>
      </w:r>
      <w:bookmarkEnd w:id="1879"/>
    </w:p>
    <w:p w14:paraId="4625B48B" w14:textId="77777777" w:rsidR="005C45D2" w:rsidRPr="005C45D2" w:rsidRDefault="005C45D2" w:rsidP="005C45D2">
      <w:pPr>
        <w:ind w:left="480" w:firstLine="480"/>
      </w:pPr>
    </w:p>
    <w:p w14:paraId="4BCD1B1F" w14:textId="77777777" w:rsidR="005C45D2" w:rsidRDefault="005C45D2" w:rsidP="005C45D2">
      <w:pPr>
        <w:ind w:left="480" w:firstLine="480"/>
      </w:pPr>
      <w:r>
        <w:rPr>
          <w:rFonts w:hint="eastAsia"/>
        </w:rPr>
        <w:t>本研究亦設置狀態說明頁面，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3</w:t>
      </w:r>
      <w:r>
        <w:fldChar w:fldCharType="end"/>
      </w:r>
      <w:r>
        <w:rPr>
          <w:rFonts w:hint="eastAsia"/>
        </w:rPr>
        <w:t>，可讓養護人員針對所監測的數據，記錄下目前的監測狀態或進行養護註記，完成後就可將狀態說明更新至軌道模型中，而養護人員再回到軌道模型頁面時亦可查閱近期之狀態說明，如此即完成該處養護的查檢工作。</w:t>
      </w:r>
    </w:p>
    <w:p w14:paraId="4458B118" w14:textId="1741BCED" w:rsidR="00F212A7" w:rsidRDefault="0037237D" w:rsidP="00B66879">
      <w:pPr>
        <w:ind w:leftChars="0" w:left="0" w:firstLineChars="0" w:firstLine="0"/>
        <w:jc w:val="center"/>
      </w:pPr>
      <w:r w:rsidRPr="0037237D">
        <w:rPr>
          <w:noProof/>
        </w:rPr>
        <w:drawing>
          <wp:inline distT="0" distB="0" distL="0" distR="0" wp14:anchorId="4FF9811A" wp14:editId="443964E0">
            <wp:extent cx="4000500" cy="127827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l="2572" t="1220" r="2638" b="5487"/>
                    <a:stretch/>
                  </pic:blipFill>
                  <pic:spPr bwMode="auto">
                    <a:xfrm>
                      <a:off x="0" y="0"/>
                      <a:ext cx="4079649" cy="1303560"/>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48EBC52A" w:rsidR="00DD019D" w:rsidRDefault="00DD019D" w:rsidP="00B66879">
      <w:pPr>
        <w:pStyle w:val="ac"/>
        <w:spacing w:after="180"/>
      </w:pPr>
      <w:bookmarkStart w:id="1880" w:name="_Toc10752276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2</w:t>
      </w:r>
      <w:r w:rsidR="005E698D">
        <w:fldChar w:fldCharType="end"/>
      </w:r>
      <w:r w:rsidR="00DA22B5">
        <w:rPr>
          <w:rFonts w:hint="eastAsia"/>
        </w:rPr>
        <w:t xml:space="preserve"> </w:t>
      </w:r>
      <w:r>
        <w:rPr>
          <w:rFonts w:hint="eastAsia"/>
        </w:rPr>
        <w:t>狀態說明頁面</w:t>
      </w:r>
      <w:bookmarkEnd w:id="1880"/>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623EDDBD">
            <wp:extent cx="3192780" cy="2028562"/>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242101" cy="2059899"/>
                    </a:xfrm>
                    <a:prstGeom prst="rect">
                      <a:avLst/>
                    </a:prstGeom>
                  </pic:spPr>
                </pic:pic>
              </a:graphicData>
            </a:graphic>
          </wp:inline>
        </w:drawing>
      </w:r>
    </w:p>
    <w:p w14:paraId="6A86E8AD" w14:textId="5B3B1917" w:rsidR="00DD019D" w:rsidRDefault="00DD019D" w:rsidP="00B66879">
      <w:pPr>
        <w:pStyle w:val="ac"/>
        <w:spacing w:after="180"/>
      </w:pPr>
      <w:bookmarkStart w:id="1881" w:name="_Ref105711758"/>
      <w:bookmarkStart w:id="1882" w:name="_Toc107522765"/>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3</w:t>
      </w:r>
      <w:r w:rsidR="005E698D">
        <w:fldChar w:fldCharType="end"/>
      </w:r>
      <w:bookmarkEnd w:id="1881"/>
      <w:r w:rsidR="00DA22B5">
        <w:rPr>
          <w:rFonts w:hint="eastAsia"/>
        </w:rPr>
        <w:t xml:space="preserve"> </w:t>
      </w:r>
      <w:r>
        <w:rPr>
          <w:rFonts w:hint="eastAsia"/>
        </w:rPr>
        <w:t>更新狀態說明於模型頁面</w:t>
      </w:r>
      <w:bookmarkEnd w:id="1882"/>
    </w:p>
    <w:p w14:paraId="758A165F" w14:textId="33841606" w:rsidR="00C7632B" w:rsidRDefault="00C7632B">
      <w:pPr>
        <w:widowControl/>
        <w:spacing w:line="240" w:lineRule="auto"/>
        <w:ind w:leftChars="0" w:left="0" w:firstLineChars="0" w:firstLine="0"/>
      </w:pPr>
      <w:r>
        <w:lastRenderedPageBreak/>
        <w:br w:type="page"/>
      </w:r>
    </w:p>
    <w:p w14:paraId="6D4DAA89" w14:textId="77777777"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83" w:name="_Toc107613035"/>
      <w:r w:rsidR="0019348A" w:rsidRPr="00F037DC">
        <w:t>結</w:t>
      </w:r>
      <w:r w:rsidR="00BE64D8">
        <w:rPr>
          <w:rFonts w:hint="eastAsia"/>
        </w:rPr>
        <w:t>論與建議</w:t>
      </w:r>
      <w:bookmarkEnd w:id="1883"/>
    </w:p>
    <w:p w14:paraId="488E2822" w14:textId="5F52FA3D" w:rsidR="002716BF" w:rsidRDefault="00AF0DE7" w:rsidP="0020688C">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405A6BF5" w14:textId="16A44D0D" w:rsidR="00141E0F" w:rsidRPr="0012707D" w:rsidRDefault="00141E0F" w:rsidP="00C7632B">
      <w:pPr>
        <w:pStyle w:val="aa"/>
        <w:ind w:leftChars="59" w:left="142" w:firstLine="480"/>
        <w:rPr>
          <w:b/>
          <w:bCs/>
        </w:rPr>
      </w:pPr>
      <w:r w:rsidRPr="0012707D">
        <w:rPr>
          <w:rFonts w:hint="eastAsia"/>
          <w:b/>
          <w:bCs/>
        </w:rPr>
        <w:t>監測模組</w:t>
      </w:r>
    </w:p>
    <w:p w14:paraId="3B5E1D23" w14:textId="1D502D21" w:rsidR="00BA4988" w:rsidRDefault="00E50D1D" w:rsidP="00C7632B">
      <w:pPr>
        <w:pStyle w:val="aa"/>
        <w:numPr>
          <w:ilvl w:val="0"/>
          <w:numId w:val="1"/>
        </w:numPr>
        <w:ind w:leftChars="59" w:left="622" w:firstLineChars="0"/>
        <w:jc w:val="both"/>
      </w:pPr>
      <w:r>
        <w:rPr>
          <w:rFonts w:hint="eastAsia"/>
        </w:rPr>
        <w:t>使用</w:t>
      </w:r>
      <w:r>
        <w:t>Arduino</w:t>
      </w:r>
      <w:r w:rsidR="00141E0F">
        <w:rPr>
          <w:rFonts w:hint="eastAsia"/>
        </w:rPr>
        <w:t>開發板連結</w:t>
      </w:r>
      <w:r>
        <w:rPr>
          <w:rFonts w:hint="eastAsia"/>
        </w:rPr>
        <w:t>相關感測元件</w:t>
      </w:r>
      <w:r w:rsidR="00875581">
        <w:rPr>
          <w:rFonts w:hint="eastAsia"/>
        </w:rPr>
        <w:t>(</w:t>
      </w:r>
      <w:r w:rsidR="00875581" w:rsidRPr="00875581">
        <w:t>MPU6050,</w:t>
      </w:r>
      <w:r w:rsidR="00875581">
        <w:t xml:space="preserve"> </w:t>
      </w:r>
      <w:r w:rsidR="00875581" w:rsidRPr="00875581">
        <w:t>KSM 133</w:t>
      </w:r>
      <w:r w:rsidR="00875581">
        <w:rPr>
          <w:rFonts w:hint="eastAsia"/>
        </w:rPr>
        <w:t>)</w:t>
      </w:r>
      <w:r w:rsidR="00141E0F">
        <w:rPr>
          <w:rFonts w:hint="eastAsia"/>
        </w:rPr>
        <w:t>及無線傳輸模組</w:t>
      </w:r>
      <w:r w:rsidR="00141E0F">
        <w:rPr>
          <w:rFonts w:hint="eastAsia"/>
        </w:rPr>
        <w:t>(</w:t>
      </w:r>
      <w:r w:rsidR="00141E0F">
        <w:t>Cat M1</w:t>
      </w:r>
      <w:r w:rsidR="00141E0F">
        <w:rPr>
          <w:rFonts w:hint="eastAsia"/>
        </w:rPr>
        <w:t>)</w:t>
      </w:r>
      <w:r w:rsidR="00141E0F">
        <w:rPr>
          <w:rFonts w:hint="eastAsia"/>
        </w:rPr>
        <w:t>，可以</w:t>
      </w:r>
      <w:r w:rsidR="006C0146">
        <w:rPr>
          <w:rFonts w:hint="eastAsia"/>
        </w:rPr>
        <w:t>實現</w:t>
      </w:r>
      <w:r w:rsidR="00141E0F">
        <w:rPr>
          <w:rFonts w:hint="eastAsia"/>
        </w:rPr>
        <w:t>低成本的軌道</w:t>
      </w:r>
      <w:r w:rsidR="0067646F">
        <w:rPr>
          <w:rFonts w:hint="eastAsia"/>
        </w:rPr>
        <w:t>聯網</w:t>
      </w:r>
      <w:r w:rsidR="00141E0F">
        <w:rPr>
          <w:rFonts w:hint="eastAsia"/>
        </w:rPr>
        <w:t>監測模組。</w:t>
      </w:r>
    </w:p>
    <w:p w14:paraId="1C892C63" w14:textId="27E01F6F" w:rsidR="00C91E74" w:rsidRDefault="00C91E74" w:rsidP="00C7632B">
      <w:pPr>
        <w:pStyle w:val="aa"/>
        <w:numPr>
          <w:ilvl w:val="0"/>
          <w:numId w:val="1"/>
        </w:numPr>
        <w:ind w:leftChars="59" w:left="622" w:firstLineChars="0"/>
        <w:jc w:val="both"/>
      </w:pPr>
      <w:r>
        <w:rPr>
          <w:rFonts w:hint="eastAsia"/>
        </w:rPr>
        <w:t>Cat M1</w:t>
      </w:r>
      <w:r>
        <w:rPr>
          <w:rFonts w:hint="eastAsia"/>
        </w:rPr>
        <w:t>模組具有較高傳輸速率與低延遲的特性，適合應用於監測列車短時間產生大量數據的情境；</w:t>
      </w:r>
      <w:r>
        <w:t>XBee</w:t>
      </w:r>
      <w:r>
        <w:rPr>
          <w:rFonts w:hint="eastAsia"/>
        </w:rPr>
        <w:t>因須架設中繼站，所受限制較多且易受外在環境等因素影響，因此應用於軌道監測之效果有限。</w:t>
      </w:r>
    </w:p>
    <w:p w14:paraId="4FFBCB14" w14:textId="77777777" w:rsidR="00C91E74" w:rsidRPr="00713E8E" w:rsidRDefault="00C91E74" w:rsidP="00C7632B">
      <w:pPr>
        <w:ind w:leftChars="59" w:left="142" w:firstLineChars="83" w:firstLine="199"/>
      </w:pPr>
    </w:p>
    <w:p w14:paraId="09AA8CDE" w14:textId="02A2C560" w:rsidR="00C91E74" w:rsidRPr="009C7AA1" w:rsidRDefault="0067646F" w:rsidP="00C7632B">
      <w:pPr>
        <w:pStyle w:val="aa"/>
        <w:ind w:leftChars="259" w:left="622" w:firstLineChars="36" w:firstLine="86"/>
        <w:rPr>
          <w:b/>
          <w:bCs/>
        </w:rPr>
      </w:pPr>
      <w:r>
        <w:rPr>
          <w:rFonts w:hint="eastAsia"/>
          <w:b/>
          <w:bCs/>
        </w:rPr>
        <w:t>管理</w:t>
      </w:r>
      <w:r w:rsidR="00C91E74" w:rsidRPr="009C7AA1">
        <w:rPr>
          <w:rFonts w:hint="eastAsia"/>
          <w:b/>
          <w:bCs/>
        </w:rPr>
        <w:t>互動平台</w:t>
      </w:r>
    </w:p>
    <w:p w14:paraId="6EEAE8E0" w14:textId="77777777" w:rsidR="00C91E74" w:rsidRDefault="00C91E74" w:rsidP="00C7632B">
      <w:pPr>
        <w:pStyle w:val="aa"/>
        <w:numPr>
          <w:ilvl w:val="0"/>
          <w:numId w:val="1"/>
        </w:numPr>
        <w:ind w:leftChars="59" w:left="622" w:firstLineChars="0"/>
        <w:jc w:val="both"/>
      </w:pPr>
      <w:r>
        <w:rPr>
          <w:rFonts w:hint="eastAsia"/>
        </w:rPr>
        <w:t>利用</w:t>
      </w:r>
      <w:r>
        <w:t>Civil 3D</w:t>
      </w:r>
      <w:r>
        <w:rPr>
          <w:rFonts w:hint="eastAsia"/>
        </w:rPr>
        <w:t>建立軌道模型具有較高的效率。惟在輸出至</w:t>
      </w:r>
      <w:r>
        <w:t>Unity</w:t>
      </w:r>
      <w:r>
        <w:rPr>
          <w:rFonts w:hint="eastAsia"/>
        </w:rPr>
        <w:t>平台時需透過</w:t>
      </w:r>
      <w:r>
        <w:t>SketchUp</w:t>
      </w:r>
      <w:r>
        <w:rPr>
          <w:rFonts w:hint="eastAsia"/>
        </w:rPr>
        <w:t>等第三方軟體協助。</w:t>
      </w:r>
    </w:p>
    <w:p w14:paraId="44F4DD79" w14:textId="538EEF07" w:rsidR="00C91E74" w:rsidRDefault="00C91E74" w:rsidP="00C7632B">
      <w:pPr>
        <w:pStyle w:val="aa"/>
        <w:numPr>
          <w:ilvl w:val="0"/>
          <w:numId w:val="1"/>
        </w:numPr>
        <w:ind w:leftChars="59" w:left="622" w:firstLineChars="0"/>
        <w:jc w:val="both"/>
      </w:pPr>
      <w:r>
        <w:rPr>
          <w:rFonts w:hint="eastAsia"/>
        </w:rPr>
        <w:t>數據</w:t>
      </w:r>
      <w:r w:rsidR="00AA7466">
        <w:rPr>
          <w:rFonts w:hint="eastAsia"/>
        </w:rPr>
        <w:t>趨勢</w:t>
      </w:r>
      <w:r>
        <w:rPr>
          <w:rFonts w:hint="eastAsia"/>
        </w:rPr>
        <w:t>呈現於</w:t>
      </w:r>
      <w:r>
        <w:rPr>
          <w:rFonts w:hint="eastAsia"/>
        </w:rPr>
        <w:t>Unity</w:t>
      </w:r>
      <w:r>
        <w:rPr>
          <w:rFonts w:hint="eastAsia"/>
        </w:rPr>
        <w:t>互動平台，透過視覺化的圖表展示與狀態註記表單，可提升整體使用的互動性，</w:t>
      </w:r>
      <w:r w:rsidR="00A21214">
        <w:rPr>
          <w:rFonts w:hint="eastAsia"/>
        </w:rPr>
        <w:t>利於</w:t>
      </w:r>
      <w:r>
        <w:rPr>
          <w:rFonts w:hint="eastAsia"/>
        </w:rPr>
        <w:t>提供管理人員較直觀的管理方式。</w:t>
      </w:r>
    </w:p>
    <w:p w14:paraId="77AA012B" w14:textId="77777777" w:rsidR="00C91E74" w:rsidRPr="00A21214" w:rsidRDefault="00C91E74" w:rsidP="00C7632B">
      <w:pPr>
        <w:ind w:leftChars="59" w:left="142" w:firstLineChars="36" w:firstLine="86"/>
      </w:pPr>
    </w:p>
    <w:p w14:paraId="6BEC3828" w14:textId="3CE819CE" w:rsidR="00626EBF" w:rsidRPr="00243F4E" w:rsidRDefault="00432487" w:rsidP="00C7632B">
      <w:pPr>
        <w:ind w:leftChars="259" w:left="622" w:firstLineChars="36" w:firstLine="86"/>
        <w:rPr>
          <w:b/>
          <w:bCs/>
        </w:rPr>
      </w:pPr>
      <w:r w:rsidRPr="00243F4E">
        <w:rPr>
          <w:rFonts w:hint="eastAsia"/>
          <w:b/>
          <w:bCs/>
        </w:rPr>
        <w:t>狀態趨勢觀察</w:t>
      </w:r>
    </w:p>
    <w:p w14:paraId="3FC71017" w14:textId="77777777" w:rsidR="00365CBB" w:rsidRDefault="00365CBB" w:rsidP="00C7632B">
      <w:pPr>
        <w:pStyle w:val="aa"/>
        <w:numPr>
          <w:ilvl w:val="0"/>
          <w:numId w:val="1"/>
        </w:numPr>
        <w:ind w:leftChars="59" w:left="622"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5D1F23BB" w:rsidR="00243F4E" w:rsidRDefault="00243F4E" w:rsidP="00C7632B">
      <w:pPr>
        <w:pStyle w:val="aa"/>
        <w:numPr>
          <w:ilvl w:val="0"/>
          <w:numId w:val="1"/>
        </w:numPr>
        <w:ind w:leftChars="59" w:left="622" w:firstLineChars="0"/>
        <w:jc w:val="both"/>
      </w:pPr>
      <w:r w:rsidRPr="00243F4E">
        <w:rPr>
          <w:rFonts w:hint="eastAsia"/>
        </w:rPr>
        <w:t>三班車的動態橫向阻力呈現微幅上升的趨勢，</w:t>
      </w:r>
      <w:r w:rsidR="0025284C">
        <w:rPr>
          <w:rFonts w:hint="eastAsia"/>
        </w:rPr>
        <w:t>以區間車上升較明顯</w:t>
      </w:r>
      <w:r w:rsidR="00911C3A">
        <w:rPr>
          <w:rFonts w:hint="eastAsia"/>
        </w:rPr>
        <w:t>；</w:t>
      </w:r>
      <w:r w:rsidRPr="00243F4E">
        <w:rPr>
          <w:rFonts w:hint="eastAsia"/>
        </w:rPr>
        <w:t>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瑪呈現下降趨勢</w:t>
      </w:r>
      <w:r w:rsidRPr="00243F4E">
        <w:rPr>
          <w:rFonts w:hint="eastAsia"/>
        </w:rPr>
        <w:t>。</w:t>
      </w:r>
    </w:p>
    <w:p w14:paraId="4360D6C5" w14:textId="74669711" w:rsidR="00B75CE9" w:rsidRDefault="00A21214" w:rsidP="00C7632B">
      <w:pPr>
        <w:pStyle w:val="aa"/>
        <w:numPr>
          <w:ilvl w:val="0"/>
          <w:numId w:val="1"/>
        </w:numPr>
        <w:ind w:leftChars="59" w:left="622" w:firstLineChars="0"/>
        <w:jc w:val="both"/>
      </w:pPr>
      <w:r>
        <w:rPr>
          <w:rFonts w:hint="eastAsia"/>
        </w:rPr>
        <w:t>研究</w:t>
      </w:r>
      <w:r w:rsidR="00B75CE9">
        <w:rPr>
          <w:rFonts w:hint="eastAsia"/>
        </w:rPr>
        <w:t>發現</w:t>
      </w:r>
      <w:r w:rsidR="00365CBB">
        <w:rPr>
          <w:rFonts w:hint="eastAsia"/>
        </w:rPr>
        <w:t>列車通過</w:t>
      </w:r>
      <w:r>
        <w:rPr>
          <w:rFonts w:hint="eastAsia"/>
        </w:rPr>
        <w:t>該路段是</w:t>
      </w:r>
      <w:r w:rsidR="00B75CE9">
        <w:rPr>
          <w:rFonts w:hint="eastAsia"/>
        </w:rPr>
        <w:t>產生向心加速度</w:t>
      </w:r>
      <w:r>
        <w:rPr>
          <w:rFonts w:hint="eastAsia"/>
        </w:rPr>
        <w:t>，致</w:t>
      </w:r>
      <w:r w:rsidR="00B75CE9">
        <w:rPr>
          <w:rFonts w:hint="eastAsia"/>
        </w:rPr>
        <w:t>使外軌量</w:t>
      </w:r>
      <w:r w:rsidR="00911C3A">
        <w:rPr>
          <w:rFonts w:hint="eastAsia"/>
        </w:rPr>
        <w:t>得</w:t>
      </w:r>
      <w:r w:rsidR="00B75CE9">
        <w:rPr>
          <w:rFonts w:hint="eastAsia"/>
        </w:rPr>
        <w:t>數值偏小，如</w:t>
      </w:r>
      <w:r w:rsidR="00E3773E">
        <w:rPr>
          <w:rFonts w:hint="eastAsia"/>
        </w:rPr>
        <w:t>能</w:t>
      </w:r>
      <w:r w:rsidR="00B75CE9">
        <w:rPr>
          <w:rFonts w:hint="eastAsia"/>
        </w:rPr>
        <w:lastRenderedPageBreak/>
        <w:t>於內軌側</w:t>
      </w:r>
      <w:r w:rsidR="00E3773E">
        <w:rPr>
          <w:rFonts w:hint="eastAsia"/>
        </w:rPr>
        <w:t>也</w:t>
      </w:r>
      <w:r w:rsidR="00B75CE9">
        <w:rPr>
          <w:rFonts w:hint="eastAsia"/>
        </w:rPr>
        <w:t>裝置</w:t>
      </w:r>
      <w:r w:rsidR="00E3773E">
        <w:rPr>
          <w:rFonts w:hint="eastAsia"/>
        </w:rPr>
        <w:t>感測模組</w:t>
      </w:r>
      <w:r w:rsidR="00B75CE9">
        <w:rPr>
          <w:rFonts w:hint="eastAsia"/>
        </w:rPr>
        <w:t>，則可以得到較全面的數據。</w:t>
      </w:r>
    </w:p>
    <w:p w14:paraId="090C8F3B" w14:textId="1440A188" w:rsidR="00432487" w:rsidRDefault="00432487" w:rsidP="00C7632B">
      <w:pPr>
        <w:ind w:leftChars="59" w:left="142" w:firstLineChars="36" w:firstLine="86"/>
      </w:pPr>
    </w:p>
    <w:p w14:paraId="0E819568" w14:textId="014BF095" w:rsidR="009C7AA1" w:rsidRPr="009C7AA1" w:rsidRDefault="009C7AA1" w:rsidP="00C7632B">
      <w:pPr>
        <w:ind w:leftChars="259" w:left="622" w:firstLineChars="36" w:firstLine="86"/>
        <w:rPr>
          <w:b/>
          <w:bCs/>
        </w:rPr>
      </w:pPr>
      <w:r w:rsidRPr="009C7AA1">
        <w:rPr>
          <w:rFonts w:hint="eastAsia"/>
          <w:b/>
          <w:bCs/>
        </w:rPr>
        <w:t>後續應用</w:t>
      </w:r>
    </w:p>
    <w:p w14:paraId="5137A16F" w14:textId="1D6E8ADE" w:rsidR="00473CE3" w:rsidRDefault="009C7AA1" w:rsidP="00C7632B">
      <w:pPr>
        <w:pStyle w:val="aa"/>
        <w:numPr>
          <w:ilvl w:val="0"/>
          <w:numId w:val="1"/>
        </w:numPr>
        <w:ind w:leftChars="59" w:left="622" w:firstLineChars="0"/>
        <w:jc w:val="both"/>
      </w:pPr>
      <w:r>
        <w:rPr>
          <w:rFonts w:hint="eastAsia"/>
        </w:rPr>
        <w:t>建議於</w:t>
      </w:r>
      <w:r w:rsidR="001211E6">
        <w:rPr>
          <w:rFonts w:hint="eastAsia"/>
        </w:rPr>
        <w:t>各種線形</w:t>
      </w:r>
      <w:r>
        <w:rPr>
          <w:rFonts w:hint="eastAsia"/>
        </w:rPr>
        <w:t>路段佈設</w:t>
      </w:r>
      <w:r w:rsidR="001211E6">
        <w:rPr>
          <w:rFonts w:hint="eastAsia"/>
        </w:rPr>
        <w:t>監測</w:t>
      </w:r>
      <w:r>
        <w:rPr>
          <w:rFonts w:hint="eastAsia"/>
        </w:rPr>
        <w:t>模組，如能於其他小半徑路段量測則較能進一步看出曲率半徑對道碴阻力之影響</w:t>
      </w:r>
      <w:r w:rsidR="00AD7022">
        <w:rPr>
          <w:rFonts w:hint="eastAsia"/>
        </w:rPr>
        <w:t>。</w:t>
      </w:r>
    </w:p>
    <w:p w14:paraId="7B74CCF7" w14:textId="0D104D70" w:rsidR="003E520D" w:rsidRDefault="003E520D" w:rsidP="00C7632B">
      <w:pPr>
        <w:pStyle w:val="aa"/>
        <w:numPr>
          <w:ilvl w:val="0"/>
          <w:numId w:val="1"/>
        </w:numPr>
        <w:ind w:leftChars="59" w:left="622" w:firstLineChars="0"/>
        <w:jc w:val="both"/>
      </w:pPr>
      <w:r>
        <w:rPr>
          <w:rFonts w:hint="eastAsia"/>
        </w:rPr>
        <w:t>建議監測模組增加雷射測距或是超音波模組，當偵測到有列車通過時才啟動監測，可提高判斷有無列車通過的效率及減少資料後處理作業量。</w:t>
      </w:r>
    </w:p>
    <w:p w14:paraId="1512A432" w14:textId="77777777" w:rsidR="0067646F" w:rsidRDefault="0067646F" w:rsidP="0067646F">
      <w:pPr>
        <w:pStyle w:val="aa"/>
        <w:numPr>
          <w:ilvl w:val="0"/>
          <w:numId w:val="1"/>
        </w:numPr>
        <w:ind w:leftChars="59" w:left="622" w:firstLineChars="0"/>
        <w:jc w:val="both"/>
      </w:pPr>
      <w:r>
        <w:rPr>
          <w:rFonts w:hint="eastAsia"/>
        </w:rPr>
        <w:t>狀態註記表單</w:t>
      </w:r>
      <w:r w:rsidRPr="009C7AA1">
        <w:rPr>
          <w:rFonts w:hint="eastAsia"/>
        </w:rPr>
        <w:t>可以考量與雲端資料庫連接，能夠讓養護管理人員輸入更多資訊並且能使資訊方便儲存與供日後分享使用。</w:t>
      </w:r>
    </w:p>
    <w:p w14:paraId="2CCDA28C" w14:textId="59622750" w:rsidR="009C7AA1" w:rsidRPr="00EF79FF" w:rsidRDefault="009C7AA1" w:rsidP="00C7632B">
      <w:pPr>
        <w:pStyle w:val="aa"/>
        <w:numPr>
          <w:ilvl w:val="0"/>
          <w:numId w:val="1"/>
        </w:numPr>
        <w:ind w:leftChars="59" w:left="622" w:firstLineChars="0"/>
        <w:jc w:val="both"/>
      </w:pPr>
      <w:r>
        <w:rPr>
          <w:rFonts w:hint="eastAsia"/>
        </w:rPr>
        <w:t>建議後續可導入</w:t>
      </w:r>
      <w:r w:rsidRPr="002873E2">
        <w:t>Microsoft HoloLens</w:t>
      </w:r>
      <w:r>
        <w:rPr>
          <w:rFonts w:hint="eastAsia"/>
        </w:rPr>
        <w:t>與</w:t>
      </w:r>
      <w:r>
        <w:rPr>
          <w:rFonts w:hint="eastAsia"/>
        </w:rPr>
        <w:t>H</w:t>
      </w:r>
      <w:r>
        <w:t>TC Vive</w:t>
      </w:r>
      <w:r>
        <w:rPr>
          <w:rFonts w:hint="eastAsia"/>
        </w:rPr>
        <w:t>等穿戴裝置，結合虛擬實境與擴增實境等技術，使該互動介面能達到實虛整合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rsidP="00C7632B">
      <w:pPr>
        <w:widowControl/>
        <w:spacing w:line="240" w:lineRule="auto"/>
        <w:ind w:leftChars="59" w:left="142" w:firstLineChars="36" w:firstLine="86"/>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84" w:name="_Toc107613036"/>
      <w:r>
        <w:rPr>
          <w:rFonts w:hint="eastAsia"/>
        </w:rPr>
        <w:t>參考文獻</w:t>
      </w:r>
      <w:bookmarkEnd w:id="1884"/>
    </w:p>
    <w:p w14:paraId="5CA0A55A" w14:textId="77777777" w:rsidR="00240D72" w:rsidRPr="00240D72" w:rsidRDefault="00C12F2B" w:rsidP="00240D72">
      <w:pPr>
        <w:pStyle w:val="EndNoteBibliography"/>
        <w:ind w:left="480" w:firstLine="480"/>
        <w:rPr>
          <w:rFonts w:hint="eastAsia"/>
        </w:rPr>
      </w:pPr>
      <w:r>
        <w:fldChar w:fldCharType="begin"/>
      </w:r>
      <w:r>
        <w:instrText xml:space="preserve"> ADDIN EN.REFLIST </w:instrText>
      </w:r>
      <w:r>
        <w:fldChar w:fldCharType="separate"/>
      </w:r>
      <w:r w:rsidR="00240D72" w:rsidRPr="00240D72">
        <w:rPr>
          <w:rFonts w:hint="eastAsia"/>
        </w:rPr>
        <w:t>[1]</w:t>
      </w:r>
      <w:r w:rsidR="00240D72" w:rsidRPr="00240D72">
        <w:rPr>
          <w:rFonts w:hint="eastAsia"/>
        </w:rPr>
        <w:tab/>
      </w:r>
      <w:r w:rsidR="00240D72" w:rsidRPr="00240D72">
        <w:rPr>
          <w:rFonts w:hint="eastAsia"/>
        </w:rPr>
        <w:t>黃民仁、張欽亮</w:t>
      </w:r>
      <w:r w:rsidR="00240D72" w:rsidRPr="00240D72">
        <w:rPr>
          <w:rFonts w:hint="eastAsia"/>
        </w:rPr>
        <w:t xml:space="preserve">, </w:t>
      </w:r>
      <w:r w:rsidR="00240D72" w:rsidRPr="00240D72">
        <w:rPr>
          <w:rFonts w:hint="eastAsia"/>
          <w:i/>
        </w:rPr>
        <w:t>新世紀鐵路工程學</w:t>
      </w:r>
      <w:r w:rsidR="00240D72" w:rsidRPr="00240D72">
        <w:rPr>
          <w:rFonts w:hint="eastAsia"/>
        </w:rPr>
        <w:t xml:space="preserve">. </w:t>
      </w:r>
      <w:r w:rsidR="00240D72" w:rsidRPr="00240D72">
        <w:rPr>
          <w:rFonts w:hint="eastAsia"/>
        </w:rPr>
        <w:t>台北市</w:t>
      </w:r>
      <w:r w:rsidR="00240D72" w:rsidRPr="00240D72">
        <w:rPr>
          <w:rFonts w:hint="eastAsia"/>
        </w:rPr>
        <w:t xml:space="preserve">: </w:t>
      </w:r>
      <w:r w:rsidR="00240D72" w:rsidRPr="00240D72">
        <w:rPr>
          <w:rFonts w:hint="eastAsia"/>
        </w:rPr>
        <w:t>文笙書局</w:t>
      </w:r>
      <w:r w:rsidR="00240D72" w:rsidRPr="00240D72">
        <w:rPr>
          <w:rFonts w:hint="eastAsia"/>
        </w:rPr>
        <w:t>, 2007.</w:t>
      </w:r>
    </w:p>
    <w:p w14:paraId="4FE6F0B6" w14:textId="77777777" w:rsidR="00240D72" w:rsidRPr="00240D72" w:rsidRDefault="00240D72" w:rsidP="00240D72">
      <w:pPr>
        <w:pStyle w:val="EndNoteBibliography"/>
        <w:ind w:left="480" w:firstLine="480"/>
        <w:rPr>
          <w:rFonts w:hint="eastAsia"/>
        </w:rPr>
      </w:pPr>
      <w:r w:rsidRPr="00240D72">
        <w:rPr>
          <w:rFonts w:hint="eastAsia"/>
        </w:rPr>
        <w:t>[2]</w:t>
      </w:r>
      <w:r w:rsidRPr="00240D72">
        <w:rPr>
          <w:rFonts w:hint="eastAsia"/>
        </w:rPr>
        <w:tab/>
      </w:r>
      <w:r w:rsidRPr="00240D72">
        <w:rPr>
          <w:rFonts w:hint="eastAsia"/>
        </w:rPr>
        <w:t>交通部</w:t>
      </w:r>
      <w:r w:rsidRPr="00240D72">
        <w:rPr>
          <w:rFonts w:hint="eastAsia"/>
        </w:rPr>
        <w:t>.  "</w:t>
      </w:r>
      <w:r w:rsidRPr="00240D72">
        <w:rPr>
          <w:rFonts w:hint="eastAsia"/>
          <w:i/>
        </w:rPr>
        <w:t>1067</w:t>
      </w:r>
      <w:r w:rsidRPr="00240D72">
        <w:rPr>
          <w:rFonts w:hint="eastAsia"/>
          <w:i/>
        </w:rPr>
        <w:t>公厘軌距鐵路長焊鋼軌舖設及養護規範</w:t>
      </w:r>
      <w:r w:rsidRPr="00240D72">
        <w:rPr>
          <w:rFonts w:hint="eastAsia"/>
        </w:rPr>
        <w:t>." 2018.</w:t>
      </w:r>
    </w:p>
    <w:p w14:paraId="38FDFA62" w14:textId="77777777" w:rsidR="00240D72" w:rsidRPr="00240D72" w:rsidRDefault="00240D72" w:rsidP="00240D72">
      <w:pPr>
        <w:pStyle w:val="EndNoteBibliography"/>
        <w:ind w:left="480" w:firstLine="480"/>
        <w:rPr>
          <w:rFonts w:hint="eastAsia"/>
        </w:rPr>
      </w:pPr>
      <w:r w:rsidRPr="00240D72">
        <w:rPr>
          <w:rFonts w:hint="eastAsia"/>
        </w:rPr>
        <w:t>[3]</w:t>
      </w:r>
      <w:r w:rsidRPr="00240D72">
        <w:rPr>
          <w:rFonts w:hint="eastAsia"/>
        </w:rPr>
        <w:tab/>
      </w:r>
      <w:r w:rsidRPr="00240D72">
        <w:rPr>
          <w:rFonts w:hint="eastAsia"/>
        </w:rPr>
        <w:t>交通部</w:t>
      </w:r>
      <w:r w:rsidRPr="00240D72">
        <w:rPr>
          <w:rFonts w:hint="eastAsia"/>
        </w:rPr>
        <w:t>.  "</w:t>
      </w:r>
      <w:r w:rsidRPr="00240D72">
        <w:rPr>
          <w:rFonts w:hint="eastAsia"/>
          <w:i/>
        </w:rPr>
        <w:t>1067mm</w:t>
      </w:r>
      <w:r w:rsidRPr="00240D72">
        <w:rPr>
          <w:rFonts w:hint="eastAsia"/>
          <w:i/>
        </w:rPr>
        <w:t>軌距軌道養護檢查規範</w:t>
      </w:r>
      <w:r w:rsidRPr="00240D72">
        <w:rPr>
          <w:rFonts w:hint="eastAsia"/>
        </w:rPr>
        <w:t>." 2021.</w:t>
      </w:r>
    </w:p>
    <w:p w14:paraId="50F1556A" w14:textId="77777777" w:rsidR="00240D72" w:rsidRPr="00240D72" w:rsidRDefault="00240D72" w:rsidP="00240D72">
      <w:pPr>
        <w:pStyle w:val="EndNoteBibliography"/>
        <w:ind w:left="480" w:firstLine="480"/>
        <w:rPr>
          <w:rFonts w:hint="eastAsia"/>
        </w:rPr>
      </w:pPr>
      <w:r w:rsidRPr="00240D72">
        <w:rPr>
          <w:rFonts w:hint="eastAsia"/>
        </w:rPr>
        <w:t>[4]</w:t>
      </w:r>
      <w:r w:rsidRPr="00240D72">
        <w:rPr>
          <w:rFonts w:hint="eastAsia"/>
        </w:rPr>
        <w:tab/>
      </w:r>
      <w:r w:rsidRPr="00240D72">
        <w:rPr>
          <w:rFonts w:hint="eastAsia"/>
        </w:rPr>
        <w:t>張泰源</w:t>
      </w:r>
      <w:r w:rsidRPr="00240D72">
        <w:rPr>
          <w:rFonts w:hint="eastAsia"/>
        </w:rPr>
        <w:t>, "IoT</w:t>
      </w:r>
      <w:r w:rsidRPr="00240D72">
        <w:rPr>
          <w:rFonts w:hint="eastAsia"/>
        </w:rPr>
        <w:t>技術於工程管理之應用</w:t>
      </w:r>
      <w:r w:rsidRPr="00240D72">
        <w:rPr>
          <w:rFonts w:hint="eastAsia"/>
        </w:rPr>
        <w:t xml:space="preserve">," </w:t>
      </w:r>
      <w:r w:rsidRPr="00240D72">
        <w:rPr>
          <w:rFonts w:hint="eastAsia"/>
          <w:i/>
        </w:rPr>
        <w:t>中鼎集團電子報</w:t>
      </w:r>
      <w:r w:rsidRPr="00240D72">
        <w:rPr>
          <w:rFonts w:hint="eastAsia"/>
          <w:i/>
        </w:rPr>
        <w:t xml:space="preserve">, </w:t>
      </w:r>
      <w:r w:rsidRPr="00240D72">
        <w:rPr>
          <w:rFonts w:hint="eastAsia"/>
        </w:rPr>
        <w:t>vol. 468, 2021.</w:t>
      </w:r>
    </w:p>
    <w:p w14:paraId="5B0B9AE3" w14:textId="77777777" w:rsidR="00240D72" w:rsidRPr="00240D72" w:rsidRDefault="00240D72" w:rsidP="00240D72">
      <w:pPr>
        <w:pStyle w:val="EndNoteBibliography"/>
        <w:ind w:left="480" w:firstLine="480"/>
        <w:rPr>
          <w:rFonts w:hint="eastAsia"/>
        </w:rPr>
      </w:pPr>
      <w:r w:rsidRPr="00240D72">
        <w:rPr>
          <w:rFonts w:hint="eastAsia"/>
        </w:rPr>
        <w:t>[5]</w:t>
      </w:r>
      <w:r w:rsidRPr="00240D72">
        <w:rPr>
          <w:rFonts w:hint="eastAsia"/>
        </w:rPr>
        <w:tab/>
      </w:r>
      <w:r w:rsidRPr="00240D72">
        <w:rPr>
          <w:rFonts w:hint="eastAsia"/>
        </w:rPr>
        <w:t>林暐力</w:t>
      </w:r>
      <w:r w:rsidRPr="00240D72">
        <w:rPr>
          <w:rFonts w:hint="eastAsia"/>
        </w:rPr>
        <w:t>, "</w:t>
      </w:r>
      <w:r w:rsidRPr="00240D72">
        <w:rPr>
          <w:rFonts w:hint="eastAsia"/>
        </w:rPr>
        <w:t>低成本三軸加速規應用於橋梁安全監測可行性之評估</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營建工程系</w:t>
      </w:r>
      <w:r w:rsidRPr="00240D72">
        <w:rPr>
          <w:rFonts w:hint="eastAsia"/>
        </w:rPr>
        <w:t xml:space="preserve">, </w:t>
      </w:r>
      <w:r w:rsidRPr="00240D72">
        <w:rPr>
          <w:rFonts w:hint="eastAsia"/>
        </w:rPr>
        <w:t>國立臺灣科技大學</w:t>
      </w:r>
      <w:r w:rsidRPr="00240D72">
        <w:rPr>
          <w:rFonts w:hint="eastAsia"/>
        </w:rPr>
        <w:t xml:space="preserve">, </w:t>
      </w:r>
      <w:r w:rsidRPr="00240D72">
        <w:rPr>
          <w:rFonts w:hint="eastAsia"/>
        </w:rPr>
        <w:t>台北市</w:t>
      </w:r>
      <w:r w:rsidRPr="00240D72">
        <w:rPr>
          <w:rFonts w:hint="eastAsia"/>
        </w:rPr>
        <w:t xml:space="preserve">, 2018. </w:t>
      </w:r>
    </w:p>
    <w:p w14:paraId="7ED2EDBB" w14:textId="77777777" w:rsidR="00240D72" w:rsidRPr="00240D72" w:rsidRDefault="00240D72" w:rsidP="00240D72">
      <w:pPr>
        <w:pStyle w:val="EndNoteBibliography"/>
        <w:ind w:left="480" w:firstLine="480"/>
        <w:rPr>
          <w:rFonts w:hint="eastAsia"/>
        </w:rPr>
      </w:pPr>
      <w:r w:rsidRPr="00240D72">
        <w:rPr>
          <w:rFonts w:hint="eastAsia"/>
        </w:rPr>
        <w:t>[6]</w:t>
      </w:r>
      <w:r w:rsidRPr="00240D72">
        <w:rPr>
          <w:rFonts w:hint="eastAsia"/>
        </w:rPr>
        <w:tab/>
      </w:r>
      <w:r w:rsidRPr="00240D72">
        <w:rPr>
          <w:rFonts w:hint="eastAsia"/>
        </w:rPr>
        <w:t>李艾璉</w:t>
      </w:r>
      <w:r w:rsidRPr="00240D72">
        <w:rPr>
          <w:rFonts w:hint="eastAsia"/>
        </w:rPr>
        <w:t>, "</w:t>
      </w:r>
      <w:r w:rsidRPr="00240D72">
        <w:rPr>
          <w:rFonts w:hint="eastAsia"/>
        </w:rPr>
        <w:t>結合</w:t>
      </w:r>
      <w:r w:rsidRPr="00240D72">
        <w:rPr>
          <w:rFonts w:hint="eastAsia"/>
        </w:rPr>
        <w:t>Arduino</w:t>
      </w:r>
      <w:r w:rsidRPr="00240D72">
        <w:rPr>
          <w:rFonts w:hint="eastAsia"/>
        </w:rPr>
        <w:t>與舒適度指標於</w:t>
      </w:r>
      <w:r w:rsidRPr="00240D72">
        <w:rPr>
          <w:rFonts w:hint="eastAsia"/>
        </w:rPr>
        <w:t>Revit</w:t>
      </w:r>
      <w:r w:rsidRPr="00240D72">
        <w:rPr>
          <w:rFonts w:hint="eastAsia"/>
        </w:rPr>
        <w:t>平台之展示</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土木工程系所</w:t>
      </w:r>
      <w:r w:rsidRPr="00240D72">
        <w:rPr>
          <w:rFonts w:hint="eastAsia"/>
        </w:rPr>
        <w:t xml:space="preserve">, </w:t>
      </w:r>
      <w:r w:rsidRPr="00240D72">
        <w:rPr>
          <w:rFonts w:hint="eastAsia"/>
        </w:rPr>
        <w:t>國立交通大學</w:t>
      </w:r>
      <w:r w:rsidRPr="00240D72">
        <w:rPr>
          <w:rFonts w:hint="eastAsia"/>
        </w:rPr>
        <w:t xml:space="preserve">, 2020. </w:t>
      </w:r>
    </w:p>
    <w:p w14:paraId="2EBA5BBD" w14:textId="77777777" w:rsidR="00240D72" w:rsidRPr="00240D72" w:rsidRDefault="00240D72" w:rsidP="00240D72">
      <w:pPr>
        <w:pStyle w:val="EndNoteBibliography"/>
        <w:ind w:left="480" w:firstLine="480"/>
        <w:rPr>
          <w:rFonts w:hint="eastAsia"/>
        </w:rPr>
      </w:pPr>
      <w:r w:rsidRPr="00240D72">
        <w:rPr>
          <w:rFonts w:hint="eastAsia"/>
        </w:rPr>
        <w:t>[7]</w:t>
      </w:r>
      <w:r w:rsidRPr="00240D72">
        <w:rPr>
          <w:rFonts w:hint="eastAsia"/>
        </w:rPr>
        <w:tab/>
      </w:r>
      <w:r w:rsidRPr="00240D72">
        <w:rPr>
          <w:rFonts w:hint="eastAsia"/>
        </w:rPr>
        <w:t>呂欣倫</w:t>
      </w:r>
      <w:r w:rsidRPr="00240D72">
        <w:rPr>
          <w:rFonts w:hint="eastAsia"/>
        </w:rPr>
        <w:t>, "</w:t>
      </w:r>
      <w:r w:rsidRPr="00240D72">
        <w:rPr>
          <w:rFonts w:hint="eastAsia"/>
        </w:rPr>
        <w:t>結合</w:t>
      </w:r>
      <w:r w:rsidRPr="00240D72">
        <w:rPr>
          <w:rFonts w:hint="eastAsia"/>
        </w:rPr>
        <w:t>BIM</w:t>
      </w:r>
      <w:r w:rsidRPr="00240D72">
        <w:rPr>
          <w:rFonts w:hint="eastAsia"/>
        </w:rPr>
        <w:t>與</w:t>
      </w:r>
      <w:r w:rsidRPr="00240D72">
        <w:rPr>
          <w:rFonts w:hint="eastAsia"/>
        </w:rPr>
        <w:t>Unity</w:t>
      </w:r>
      <w:r w:rsidRPr="00240D72">
        <w:rPr>
          <w:rFonts w:hint="eastAsia"/>
        </w:rPr>
        <w:t>技術互動式呈現住家節電樣式與教育</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土木工程學系</w:t>
      </w:r>
      <w:r w:rsidRPr="00240D72">
        <w:rPr>
          <w:rFonts w:hint="eastAsia"/>
        </w:rPr>
        <w:t xml:space="preserve">, </w:t>
      </w:r>
      <w:r w:rsidRPr="00240D72">
        <w:rPr>
          <w:rFonts w:hint="eastAsia"/>
        </w:rPr>
        <w:t>國立中央大學</w:t>
      </w:r>
      <w:r w:rsidRPr="00240D72">
        <w:rPr>
          <w:rFonts w:hint="eastAsia"/>
        </w:rPr>
        <w:t xml:space="preserve">, </w:t>
      </w:r>
      <w:r w:rsidRPr="00240D72">
        <w:rPr>
          <w:rFonts w:hint="eastAsia"/>
        </w:rPr>
        <w:t>桃園市</w:t>
      </w:r>
      <w:r w:rsidRPr="00240D72">
        <w:rPr>
          <w:rFonts w:hint="eastAsia"/>
        </w:rPr>
        <w:t xml:space="preserve">, 2016. </w:t>
      </w:r>
    </w:p>
    <w:p w14:paraId="1AD8B1C1" w14:textId="74AC8621" w:rsidR="00240D72" w:rsidRPr="00240D72" w:rsidRDefault="00240D72" w:rsidP="00240D72">
      <w:pPr>
        <w:pStyle w:val="EndNoteBibliography"/>
        <w:ind w:left="480" w:firstLine="480"/>
      </w:pPr>
      <w:r w:rsidRPr="00240D72">
        <w:t>[8]</w:t>
      </w:r>
      <w:r w:rsidRPr="00240D72">
        <w:tab/>
        <w:t xml:space="preserve">"Tengo Interactive VR Training Solutions for Russian Railways." </w:t>
      </w:r>
      <w:hyperlink r:id="rId135" w:history="1">
        <w:r w:rsidRPr="00240D72">
          <w:rPr>
            <w:rStyle w:val="ab"/>
          </w:rPr>
          <w:t>https://www.youtube.com/watch?v=_10mU0NES5U&amp;ab_channel=TengoInteractive</w:t>
        </w:r>
      </w:hyperlink>
      <w:r w:rsidRPr="00240D72">
        <w:t>.</w:t>
      </w:r>
    </w:p>
    <w:p w14:paraId="4447930E" w14:textId="77777777" w:rsidR="00240D72" w:rsidRPr="00240D72" w:rsidRDefault="00240D72" w:rsidP="00240D72">
      <w:pPr>
        <w:pStyle w:val="EndNoteBibliography"/>
        <w:ind w:left="480" w:firstLine="480"/>
        <w:rPr>
          <w:rFonts w:hint="eastAsia"/>
        </w:rPr>
      </w:pPr>
      <w:r w:rsidRPr="00240D72">
        <w:rPr>
          <w:rFonts w:hint="eastAsia"/>
        </w:rPr>
        <w:t>[9]</w:t>
      </w:r>
      <w:r w:rsidRPr="00240D72">
        <w:rPr>
          <w:rFonts w:hint="eastAsia"/>
        </w:rPr>
        <w:tab/>
      </w:r>
      <w:r w:rsidRPr="00240D72">
        <w:rPr>
          <w:rFonts w:hint="eastAsia"/>
        </w:rPr>
        <w:t>陳沛璇</w:t>
      </w:r>
      <w:r w:rsidRPr="00240D72">
        <w:rPr>
          <w:rFonts w:hint="eastAsia"/>
        </w:rPr>
        <w:t>, "</w:t>
      </w:r>
      <w:r w:rsidRPr="00240D72">
        <w:rPr>
          <w:rFonts w:hint="eastAsia"/>
        </w:rPr>
        <w:t>利用虛擬實境訓練工程師指揮鋼構組立之作業</w:t>
      </w:r>
      <w:r w:rsidRPr="00240D72">
        <w:rPr>
          <w:rFonts w:hint="eastAsia"/>
        </w:rPr>
        <w:t>-</w:t>
      </w:r>
      <w:r w:rsidRPr="00240D72">
        <w:rPr>
          <w:rFonts w:hint="eastAsia"/>
        </w:rPr>
        <w:t>以山月吊橋為例</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土木工程學系</w:t>
      </w:r>
      <w:r w:rsidRPr="00240D72">
        <w:rPr>
          <w:rFonts w:hint="eastAsia"/>
        </w:rPr>
        <w:t xml:space="preserve">, </w:t>
      </w:r>
      <w:r w:rsidRPr="00240D72">
        <w:rPr>
          <w:rFonts w:hint="eastAsia"/>
        </w:rPr>
        <w:t>國立成功大學</w:t>
      </w:r>
      <w:r w:rsidRPr="00240D72">
        <w:rPr>
          <w:rFonts w:hint="eastAsia"/>
        </w:rPr>
        <w:t xml:space="preserve">, </w:t>
      </w:r>
      <w:r w:rsidRPr="00240D72">
        <w:rPr>
          <w:rFonts w:hint="eastAsia"/>
        </w:rPr>
        <w:t>台南市</w:t>
      </w:r>
      <w:r w:rsidRPr="00240D72">
        <w:rPr>
          <w:rFonts w:hint="eastAsia"/>
        </w:rPr>
        <w:t xml:space="preserve">, 2021. </w:t>
      </w:r>
    </w:p>
    <w:p w14:paraId="557FC50F" w14:textId="10609162" w:rsidR="00240D72" w:rsidRPr="00240D72" w:rsidRDefault="00240D72" w:rsidP="00240D72">
      <w:pPr>
        <w:pStyle w:val="EndNoteBibliography"/>
        <w:ind w:left="480" w:firstLine="480"/>
      </w:pPr>
      <w:r w:rsidRPr="00240D72">
        <w:t>[10]</w:t>
      </w:r>
      <w:r w:rsidRPr="00240D72">
        <w:tab/>
        <w:t xml:space="preserve">A. Nikitin, N. Reshetnikova, I. Sitnikov, and O. Karelova, "VR Training for Railway Wagons Maintenance: architecture and implementation," </w:t>
      </w:r>
      <w:r w:rsidRPr="00240D72">
        <w:rPr>
          <w:i/>
        </w:rPr>
        <w:t xml:space="preserve">Procedia Computer Science, </w:t>
      </w:r>
      <w:r w:rsidRPr="00240D72">
        <w:t xml:space="preserve">vol. 176, pp. 622-631, 2020/01/01/ 2020, doi: </w:t>
      </w:r>
      <w:hyperlink r:id="rId136" w:history="1">
        <w:r w:rsidRPr="00240D72">
          <w:rPr>
            <w:rStyle w:val="ab"/>
          </w:rPr>
          <w:t>https://doi.org/10.1016/j.procs.2020.08.064</w:t>
        </w:r>
      </w:hyperlink>
      <w:r w:rsidRPr="00240D72">
        <w:t>.</w:t>
      </w:r>
    </w:p>
    <w:p w14:paraId="64948A7B" w14:textId="154F779B" w:rsidR="00240D72" w:rsidRPr="00240D72" w:rsidRDefault="00240D72" w:rsidP="00240D72">
      <w:pPr>
        <w:pStyle w:val="EndNoteBibliography"/>
        <w:ind w:left="480" w:firstLine="480"/>
      </w:pPr>
      <w:r w:rsidRPr="00240D72">
        <w:rPr>
          <w:rFonts w:hint="eastAsia"/>
        </w:rPr>
        <w:t>[11]</w:t>
      </w:r>
      <w:r w:rsidRPr="00240D72">
        <w:rPr>
          <w:rFonts w:hint="eastAsia"/>
        </w:rPr>
        <w:tab/>
      </w:r>
      <w:r w:rsidRPr="00240D72">
        <w:rPr>
          <w:rFonts w:hint="eastAsia"/>
        </w:rPr>
        <w:t>台灣物聯科技</w:t>
      </w:r>
      <w:r w:rsidRPr="00240D72">
        <w:rPr>
          <w:rFonts w:hint="eastAsia"/>
        </w:rPr>
        <w:t>. "Arduino</w:t>
      </w:r>
      <w:r w:rsidRPr="00240D72">
        <w:rPr>
          <w:rFonts w:hint="eastAsia"/>
        </w:rPr>
        <w:t>與樹莓派哪款開發板更適合你</w:t>
      </w:r>
      <w:r w:rsidRPr="00240D72">
        <w:rPr>
          <w:rFonts w:hint="eastAsia"/>
        </w:rPr>
        <w:t xml:space="preserve">." </w:t>
      </w:r>
      <w:hyperlink r:id="rId137" w:history="1">
        <w:r w:rsidRPr="00240D72">
          <w:rPr>
            <w:rStyle w:val="ab"/>
            <w:rFonts w:hint="eastAsia"/>
          </w:rPr>
          <w:t>https://www.taiwaniot.com.tw/news/arduino%E8%88%87%E6%A8%B9%E8%8E%93%E6%B4%BE-%E5%93%AA%E6%AC%BE%E9%96%8B%E7%99%BC%E6%9D%BF%E</w:t>
        </w:r>
        <w:r w:rsidRPr="00240D72">
          <w:rPr>
            <w:rStyle w:val="ab"/>
          </w:rPr>
          <w:t>6%9B%B4%E9%81%A9%E5%90%88%E4%BD%A0/</w:t>
        </w:r>
      </w:hyperlink>
      <w:r w:rsidRPr="00240D72">
        <w:t>.</w:t>
      </w:r>
    </w:p>
    <w:p w14:paraId="37C68DC5" w14:textId="2F206035" w:rsidR="00240D72" w:rsidRPr="00240D72" w:rsidRDefault="00240D72" w:rsidP="00240D72">
      <w:pPr>
        <w:pStyle w:val="EndNoteBibliography"/>
        <w:ind w:left="480" w:firstLine="480"/>
        <w:rPr>
          <w:rFonts w:hint="eastAsia"/>
        </w:rPr>
      </w:pPr>
      <w:r w:rsidRPr="00240D72">
        <w:rPr>
          <w:rFonts w:hint="eastAsia"/>
        </w:rPr>
        <w:t>[12]</w:t>
      </w:r>
      <w:r w:rsidRPr="00240D72">
        <w:rPr>
          <w:rFonts w:hint="eastAsia"/>
        </w:rPr>
        <w:tab/>
        <w:t>"Arduino Uno</w:t>
      </w:r>
      <w:r w:rsidRPr="00240D72">
        <w:rPr>
          <w:rFonts w:hint="eastAsia"/>
        </w:rPr>
        <w:t>功能簡介</w:t>
      </w:r>
      <w:r w:rsidRPr="00240D72">
        <w:rPr>
          <w:rFonts w:hint="eastAsia"/>
        </w:rPr>
        <w:t xml:space="preserve">." </w:t>
      </w:r>
      <w:hyperlink r:id="rId138" w:history="1">
        <w:r w:rsidRPr="00240D72">
          <w:rPr>
            <w:rStyle w:val="ab"/>
            <w:rFonts w:hint="eastAsia"/>
          </w:rPr>
          <w:t>https://openhome.cc/Gossip/Books/mBlockArduino1-3and1-4.html</w:t>
        </w:r>
      </w:hyperlink>
      <w:r w:rsidRPr="00240D72">
        <w:rPr>
          <w:rFonts w:hint="eastAsia"/>
        </w:rPr>
        <w:t>.</w:t>
      </w:r>
    </w:p>
    <w:p w14:paraId="53B8EC12" w14:textId="77777777" w:rsidR="00240D72" w:rsidRPr="00240D72" w:rsidRDefault="00240D72" w:rsidP="00240D72">
      <w:pPr>
        <w:pStyle w:val="EndNoteBibliography"/>
        <w:ind w:left="480" w:firstLine="480"/>
        <w:rPr>
          <w:rFonts w:hint="eastAsia"/>
        </w:rPr>
      </w:pPr>
      <w:r w:rsidRPr="00240D72">
        <w:rPr>
          <w:rFonts w:hint="eastAsia"/>
        </w:rPr>
        <w:t>[13]</w:t>
      </w:r>
      <w:r w:rsidRPr="00240D72">
        <w:rPr>
          <w:rFonts w:hint="eastAsia"/>
        </w:rPr>
        <w:tab/>
      </w:r>
      <w:r w:rsidRPr="00240D72">
        <w:rPr>
          <w:rFonts w:hint="eastAsia"/>
        </w:rPr>
        <w:t>趙英傑</w:t>
      </w:r>
      <w:r w:rsidRPr="00240D72">
        <w:rPr>
          <w:rFonts w:hint="eastAsia"/>
        </w:rPr>
        <w:t xml:space="preserve">, </w:t>
      </w:r>
      <w:r w:rsidRPr="00240D72">
        <w:rPr>
          <w:rFonts w:hint="eastAsia"/>
          <w:i/>
        </w:rPr>
        <w:t>超圖解</w:t>
      </w:r>
      <w:r w:rsidRPr="00240D72">
        <w:rPr>
          <w:rFonts w:hint="eastAsia"/>
          <w:i/>
        </w:rPr>
        <w:t>Arduino</w:t>
      </w:r>
      <w:r w:rsidRPr="00240D72">
        <w:rPr>
          <w:rFonts w:hint="eastAsia"/>
          <w:i/>
        </w:rPr>
        <w:t>互動設計入門</w:t>
      </w:r>
      <w:r w:rsidRPr="00240D72">
        <w:rPr>
          <w:rFonts w:hint="eastAsia"/>
        </w:rPr>
        <w:t xml:space="preserve">. </w:t>
      </w:r>
      <w:r w:rsidRPr="00240D72">
        <w:rPr>
          <w:rFonts w:hint="eastAsia"/>
        </w:rPr>
        <w:t>台北市</w:t>
      </w:r>
      <w:r w:rsidRPr="00240D72">
        <w:rPr>
          <w:rFonts w:hint="eastAsia"/>
        </w:rPr>
        <w:t xml:space="preserve">: </w:t>
      </w:r>
      <w:r w:rsidRPr="00240D72">
        <w:rPr>
          <w:rFonts w:hint="eastAsia"/>
        </w:rPr>
        <w:t>旗標科技</w:t>
      </w:r>
      <w:r w:rsidRPr="00240D72">
        <w:rPr>
          <w:rFonts w:hint="eastAsia"/>
        </w:rPr>
        <w:t>, 2020.</w:t>
      </w:r>
    </w:p>
    <w:p w14:paraId="153E5FAE" w14:textId="77777777" w:rsidR="00240D72" w:rsidRPr="00240D72" w:rsidRDefault="00240D72" w:rsidP="00240D72">
      <w:pPr>
        <w:pStyle w:val="EndNoteBibliography"/>
        <w:ind w:left="480" w:firstLine="480"/>
        <w:rPr>
          <w:rFonts w:hint="eastAsia"/>
        </w:rPr>
      </w:pPr>
      <w:r w:rsidRPr="00240D72">
        <w:rPr>
          <w:rFonts w:hint="eastAsia"/>
        </w:rPr>
        <w:t>[14]</w:t>
      </w:r>
      <w:r w:rsidRPr="00240D72">
        <w:rPr>
          <w:rFonts w:hint="eastAsia"/>
        </w:rPr>
        <w:tab/>
      </w:r>
      <w:r w:rsidRPr="00240D72">
        <w:rPr>
          <w:rFonts w:hint="eastAsia"/>
        </w:rPr>
        <w:t>楊明豐</w:t>
      </w:r>
      <w:r w:rsidRPr="00240D72">
        <w:rPr>
          <w:rFonts w:hint="eastAsia"/>
        </w:rPr>
        <w:t xml:space="preserve">, </w:t>
      </w:r>
      <w:r w:rsidRPr="00240D72">
        <w:rPr>
          <w:rFonts w:hint="eastAsia"/>
          <w:i/>
        </w:rPr>
        <w:t>Arduino</w:t>
      </w:r>
      <w:r w:rsidRPr="00240D72">
        <w:rPr>
          <w:rFonts w:hint="eastAsia"/>
          <w:i/>
        </w:rPr>
        <w:t>最佳入門與應用</w:t>
      </w:r>
      <w:r w:rsidRPr="00240D72">
        <w:rPr>
          <w:rFonts w:hint="eastAsia"/>
          <w:i/>
        </w:rPr>
        <w:t xml:space="preserve">: </w:t>
      </w:r>
      <w:r w:rsidRPr="00240D72">
        <w:rPr>
          <w:rFonts w:hint="eastAsia"/>
          <w:i/>
        </w:rPr>
        <w:t>打造互動設計輕鬆學</w:t>
      </w:r>
      <w:r w:rsidRPr="00240D72">
        <w:rPr>
          <w:rFonts w:hint="eastAsia"/>
          <w:i/>
        </w:rPr>
        <w:t xml:space="preserve"> (</w:t>
      </w:r>
      <w:r w:rsidRPr="00240D72">
        <w:rPr>
          <w:rFonts w:hint="eastAsia"/>
          <w:i/>
        </w:rPr>
        <w:t>第</w:t>
      </w:r>
      <w:r w:rsidRPr="00240D72">
        <w:rPr>
          <w:rFonts w:hint="eastAsia"/>
          <w:i/>
        </w:rPr>
        <w:t>3</w:t>
      </w:r>
      <w:r w:rsidRPr="00240D72">
        <w:rPr>
          <w:rFonts w:hint="eastAsia"/>
          <w:i/>
        </w:rPr>
        <w:t>版</w:t>
      </w:r>
      <w:r w:rsidRPr="00240D72">
        <w:rPr>
          <w:rFonts w:hint="eastAsia"/>
          <w:i/>
        </w:rPr>
        <w:t>)</w:t>
      </w:r>
      <w:r w:rsidRPr="00240D72">
        <w:rPr>
          <w:rFonts w:hint="eastAsia"/>
        </w:rPr>
        <w:t xml:space="preserve">. </w:t>
      </w:r>
      <w:r w:rsidRPr="00240D72">
        <w:rPr>
          <w:rFonts w:hint="eastAsia"/>
        </w:rPr>
        <w:t>台北市</w:t>
      </w:r>
      <w:r w:rsidRPr="00240D72">
        <w:rPr>
          <w:rFonts w:hint="eastAsia"/>
        </w:rPr>
        <w:t xml:space="preserve">: </w:t>
      </w:r>
      <w:r w:rsidRPr="00240D72">
        <w:rPr>
          <w:rFonts w:hint="eastAsia"/>
        </w:rPr>
        <w:t>碁峰資訊股份有限公司</w:t>
      </w:r>
      <w:r w:rsidRPr="00240D72">
        <w:rPr>
          <w:rFonts w:hint="eastAsia"/>
        </w:rPr>
        <w:t>, 2021.</w:t>
      </w:r>
    </w:p>
    <w:p w14:paraId="199EDF02" w14:textId="33114B0E" w:rsidR="00240D72" w:rsidRPr="00240D72" w:rsidRDefault="00240D72" w:rsidP="00240D72">
      <w:pPr>
        <w:pStyle w:val="EndNoteBibliography"/>
        <w:ind w:left="480" w:firstLine="480"/>
        <w:rPr>
          <w:rFonts w:hint="eastAsia"/>
        </w:rPr>
      </w:pPr>
      <w:r w:rsidRPr="00240D72">
        <w:rPr>
          <w:rFonts w:hint="eastAsia"/>
        </w:rPr>
        <w:t>[15]</w:t>
      </w:r>
      <w:r w:rsidRPr="00240D72">
        <w:rPr>
          <w:rFonts w:hint="eastAsia"/>
        </w:rPr>
        <w:tab/>
      </w:r>
      <w:r w:rsidRPr="00240D72">
        <w:rPr>
          <w:rFonts w:hint="eastAsia"/>
        </w:rPr>
        <w:t>陸向陽</w:t>
      </w:r>
      <w:r w:rsidRPr="00240D72">
        <w:rPr>
          <w:rFonts w:hint="eastAsia"/>
        </w:rPr>
        <w:t>. "</w:t>
      </w:r>
      <w:r w:rsidRPr="00240D72">
        <w:rPr>
          <w:rFonts w:hint="eastAsia"/>
        </w:rPr>
        <w:t>【</w:t>
      </w:r>
      <w:r w:rsidRPr="00240D72">
        <w:rPr>
          <w:rFonts w:hint="eastAsia"/>
        </w:rPr>
        <w:t>Maker</w:t>
      </w:r>
      <w:r w:rsidRPr="00240D72">
        <w:rPr>
          <w:rFonts w:hint="eastAsia"/>
        </w:rPr>
        <w:t>進階】認識</w:t>
      </w:r>
      <w:r w:rsidRPr="00240D72">
        <w:rPr>
          <w:rFonts w:hint="eastAsia"/>
        </w:rPr>
        <w:t>UART</w:t>
      </w:r>
      <w:r w:rsidRPr="00240D72">
        <w:rPr>
          <w:rFonts w:hint="eastAsia"/>
        </w:rPr>
        <w:t>、</w:t>
      </w:r>
      <w:r w:rsidRPr="00240D72">
        <w:rPr>
          <w:rFonts w:hint="eastAsia"/>
        </w:rPr>
        <w:t>I2C</w:t>
      </w:r>
      <w:r w:rsidRPr="00240D72">
        <w:rPr>
          <w:rFonts w:hint="eastAsia"/>
        </w:rPr>
        <w:t>、</w:t>
      </w:r>
      <w:r w:rsidRPr="00240D72">
        <w:rPr>
          <w:rFonts w:hint="eastAsia"/>
        </w:rPr>
        <w:t>SPI</w:t>
      </w:r>
      <w:r w:rsidRPr="00240D72">
        <w:rPr>
          <w:rFonts w:hint="eastAsia"/>
        </w:rPr>
        <w:t>三介面特性</w:t>
      </w:r>
      <w:r w:rsidRPr="00240D72">
        <w:rPr>
          <w:rFonts w:hint="eastAsia"/>
        </w:rPr>
        <w:t xml:space="preserve">." </w:t>
      </w:r>
      <w:hyperlink r:id="rId139" w:history="1">
        <w:r w:rsidRPr="00240D72">
          <w:rPr>
            <w:rStyle w:val="ab"/>
            <w:rFonts w:hint="eastAsia"/>
          </w:rPr>
          <w:t>https://makerpro.cc/2016/07/learning-interfaces-about-uart-i2c-spi/</w:t>
        </w:r>
      </w:hyperlink>
      <w:r w:rsidRPr="00240D72">
        <w:rPr>
          <w:rFonts w:hint="eastAsia"/>
        </w:rPr>
        <w:t>.</w:t>
      </w:r>
    </w:p>
    <w:p w14:paraId="277284F3" w14:textId="1925E54B" w:rsidR="00240D72" w:rsidRPr="00240D72" w:rsidRDefault="00240D72" w:rsidP="00240D72">
      <w:pPr>
        <w:pStyle w:val="EndNoteBibliography"/>
        <w:ind w:left="480" w:firstLine="480"/>
        <w:rPr>
          <w:rFonts w:hint="eastAsia"/>
        </w:rPr>
      </w:pPr>
      <w:r w:rsidRPr="00240D72">
        <w:rPr>
          <w:rFonts w:hint="eastAsia"/>
        </w:rPr>
        <w:t>[16]</w:t>
      </w:r>
      <w:r w:rsidRPr="00240D72">
        <w:rPr>
          <w:rFonts w:hint="eastAsia"/>
        </w:rPr>
        <w:tab/>
      </w:r>
      <w:r w:rsidRPr="00240D72">
        <w:rPr>
          <w:rFonts w:hint="eastAsia"/>
        </w:rPr>
        <w:t>何紹彭</w:t>
      </w:r>
      <w:r w:rsidRPr="00240D72">
        <w:rPr>
          <w:rFonts w:hint="eastAsia"/>
        </w:rPr>
        <w:t>. "Wi-Fi</w:t>
      </w:r>
      <w:r w:rsidRPr="00240D72">
        <w:rPr>
          <w:rFonts w:hint="eastAsia"/>
        </w:rPr>
        <w:t>、藍牙、</w:t>
      </w:r>
      <w:r w:rsidRPr="00240D72">
        <w:rPr>
          <w:rFonts w:hint="eastAsia"/>
        </w:rPr>
        <w:t>ZigBee</w:t>
      </w:r>
      <w:r w:rsidRPr="00240D72">
        <w:rPr>
          <w:rFonts w:hint="eastAsia"/>
        </w:rPr>
        <w:t>－無線通訊三強，誰主沉浮？</w:t>
      </w:r>
      <w:r w:rsidRPr="00240D72">
        <w:rPr>
          <w:rFonts w:hint="eastAsia"/>
        </w:rPr>
        <w:t xml:space="preserve">." </w:t>
      </w:r>
      <w:hyperlink r:id="rId140" w:history="1">
        <w:r w:rsidRPr="00240D72">
          <w:rPr>
            <w:rStyle w:val="ab"/>
            <w:rFonts w:hint="eastAsia"/>
          </w:rPr>
          <w:t>http://www.ibtmag.com.tw/new_article.asp?ar_id=24983</w:t>
        </w:r>
      </w:hyperlink>
      <w:r w:rsidRPr="00240D72">
        <w:rPr>
          <w:rFonts w:hint="eastAsia"/>
        </w:rPr>
        <w:t>.</w:t>
      </w:r>
    </w:p>
    <w:p w14:paraId="4B923266" w14:textId="07DBD49A" w:rsidR="00240D72" w:rsidRPr="00240D72" w:rsidRDefault="00240D72" w:rsidP="00240D72">
      <w:pPr>
        <w:pStyle w:val="EndNoteBibliography"/>
        <w:ind w:left="480" w:firstLine="480"/>
        <w:rPr>
          <w:rFonts w:hint="eastAsia"/>
        </w:rPr>
      </w:pPr>
      <w:r w:rsidRPr="00240D72">
        <w:rPr>
          <w:rFonts w:hint="eastAsia"/>
        </w:rPr>
        <w:lastRenderedPageBreak/>
        <w:t>[17]</w:t>
      </w:r>
      <w:r w:rsidRPr="00240D72">
        <w:rPr>
          <w:rFonts w:hint="eastAsia"/>
        </w:rPr>
        <w:tab/>
        <w:t>"XBee</w:t>
      </w:r>
      <w:r w:rsidRPr="00240D72">
        <w:rPr>
          <w:rFonts w:hint="eastAsia"/>
        </w:rPr>
        <w:t>模組通訊實驗（二）：認識</w:t>
      </w:r>
      <w:r w:rsidRPr="00240D72">
        <w:rPr>
          <w:rFonts w:hint="eastAsia"/>
        </w:rPr>
        <w:t xml:space="preserve">XBee." </w:t>
      </w:r>
      <w:hyperlink r:id="rId141" w:history="1">
        <w:r w:rsidRPr="00240D72">
          <w:rPr>
            <w:rStyle w:val="ab"/>
            <w:rFonts w:hint="eastAsia"/>
          </w:rPr>
          <w:t>https://swf.com.tw/?p=770</w:t>
        </w:r>
      </w:hyperlink>
      <w:r w:rsidRPr="00240D72">
        <w:rPr>
          <w:rFonts w:hint="eastAsia"/>
        </w:rPr>
        <w:t>.</w:t>
      </w:r>
    </w:p>
    <w:p w14:paraId="437614EE" w14:textId="77777777" w:rsidR="00240D72" w:rsidRPr="00240D72" w:rsidRDefault="00240D72" w:rsidP="00240D72">
      <w:pPr>
        <w:pStyle w:val="EndNoteBibliography"/>
        <w:ind w:left="480" w:firstLine="480"/>
        <w:rPr>
          <w:rFonts w:hint="eastAsia"/>
        </w:rPr>
      </w:pPr>
      <w:r w:rsidRPr="00240D72">
        <w:rPr>
          <w:rFonts w:hint="eastAsia"/>
        </w:rPr>
        <w:t>[18]</w:t>
      </w:r>
      <w:r w:rsidRPr="00240D72">
        <w:rPr>
          <w:rFonts w:hint="eastAsia"/>
        </w:rPr>
        <w:tab/>
      </w:r>
      <w:r w:rsidRPr="00240D72">
        <w:rPr>
          <w:rFonts w:hint="eastAsia"/>
        </w:rPr>
        <w:t>郭晉瑋</w:t>
      </w:r>
      <w:r w:rsidRPr="00240D72">
        <w:rPr>
          <w:rFonts w:hint="eastAsia"/>
        </w:rPr>
        <w:t>, "</w:t>
      </w:r>
      <w:r w:rsidRPr="00240D72">
        <w:rPr>
          <w:rFonts w:hint="eastAsia"/>
        </w:rPr>
        <w:t>以軸箱頻率響應函數矩陣量測輪軌力</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土木工程學系</w:t>
      </w:r>
      <w:r w:rsidRPr="00240D72">
        <w:rPr>
          <w:rFonts w:hint="eastAsia"/>
        </w:rPr>
        <w:t xml:space="preserve">, </w:t>
      </w:r>
      <w:r w:rsidRPr="00240D72">
        <w:rPr>
          <w:rFonts w:hint="eastAsia"/>
        </w:rPr>
        <w:t>國立成功大學</w:t>
      </w:r>
      <w:r w:rsidRPr="00240D72">
        <w:rPr>
          <w:rFonts w:hint="eastAsia"/>
        </w:rPr>
        <w:t xml:space="preserve">, </w:t>
      </w:r>
      <w:r w:rsidRPr="00240D72">
        <w:rPr>
          <w:rFonts w:hint="eastAsia"/>
        </w:rPr>
        <w:t>台南市</w:t>
      </w:r>
      <w:r w:rsidRPr="00240D72">
        <w:rPr>
          <w:rFonts w:hint="eastAsia"/>
        </w:rPr>
        <w:t xml:space="preserve">, 2020. </w:t>
      </w:r>
    </w:p>
    <w:p w14:paraId="3CCA862D" w14:textId="130CBC7F" w:rsidR="00240D72" w:rsidRPr="00240D72" w:rsidRDefault="00240D72" w:rsidP="00240D72">
      <w:pPr>
        <w:pStyle w:val="EndNoteBibliography"/>
        <w:ind w:left="480" w:firstLine="480"/>
        <w:rPr>
          <w:rFonts w:hint="eastAsia"/>
        </w:rPr>
      </w:pPr>
      <w:r w:rsidRPr="00240D72">
        <w:rPr>
          <w:rFonts w:hint="eastAsia"/>
        </w:rPr>
        <w:t>[19]</w:t>
      </w:r>
      <w:r w:rsidRPr="00240D72">
        <w:rPr>
          <w:rFonts w:hint="eastAsia"/>
        </w:rPr>
        <w:tab/>
      </w:r>
      <w:r w:rsidRPr="00240D72">
        <w:rPr>
          <w:rFonts w:hint="eastAsia"/>
        </w:rPr>
        <w:t>雲里物里科技</w:t>
      </w:r>
      <w:r w:rsidRPr="00240D72">
        <w:rPr>
          <w:rFonts w:hint="eastAsia"/>
        </w:rPr>
        <w:t>. "</w:t>
      </w:r>
      <w:r w:rsidRPr="00240D72">
        <w:rPr>
          <w:rFonts w:hint="eastAsia"/>
        </w:rPr>
        <w:t>物聯網中六種無線通信技術的對比</w:t>
      </w:r>
      <w:r w:rsidRPr="00240D72">
        <w:rPr>
          <w:rFonts w:hint="eastAsia"/>
        </w:rPr>
        <w:t xml:space="preserve">." </w:t>
      </w:r>
      <w:hyperlink r:id="rId142" w:history="1">
        <w:r w:rsidRPr="00240D72">
          <w:rPr>
            <w:rStyle w:val="ab"/>
            <w:rFonts w:hint="eastAsia"/>
          </w:rPr>
          <w:t>https://ppfocus.com/0/di2629059.html</w:t>
        </w:r>
      </w:hyperlink>
      <w:r w:rsidRPr="00240D72">
        <w:rPr>
          <w:rFonts w:hint="eastAsia"/>
        </w:rPr>
        <w:t>.</w:t>
      </w:r>
    </w:p>
    <w:p w14:paraId="11CDA6F8" w14:textId="0EA346C2" w:rsidR="00240D72" w:rsidRPr="00240D72" w:rsidRDefault="00240D72" w:rsidP="00240D72">
      <w:pPr>
        <w:pStyle w:val="EndNoteBibliography"/>
        <w:ind w:left="480" w:firstLine="480"/>
      </w:pPr>
      <w:r w:rsidRPr="00240D72">
        <w:t>[20]</w:t>
      </w:r>
      <w:r w:rsidRPr="00240D72">
        <w:tab/>
        <w:t xml:space="preserve">"LTE-M." Wikipedia. </w:t>
      </w:r>
      <w:hyperlink r:id="rId143" w:history="1">
        <w:r w:rsidRPr="00240D72">
          <w:rPr>
            <w:rStyle w:val="ab"/>
          </w:rPr>
          <w:t>https://en.wikipedia.org/wiki/LTE-M?fbclid=IwAR0KL2R8lhKixWptwcEHQb-uRiWkkru3dS-WBWzWGIWBYUnc-3SoV5IXxn4</w:t>
        </w:r>
      </w:hyperlink>
      <w:r w:rsidRPr="00240D72">
        <w:t>.</w:t>
      </w:r>
    </w:p>
    <w:p w14:paraId="7146BE86" w14:textId="05B18829" w:rsidR="00240D72" w:rsidRPr="00240D72" w:rsidRDefault="00240D72" w:rsidP="00240D72">
      <w:pPr>
        <w:pStyle w:val="EndNoteBibliography"/>
        <w:ind w:left="480" w:firstLine="480"/>
        <w:rPr>
          <w:rFonts w:hint="eastAsia"/>
        </w:rPr>
      </w:pPr>
      <w:r w:rsidRPr="00240D72">
        <w:t>[21</w:t>
      </w:r>
      <w:r w:rsidRPr="00240D72">
        <w:rPr>
          <w:rFonts w:hint="eastAsia"/>
        </w:rPr>
        <w:t>]</w:t>
      </w:r>
      <w:r w:rsidRPr="00240D72">
        <w:rPr>
          <w:rFonts w:hint="eastAsia"/>
        </w:rPr>
        <w:tab/>
        <w:t>"</w:t>
      </w:r>
      <w:r w:rsidRPr="00240D72">
        <w:rPr>
          <w:rFonts w:hint="eastAsia"/>
        </w:rPr>
        <w:t>什麼是</w:t>
      </w:r>
      <w:r w:rsidRPr="00240D72">
        <w:rPr>
          <w:rFonts w:hint="eastAsia"/>
        </w:rPr>
        <w:t>NB-IoT?</w:t>
      </w:r>
      <w:r w:rsidRPr="00240D72">
        <w:rPr>
          <w:rFonts w:hint="eastAsia"/>
        </w:rPr>
        <w:t>什麼是</w:t>
      </w:r>
      <w:r w:rsidRPr="00240D72">
        <w:rPr>
          <w:rFonts w:hint="eastAsia"/>
        </w:rPr>
        <w:t xml:space="preserve">LTE CatM1?" </w:t>
      </w:r>
      <w:hyperlink r:id="rId144" w:history="1">
        <w:r w:rsidRPr="00240D72">
          <w:rPr>
            <w:rStyle w:val="ab"/>
            <w:rFonts w:hint="eastAsia"/>
          </w:rPr>
          <w:t>https://kknews.cc/zh-tw/tech/vprzke2.html</w:t>
        </w:r>
      </w:hyperlink>
      <w:r w:rsidRPr="00240D72">
        <w:rPr>
          <w:rFonts w:hint="eastAsia"/>
        </w:rPr>
        <w:t>.</w:t>
      </w:r>
    </w:p>
    <w:p w14:paraId="489808E8" w14:textId="5564ECC4" w:rsidR="00240D72" w:rsidRPr="00240D72" w:rsidRDefault="00240D72" w:rsidP="00240D72">
      <w:pPr>
        <w:pStyle w:val="EndNoteBibliography"/>
        <w:ind w:left="480" w:firstLine="480"/>
        <w:rPr>
          <w:rFonts w:hint="eastAsia"/>
        </w:rPr>
      </w:pPr>
      <w:r w:rsidRPr="00240D72">
        <w:rPr>
          <w:rFonts w:hint="eastAsia"/>
        </w:rPr>
        <w:t>[22]</w:t>
      </w:r>
      <w:r w:rsidRPr="00240D72">
        <w:rPr>
          <w:rFonts w:hint="eastAsia"/>
        </w:rPr>
        <w:tab/>
      </w:r>
      <w:r w:rsidRPr="00240D72">
        <w:rPr>
          <w:rFonts w:hint="eastAsia"/>
        </w:rPr>
        <w:t>中華電信</w:t>
      </w:r>
      <w:r w:rsidRPr="00240D72">
        <w:rPr>
          <w:rFonts w:hint="eastAsia"/>
        </w:rPr>
        <w:t>. "IOT</w:t>
      </w:r>
      <w:r w:rsidRPr="00240D72">
        <w:rPr>
          <w:rFonts w:hint="eastAsia"/>
        </w:rPr>
        <w:t>智慧聯網大平台</w:t>
      </w:r>
      <w:r w:rsidRPr="00240D72">
        <w:rPr>
          <w:rFonts w:hint="eastAsia"/>
        </w:rPr>
        <w:t xml:space="preserve">." </w:t>
      </w:r>
      <w:hyperlink r:id="rId145" w:history="1">
        <w:r w:rsidRPr="00240D72">
          <w:rPr>
            <w:rStyle w:val="ab"/>
            <w:rFonts w:hint="eastAsia"/>
          </w:rPr>
          <w:t>https://iot.cht.com.tw/iot/developer/tutorialQa</w:t>
        </w:r>
      </w:hyperlink>
      <w:r w:rsidRPr="00240D72">
        <w:rPr>
          <w:rFonts w:hint="eastAsia"/>
        </w:rPr>
        <w:t>.</w:t>
      </w:r>
    </w:p>
    <w:p w14:paraId="3FDC1EAB" w14:textId="77777777" w:rsidR="00240D72" w:rsidRPr="00240D72" w:rsidRDefault="00240D72" w:rsidP="00240D72">
      <w:pPr>
        <w:pStyle w:val="EndNoteBibliography"/>
        <w:ind w:left="480" w:firstLine="480"/>
        <w:rPr>
          <w:rFonts w:hint="eastAsia"/>
        </w:rPr>
      </w:pPr>
      <w:r w:rsidRPr="00240D72">
        <w:rPr>
          <w:rFonts w:hint="eastAsia"/>
        </w:rPr>
        <w:t>[23]</w:t>
      </w:r>
      <w:r w:rsidRPr="00240D72">
        <w:rPr>
          <w:rFonts w:hint="eastAsia"/>
        </w:rPr>
        <w:tab/>
      </w:r>
      <w:r w:rsidRPr="00240D72">
        <w:rPr>
          <w:rFonts w:hint="eastAsia"/>
        </w:rPr>
        <w:t>白瓊珊</w:t>
      </w:r>
      <w:r w:rsidRPr="00240D72">
        <w:rPr>
          <w:rFonts w:hint="eastAsia"/>
        </w:rPr>
        <w:t>, "</w:t>
      </w:r>
      <w:r w:rsidRPr="00240D72">
        <w:rPr>
          <w:rFonts w:hint="eastAsia"/>
        </w:rPr>
        <w:t>利用</w:t>
      </w:r>
      <w:r w:rsidRPr="00240D72">
        <w:rPr>
          <w:rFonts w:hint="eastAsia"/>
        </w:rPr>
        <w:t>Civil 3D</w:t>
      </w:r>
      <w:r w:rsidRPr="00240D72">
        <w:rPr>
          <w:rFonts w:hint="eastAsia"/>
        </w:rPr>
        <w:t>建立</w:t>
      </w:r>
      <w:r w:rsidRPr="00240D72">
        <w:rPr>
          <w:rFonts w:hint="eastAsia"/>
        </w:rPr>
        <w:t>3D</w:t>
      </w:r>
      <w:r w:rsidRPr="00240D72">
        <w:rPr>
          <w:rFonts w:hint="eastAsia"/>
        </w:rPr>
        <w:t>道路廊道模型</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營建工程系碩士班</w:t>
      </w:r>
      <w:r w:rsidRPr="00240D72">
        <w:rPr>
          <w:rFonts w:hint="eastAsia"/>
        </w:rPr>
        <w:t xml:space="preserve">, </w:t>
      </w:r>
      <w:r w:rsidRPr="00240D72">
        <w:rPr>
          <w:rFonts w:hint="eastAsia"/>
        </w:rPr>
        <w:t>朝陽科技大學</w:t>
      </w:r>
      <w:r w:rsidRPr="00240D72">
        <w:rPr>
          <w:rFonts w:hint="eastAsia"/>
        </w:rPr>
        <w:t xml:space="preserve">, </w:t>
      </w:r>
      <w:r w:rsidRPr="00240D72">
        <w:rPr>
          <w:rFonts w:hint="eastAsia"/>
        </w:rPr>
        <w:t>台中市</w:t>
      </w:r>
      <w:r w:rsidRPr="00240D72">
        <w:rPr>
          <w:rFonts w:hint="eastAsia"/>
        </w:rPr>
        <w:t xml:space="preserve">, 2013. </w:t>
      </w:r>
    </w:p>
    <w:p w14:paraId="59CADCA6" w14:textId="54F9772F" w:rsidR="00240D72" w:rsidRPr="00240D72" w:rsidRDefault="00240D72" w:rsidP="00240D72">
      <w:pPr>
        <w:pStyle w:val="EndNoteBibliography"/>
        <w:ind w:left="480" w:firstLine="480"/>
      </w:pPr>
      <w:r w:rsidRPr="00240D72">
        <w:rPr>
          <w:rFonts w:hint="eastAsia"/>
        </w:rPr>
        <w:t>[24]</w:t>
      </w:r>
      <w:r w:rsidRPr="00240D72">
        <w:rPr>
          <w:rFonts w:hint="eastAsia"/>
        </w:rPr>
        <w:tab/>
        <w:t xml:space="preserve">"Unity vs Unreal : </w:t>
      </w:r>
      <w:r w:rsidRPr="00240D72">
        <w:rPr>
          <w:rFonts w:hint="eastAsia"/>
        </w:rPr>
        <w:t>兩大遊戲引擎優缺點比較</w:t>
      </w:r>
      <w:r w:rsidRPr="00240D72">
        <w:rPr>
          <w:rFonts w:hint="eastAsia"/>
        </w:rPr>
        <w:t xml:space="preserve">." </w:t>
      </w:r>
      <w:hyperlink r:id="rId146" w:history="1">
        <w:r w:rsidRPr="00240D72">
          <w:rPr>
            <w:rStyle w:val="ab"/>
            <w:rFonts w:hint="eastAsia"/>
          </w:rPr>
          <w:t>ht</w:t>
        </w:r>
        <w:r w:rsidRPr="00240D72">
          <w:rPr>
            <w:rStyle w:val="ab"/>
          </w:rPr>
          <w:t>tp://13.231.129.69/2020/12/24/unity-vs-unreal-%E5%85%A9%E5%A4%A7%E9%81%8A%E6%88%B2%E5%BC%95%E6%93%8E%E5%84%AA%E7%BC%BA%E9%BB%9E%E6%AF%94%E8%BC%83/</w:t>
        </w:r>
      </w:hyperlink>
      <w:r w:rsidRPr="00240D72">
        <w:t>.</w:t>
      </w:r>
    </w:p>
    <w:p w14:paraId="7E235C6C" w14:textId="77777777" w:rsidR="00240D72" w:rsidRPr="00240D72" w:rsidRDefault="00240D72" w:rsidP="00240D72">
      <w:pPr>
        <w:pStyle w:val="EndNoteBibliography"/>
        <w:ind w:left="480" w:firstLine="480"/>
        <w:rPr>
          <w:rFonts w:hint="eastAsia"/>
        </w:rPr>
      </w:pPr>
      <w:r w:rsidRPr="00240D72">
        <w:rPr>
          <w:rFonts w:hint="eastAsia"/>
        </w:rPr>
        <w:t>[25]</w:t>
      </w:r>
      <w:r w:rsidRPr="00240D72">
        <w:rPr>
          <w:rFonts w:hint="eastAsia"/>
        </w:rPr>
        <w:tab/>
      </w:r>
      <w:r w:rsidRPr="00240D72">
        <w:rPr>
          <w:rFonts w:hint="eastAsia"/>
        </w:rPr>
        <w:t>林煒埕</w:t>
      </w:r>
      <w:r w:rsidRPr="00240D72">
        <w:rPr>
          <w:rFonts w:hint="eastAsia"/>
        </w:rPr>
        <w:t>, "</w:t>
      </w:r>
      <w:r w:rsidRPr="00240D72">
        <w:rPr>
          <w:rFonts w:hint="eastAsia"/>
        </w:rPr>
        <w:t>結合建築資訊模型及混合實境建構輔助機電工程施工之協同系統</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土木工程學系</w:t>
      </w:r>
      <w:r w:rsidRPr="00240D72">
        <w:rPr>
          <w:rFonts w:hint="eastAsia"/>
        </w:rPr>
        <w:t xml:space="preserve">, </w:t>
      </w:r>
      <w:r w:rsidRPr="00240D72">
        <w:rPr>
          <w:rFonts w:hint="eastAsia"/>
        </w:rPr>
        <w:t>國立成功大學</w:t>
      </w:r>
      <w:r w:rsidRPr="00240D72">
        <w:rPr>
          <w:rFonts w:hint="eastAsia"/>
        </w:rPr>
        <w:t xml:space="preserve">, </w:t>
      </w:r>
      <w:r w:rsidRPr="00240D72">
        <w:rPr>
          <w:rFonts w:hint="eastAsia"/>
        </w:rPr>
        <w:t>台南市</w:t>
      </w:r>
      <w:r w:rsidRPr="00240D72">
        <w:rPr>
          <w:rFonts w:hint="eastAsia"/>
        </w:rPr>
        <w:t xml:space="preserve">, 2021. </w:t>
      </w:r>
    </w:p>
    <w:p w14:paraId="425949DB" w14:textId="48829A68" w:rsidR="00240D72" w:rsidRPr="00240D72" w:rsidRDefault="00240D72" w:rsidP="00240D72">
      <w:pPr>
        <w:pStyle w:val="EndNoteBibliography"/>
        <w:ind w:left="480" w:firstLine="480"/>
      </w:pPr>
      <w:r w:rsidRPr="00240D72">
        <w:t>[26]</w:t>
      </w:r>
      <w:r w:rsidRPr="00240D72">
        <w:tab/>
        <w:t xml:space="preserve">"XCharts." </w:t>
      </w:r>
      <w:hyperlink r:id="rId147" w:history="1">
        <w:r w:rsidRPr="00240D72">
          <w:rPr>
            <w:rStyle w:val="ab"/>
          </w:rPr>
          <w:t>https://github.com/XCharts-Team</w:t>
        </w:r>
      </w:hyperlink>
      <w:r w:rsidRPr="00240D72">
        <w:t>.</w:t>
      </w:r>
    </w:p>
    <w:p w14:paraId="395CEA06" w14:textId="77777777" w:rsidR="00240D72" w:rsidRPr="00240D72" w:rsidRDefault="00240D72" w:rsidP="00240D72">
      <w:pPr>
        <w:pStyle w:val="EndNoteBibliography"/>
        <w:ind w:left="480" w:firstLine="480"/>
        <w:rPr>
          <w:rFonts w:hint="eastAsia"/>
        </w:rPr>
      </w:pPr>
      <w:r w:rsidRPr="00240D72">
        <w:rPr>
          <w:rFonts w:hint="eastAsia"/>
        </w:rPr>
        <w:t>[27]</w:t>
      </w:r>
      <w:r w:rsidRPr="00240D72">
        <w:rPr>
          <w:rFonts w:hint="eastAsia"/>
        </w:rPr>
        <w:tab/>
      </w:r>
      <w:r w:rsidRPr="00240D72">
        <w:rPr>
          <w:rFonts w:hint="eastAsia"/>
        </w:rPr>
        <w:t>陳鴻麟</w:t>
      </w:r>
      <w:r w:rsidRPr="00240D72">
        <w:rPr>
          <w:rFonts w:hint="eastAsia"/>
        </w:rPr>
        <w:t xml:space="preserve">, </w:t>
      </w:r>
      <w:r w:rsidRPr="00240D72">
        <w:rPr>
          <w:rFonts w:hint="eastAsia"/>
          <w:i/>
        </w:rPr>
        <w:t>鐵道工程實務</w:t>
      </w:r>
      <w:r w:rsidRPr="00240D72">
        <w:rPr>
          <w:rFonts w:hint="eastAsia"/>
        </w:rPr>
        <w:t xml:space="preserve">. </w:t>
      </w:r>
      <w:r w:rsidRPr="00240D72">
        <w:rPr>
          <w:rFonts w:hint="eastAsia"/>
        </w:rPr>
        <w:t>台北市</w:t>
      </w:r>
      <w:r w:rsidRPr="00240D72">
        <w:rPr>
          <w:rFonts w:hint="eastAsia"/>
        </w:rPr>
        <w:t xml:space="preserve">: </w:t>
      </w:r>
      <w:r w:rsidRPr="00240D72">
        <w:rPr>
          <w:rFonts w:hint="eastAsia"/>
        </w:rPr>
        <w:t>詹氏書局</w:t>
      </w:r>
      <w:r w:rsidRPr="00240D72">
        <w:rPr>
          <w:rFonts w:hint="eastAsia"/>
        </w:rPr>
        <w:t>, 2018, pp. 3-33.</w:t>
      </w:r>
    </w:p>
    <w:p w14:paraId="322B0C86" w14:textId="77777777" w:rsidR="00240D72" w:rsidRPr="00240D72" w:rsidRDefault="00240D72" w:rsidP="00240D72">
      <w:pPr>
        <w:pStyle w:val="EndNoteBibliography"/>
        <w:ind w:left="480" w:firstLine="480"/>
        <w:rPr>
          <w:rFonts w:hint="eastAsia"/>
        </w:rPr>
      </w:pPr>
      <w:r w:rsidRPr="00240D72">
        <w:rPr>
          <w:rFonts w:hint="eastAsia"/>
        </w:rPr>
        <w:t>[28]</w:t>
      </w:r>
      <w:r w:rsidRPr="00240D72">
        <w:rPr>
          <w:rFonts w:hint="eastAsia"/>
        </w:rPr>
        <w:tab/>
      </w:r>
      <w:r w:rsidRPr="00240D72">
        <w:rPr>
          <w:rFonts w:hint="eastAsia"/>
        </w:rPr>
        <w:t>白御宏</w:t>
      </w:r>
      <w:r w:rsidRPr="00240D72">
        <w:rPr>
          <w:rFonts w:hint="eastAsia"/>
        </w:rPr>
        <w:t>, "</w:t>
      </w:r>
      <w:r w:rsidRPr="00240D72">
        <w:rPr>
          <w:rFonts w:hint="eastAsia"/>
        </w:rPr>
        <w:t>無道碴彈性基鈑軌道減振效能探討</w:t>
      </w:r>
      <w:r w:rsidRPr="00240D72">
        <w:rPr>
          <w:rFonts w:hint="eastAsia"/>
        </w:rPr>
        <w:t xml:space="preserve">," </w:t>
      </w:r>
      <w:r w:rsidRPr="00240D72">
        <w:rPr>
          <w:rFonts w:hint="eastAsia"/>
        </w:rPr>
        <w:t>碩士論文</w:t>
      </w:r>
      <w:r w:rsidRPr="00240D72">
        <w:rPr>
          <w:rFonts w:hint="eastAsia"/>
        </w:rPr>
        <w:t xml:space="preserve">, </w:t>
      </w:r>
      <w:r w:rsidRPr="00240D72">
        <w:rPr>
          <w:rFonts w:hint="eastAsia"/>
        </w:rPr>
        <w:t>土木工程學系</w:t>
      </w:r>
      <w:r w:rsidRPr="00240D72">
        <w:rPr>
          <w:rFonts w:hint="eastAsia"/>
        </w:rPr>
        <w:t xml:space="preserve">, </w:t>
      </w:r>
      <w:r w:rsidRPr="00240D72">
        <w:rPr>
          <w:rFonts w:hint="eastAsia"/>
        </w:rPr>
        <w:t>國立成功大學</w:t>
      </w:r>
      <w:r w:rsidRPr="00240D72">
        <w:rPr>
          <w:rFonts w:hint="eastAsia"/>
        </w:rPr>
        <w:t xml:space="preserve">, </w:t>
      </w:r>
      <w:r w:rsidRPr="00240D72">
        <w:rPr>
          <w:rFonts w:hint="eastAsia"/>
        </w:rPr>
        <w:t>台南市</w:t>
      </w:r>
      <w:r w:rsidRPr="00240D72">
        <w:rPr>
          <w:rFonts w:hint="eastAsia"/>
        </w:rPr>
        <w:t xml:space="preserve">, 2018. </w:t>
      </w:r>
    </w:p>
    <w:p w14:paraId="5935006A" w14:textId="3C8AC16B" w:rsidR="004343FD" w:rsidRDefault="00C12F2B" w:rsidP="003E520D">
      <w:pPr>
        <w:pStyle w:val="af6"/>
        <w:adjustRightInd/>
        <w:ind w:left="480" w:hanging="480"/>
      </w:pPr>
      <w:r>
        <w:fldChar w:fldCharType="end"/>
      </w:r>
    </w:p>
    <w:p w14:paraId="01F1C5B1" w14:textId="214836AE" w:rsidR="0072188E" w:rsidRPr="00991A9C" w:rsidRDefault="0072188E" w:rsidP="00ED7131">
      <w:pPr>
        <w:pStyle w:val="af6"/>
        <w:ind w:left="480" w:hanging="480"/>
      </w:pPr>
    </w:p>
    <w:p w14:paraId="47F5DE90" w14:textId="77777777" w:rsidR="00C12EFC" w:rsidRPr="00991A9C" w:rsidRDefault="00C12EFC">
      <w:pPr>
        <w:pStyle w:val="af6"/>
        <w:ind w:left="480" w:hanging="480"/>
      </w:pPr>
    </w:p>
    <w:p w14:paraId="2B8CA9AA" w14:textId="77777777" w:rsidR="00C12EFC" w:rsidRPr="00991A9C" w:rsidRDefault="00C12EFC">
      <w:pPr>
        <w:pStyle w:val="af6"/>
        <w:ind w:left="480" w:hanging="480"/>
      </w:pPr>
    </w:p>
    <w:sectPr w:rsidR="00C12EFC" w:rsidRPr="00991A9C" w:rsidSect="00C12EFC">
      <w:headerReference w:type="even" r:id="rId148"/>
      <w:headerReference w:type="default" r:id="rId149"/>
      <w:footerReference w:type="default" r:id="rId150"/>
      <w:headerReference w:type="first" r:id="rId151"/>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42004" w14:textId="77777777" w:rsidR="00094EAD" w:rsidRDefault="00094EAD" w:rsidP="0024516C">
      <w:pPr>
        <w:ind w:left="480" w:firstLine="480"/>
      </w:pPr>
      <w:r>
        <w:separator/>
      </w:r>
    </w:p>
  </w:endnote>
  <w:endnote w:type="continuationSeparator" w:id="0">
    <w:p w14:paraId="629EC30D" w14:textId="77777777" w:rsidR="00094EAD" w:rsidRDefault="00094EAD"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17DDB" w14:textId="77777777" w:rsidR="00094EAD" w:rsidRDefault="00094EAD" w:rsidP="0024516C">
      <w:pPr>
        <w:ind w:left="480" w:firstLine="480"/>
      </w:pPr>
      <w:r>
        <w:separator/>
      </w:r>
    </w:p>
  </w:footnote>
  <w:footnote w:type="continuationSeparator" w:id="0">
    <w:p w14:paraId="6FA4A68B" w14:textId="77777777" w:rsidR="00094EAD" w:rsidRDefault="00094EAD"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094EAD">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094EAD"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094EAD">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094EAD">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094EAD">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094EAD">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094EAD">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094EAD">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094EAD">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3" w15:restartNumberingAfterBreak="0">
    <w:nsid w:val="08F25138"/>
    <w:multiLevelType w:val="hybridMultilevel"/>
    <w:tmpl w:val="326234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5"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0"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2"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577E398C"/>
    <w:multiLevelType w:val="hybridMultilevel"/>
    <w:tmpl w:val="2AD0EE1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4"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5" w15:restartNumberingAfterBreak="0">
    <w:nsid w:val="66300A6A"/>
    <w:multiLevelType w:val="hybridMultilevel"/>
    <w:tmpl w:val="6F88224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6"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7" w15:restartNumberingAfterBreak="0">
    <w:nsid w:val="6AC020CB"/>
    <w:multiLevelType w:val="hybridMultilevel"/>
    <w:tmpl w:val="C734CEFE"/>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9"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0"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1"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7B3E4933"/>
    <w:multiLevelType w:val="hybridMultilevel"/>
    <w:tmpl w:val="91F6385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num w:numId="1" w16cid:durableId="1243024444">
    <w:abstractNumId w:val="14"/>
  </w:num>
  <w:num w:numId="2" w16cid:durableId="1698309042">
    <w:abstractNumId w:val="18"/>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43"/>
  </w:num>
  <w:num w:numId="14" w16cid:durableId="1609195312">
    <w:abstractNumId w:val="25"/>
  </w:num>
  <w:num w:numId="15" w16cid:durableId="1042442550">
    <w:abstractNumId w:val="16"/>
  </w:num>
  <w:num w:numId="16" w16cid:durableId="602035193">
    <w:abstractNumId w:val="41"/>
  </w:num>
  <w:num w:numId="17" w16cid:durableId="360396195">
    <w:abstractNumId w:val="36"/>
  </w:num>
  <w:num w:numId="18" w16cid:durableId="1548564620">
    <w:abstractNumId w:val="38"/>
  </w:num>
  <w:num w:numId="19" w16cid:durableId="972054510">
    <w:abstractNumId w:val="40"/>
  </w:num>
  <w:num w:numId="20" w16cid:durableId="764502208">
    <w:abstractNumId w:val="17"/>
  </w:num>
  <w:num w:numId="21" w16cid:durableId="1012294590">
    <w:abstractNumId w:val="33"/>
  </w:num>
  <w:num w:numId="22" w16cid:durableId="1123039384">
    <w:abstractNumId w:val="28"/>
  </w:num>
  <w:num w:numId="23" w16cid:durableId="2116904618">
    <w:abstractNumId w:val="20"/>
  </w:num>
  <w:num w:numId="24" w16cid:durableId="1932549130">
    <w:abstractNumId w:val="19"/>
  </w:num>
  <w:num w:numId="25" w16cid:durableId="1169759423">
    <w:abstractNumId w:val="30"/>
  </w:num>
  <w:num w:numId="26" w16cid:durableId="1035619504">
    <w:abstractNumId w:val="29"/>
  </w:num>
  <w:num w:numId="27" w16cid:durableId="1014267523">
    <w:abstractNumId w:val="34"/>
  </w:num>
  <w:num w:numId="28" w16cid:durableId="336079175">
    <w:abstractNumId w:val="22"/>
  </w:num>
  <w:num w:numId="29" w16cid:durableId="2048722173">
    <w:abstractNumId w:val="24"/>
  </w:num>
  <w:num w:numId="30" w16cid:durableId="1363172740">
    <w:abstractNumId w:val="26"/>
  </w:num>
  <w:num w:numId="31" w16cid:durableId="367338196">
    <w:abstractNumId w:val="42"/>
  </w:num>
  <w:num w:numId="32" w16cid:durableId="1485077852">
    <w:abstractNumId w:val="27"/>
  </w:num>
  <w:num w:numId="33" w16cid:durableId="1488790952">
    <w:abstractNumId w:val="21"/>
  </w:num>
  <w:num w:numId="34" w16cid:durableId="576323985">
    <w:abstractNumId w:val="39"/>
  </w:num>
  <w:num w:numId="35" w16cid:durableId="1570844603">
    <w:abstractNumId w:val="12"/>
  </w:num>
  <w:num w:numId="36" w16cid:durableId="1329674804">
    <w:abstractNumId w:val="32"/>
  </w:num>
  <w:num w:numId="37" w16cid:durableId="1147433027">
    <w:abstractNumId w:val="11"/>
  </w:num>
  <w:num w:numId="38" w16cid:durableId="1089960177">
    <w:abstractNumId w:val="15"/>
  </w:num>
  <w:num w:numId="39" w16cid:durableId="1903638133">
    <w:abstractNumId w:val="37"/>
  </w:num>
  <w:num w:numId="40" w16cid:durableId="368385723">
    <w:abstractNumId w:val="23"/>
  </w:num>
  <w:num w:numId="41" w16cid:durableId="1942058192">
    <w:abstractNumId w:val="31"/>
  </w:num>
  <w:num w:numId="42" w16cid:durableId="1742170866">
    <w:abstractNumId w:val="44"/>
  </w:num>
  <w:num w:numId="43" w16cid:durableId="1274287294">
    <w:abstractNumId w:val="10"/>
  </w:num>
  <w:num w:numId="44" w16cid:durableId="2110541277">
    <w:abstractNumId w:val="18"/>
  </w:num>
  <w:num w:numId="45" w16cid:durableId="2107729760">
    <w:abstractNumId w:val="13"/>
  </w:num>
  <w:num w:numId="46" w16cid:durableId="777334277">
    <w:abstractNumId w:val="35"/>
  </w:num>
  <w:num w:numId="47" w16cid:durableId="21433766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5996392">
    <w:abstractNumId w:val="1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2"/>
  <w:displayVerticalDrawingGridEvery w:val="2"/>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9&lt;/item&gt;&lt;item&gt;40&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889"/>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4EAD"/>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6B5C"/>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756"/>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0BA"/>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88C"/>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C81"/>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4D3"/>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0D72"/>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0279"/>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746"/>
    <w:rsid w:val="00295A6F"/>
    <w:rsid w:val="002960EF"/>
    <w:rsid w:val="00296217"/>
    <w:rsid w:val="0029621B"/>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8"/>
    <w:rsid w:val="002F052E"/>
    <w:rsid w:val="002F0671"/>
    <w:rsid w:val="002F0A65"/>
    <w:rsid w:val="002F0E3C"/>
    <w:rsid w:val="002F13CB"/>
    <w:rsid w:val="002F13E3"/>
    <w:rsid w:val="002F1500"/>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4FF3"/>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20D"/>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19EA"/>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53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292"/>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883"/>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3C7"/>
    <w:rsid w:val="005A658E"/>
    <w:rsid w:val="005A66A6"/>
    <w:rsid w:val="005A6EE7"/>
    <w:rsid w:val="005A6F9E"/>
    <w:rsid w:val="005A709D"/>
    <w:rsid w:val="005A7AC9"/>
    <w:rsid w:val="005A7C2E"/>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518"/>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698D"/>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0816"/>
    <w:rsid w:val="00614643"/>
    <w:rsid w:val="006147D0"/>
    <w:rsid w:val="006148CA"/>
    <w:rsid w:val="00614923"/>
    <w:rsid w:val="00614C84"/>
    <w:rsid w:val="006152DC"/>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2EA2"/>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28C4"/>
    <w:rsid w:val="006536CB"/>
    <w:rsid w:val="00653A18"/>
    <w:rsid w:val="00653B8F"/>
    <w:rsid w:val="006545B0"/>
    <w:rsid w:val="0065467E"/>
    <w:rsid w:val="00654BE2"/>
    <w:rsid w:val="0065586C"/>
    <w:rsid w:val="006561B1"/>
    <w:rsid w:val="00656F1A"/>
    <w:rsid w:val="00660A1A"/>
    <w:rsid w:val="0066123C"/>
    <w:rsid w:val="00661525"/>
    <w:rsid w:val="00661E81"/>
    <w:rsid w:val="00662054"/>
    <w:rsid w:val="00662640"/>
    <w:rsid w:val="00662827"/>
    <w:rsid w:val="006631F1"/>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46F"/>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A20"/>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146"/>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411"/>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3E8E"/>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68F"/>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44F"/>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64C"/>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165"/>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3C2"/>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5CD"/>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0977"/>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163"/>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5BA"/>
    <w:rsid w:val="009B2BD4"/>
    <w:rsid w:val="009B2F97"/>
    <w:rsid w:val="009B303A"/>
    <w:rsid w:val="009B3267"/>
    <w:rsid w:val="009B36CE"/>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2AD"/>
    <w:rsid w:val="009E141F"/>
    <w:rsid w:val="009E1EC0"/>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21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CA3"/>
    <w:rsid w:val="00A24EB2"/>
    <w:rsid w:val="00A24EFF"/>
    <w:rsid w:val="00A24F5F"/>
    <w:rsid w:val="00A2543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099"/>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6E9"/>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6A97"/>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5811"/>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466"/>
    <w:rsid w:val="00AA7F90"/>
    <w:rsid w:val="00AB0243"/>
    <w:rsid w:val="00AB0486"/>
    <w:rsid w:val="00AB04F9"/>
    <w:rsid w:val="00AB0DAB"/>
    <w:rsid w:val="00AB0E60"/>
    <w:rsid w:val="00AB0FE6"/>
    <w:rsid w:val="00AB2112"/>
    <w:rsid w:val="00AB212A"/>
    <w:rsid w:val="00AB230E"/>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273"/>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522"/>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EFC"/>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1BB2"/>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1400"/>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32B"/>
    <w:rsid w:val="00C76D8F"/>
    <w:rsid w:val="00C76FF3"/>
    <w:rsid w:val="00C7724F"/>
    <w:rsid w:val="00C77CE7"/>
    <w:rsid w:val="00C801E2"/>
    <w:rsid w:val="00C80260"/>
    <w:rsid w:val="00C8062D"/>
    <w:rsid w:val="00C808A7"/>
    <w:rsid w:val="00C811BD"/>
    <w:rsid w:val="00C811C4"/>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4C2"/>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47C74"/>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6ED4"/>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0FD"/>
    <w:rsid w:val="00E02A3E"/>
    <w:rsid w:val="00E02E6D"/>
    <w:rsid w:val="00E038CA"/>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4D4"/>
    <w:rsid w:val="00E1493D"/>
    <w:rsid w:val="00E14DA1"/>
    <w:rsid w:val="00E14F14"/>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AD1"/>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5AD1"/>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2DE"/>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FCF"/>
    <w:rsid w:val="00F7564E"/>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129"/>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image" Target="media/image9.png"/><Relationship Id="rId42" Type="http://schemas.openxmlformats.org/officeDocument/2006/relationships/image" Target="media/image21.png"/><Relationship Id="rId63" Type="http://schemas.openxmlformats.org/officeDocument/2006/relationships/image" Target="media/image42.png"/><Relationship Id="rId84" Type="http://schemas.openxmlformats.org/officeDocument/2006/relationships/image" Target="media/image63.png"/><Relationship Id="rId138" Type="http://schemas.openxmlformats.org/officeDocument/2006/relationships/hyperlink" Target="https://openhome.cc/Gossip/Books/mBlockArduino1-3and1-4.html" TargetMode="External"/><Relationship Id="rId107" Type="http://schemas.openxmlformats.org/officeDocument/2006/relationships/image" Target="media/image74.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2.png"/><Relationship Id="rId74" Type="http://schemas.openxmlformats.org/officeDocument/2006/relationships/image" Target="media/image53.png"/><Relationship Id="rId128" Type="http://schemas.openxmlformats.org/officeDocument/2006/relationships/image" Target="media/image95.png"/><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diagramData" Target="diagrams/data3.xml"/><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2.png"/><Relationship Id="rId48" Type="http://schemas.openxmlformats.org/officeDocument/2006/relationships/image" Target="media/image27.jpe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0.png"/><Relationship Id="rId118" Type="http://schemas.openxmlformats.org/officeDocument/2006/relationships/image" Target="media/image85.png"/><Relationship Id="rId134" Type="http://schemas.openxmlformats.org/officeDocument/2006/relationships/image" Target="media/image101.png"/><Relationship Id="rId139" Type="http://schemas.openxmlformats.org/officeDocument/2006/relationships/hyperlink" Target="https://makerpro.cc/2016/07/learning-interfaces-about-uart-i2c-spi/" TargetMode="External"/><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oter" Target="footer5.xml"/><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diagramColors" Target="diagrams/colors1.xml"/><Relationship Id="rId59" Type="http://schemas.openxmlformats.org/officeDocument/2006/relationships/image" Target="media/image38.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33.jpeg"/><Relationship Id="rId70" Type="http://schemas.openxmlformats.org/officeDocument/2006/relationships/image" Target="media/image49.png"/><Relationship Id="rId75" Type="http://schemas.openxmlformats.org/officeDocument/2006/relationships/image" Target="media/image54.jpeg"/><Relationship Id="rId91" Type="http://schemas.openxmlformats.org/officeDocument/2006/relationships/diagramColors" Target="diagrams/colors2.xml"/><Relationship Id="rId96" Type="http://schemas.openxmlformats.org/officeDocument/2006/relationships/diagramLayout" Target="diagrams/layout3.xml"/><Relationship Id="rId140" Type="http://schemas.openxmlformats.org/officeDocument/2006/relationships/hyperlink" Target="http://www.ibtmag.com.tw/new_article.asp?ar_id=24983" TargetMode="External"/><Relationship Id="rId145" Type="http://schemas.openxmlformats.org/officeDocument/2006/relationships/hyperlink" Target="https://iot.cht.com.tw/iot/developer/tutorialQ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28.jpeg"/><Relationship Id="rId114" Type="http://schemas.openxmlformats.org/officeDocument/2006/relationships/image" Target="media/image81.png"/><Relationship Id="rId119" Type="http://schemas.openxmlformats.org/officeDocument/2006/relationships/image" Target="media/image86.png"/><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jpeg"/><Relationship Id="rId81" Type="http://schemas.openxmlformats.org/officeDocument/2006/relationships/image" Target="media/image60.jpeg"/><Relationship Id="rId86" Type="http://schemas.openxmlformats.org/officeDocument/2006/relationships/hyperlink" Target="https://www.mouser.tw" TargetMode="External"/><Relationship Id="rId130" Type="http://schemas.openxmlformats.org/officeDocument/2006/relationships/image" Target="media/image97.png"/><Relationship Id="rId135" Type="http://schemas.openxmlformats.org/officeDocument/2006/relationships/hyperlink" Target="https://www.youtube.com/watch?v=_10mU0NES5U&amp;ab_channel=TengoInteractive" TargetMode="External"/><Relationship Id="rId151" Type="http://schemas.openxmlformats.org/officeDocument/2006/relationships/header" Target="header9.xml"/><Relationship Id="rId13" Type="http://schemas.openxmlformats.org/officeDocument/2006/relationships/footer" Target="footer3.xml"/><Relationship Id="rId18" Type="http://schemas.openxmlformats.org/officeDocument/2006/relationships/image" Target="media/image6.png"/><Relationship Id="rId39" Type="http://schemas.microsoft.com/office/2007/relationships/diagramDrawing" Target="diagrams/drawing1.xml"/><Relationship Id="rId109" Type="http://schemas.openxmlformats.org/officeDocument/2006/relationships/image" Target="media/image76.png"/><Relationship Id="rId34" Type="http://schemas.openxmlformats.org/officeDocument/2006/relationships/image" Target="media/image18.pn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diagramQuickStyle" Target="diagrams/quickStyle3.xml"/><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hyperlink" Target="https://swf.com.tw/?p=770" TargetMode="External"/><Relationship Id="rId146" Type="http://schemas.openxmlformats.org/officeDocument/2006/relationships/hyperlink" Target="http://13.231.129.69/2020/12/24/unity-vs-unreal-%E5%85%A9%E5%A4%A7%E9%81%8A%E6%88%B2%E5%BC%95%E6%93%8E%E5%84%AA%E7%BC%BA%E9%BB%9E%E6%AF%94%E8%BC%83/" TargetMode="External"/><Relationship Id="rId7" Type="http://schemas.openxmlformats.org/officeDocument/2006/relationships/endnotes" Target="endnotes.xml"/><Relationship Id="rId71" Type="http://schemas.openxmlformats.org/officeDocument/2006/relationships/image" Target="media/image50.png"/><Relationship Id="rId92" Type="http://schemas.microsoft.com/office/2007/relationships/diagramDrawing" Target="diagrams/drawing2.xm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header" Target="header4.xml"/><Relationship Id="rId40" Type="http://schemas.openxmlformats.org/officeDocument/2006/relationships/image" Target="media/image19.png"/><Relationship Id="rId45" Type="http://schemas.openxmlformats.org/officeDocument/2006/relationships/image" Target="media/image24.jpeg"/><Relationship Id="rId66" Type="http://schemas.openxmlformats.org/officeDocument/2006/relationships/image" Target="media/image45.jpeg"/><Relationship Id="rId87" Type="http://schemas.openxmlformats.org/officeDocument/2006/relationships/hyperlink" Target="https://www.ni.com/zh-tw.html" TargetMode="External"/><Relationship Id="rId110" Type="http://schemas.openxmlformats.org/officeDocument/2006/relationships/image" Target="media/image77.pn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hyperlink" Target="https://doi.org/10.1016/j.procs.2020.08.064" TargetMode="External"/><Relationship Id="rId61" Type="http://schemas.openxmlformats.org/officeDocument/2006/relationships/image" Target="media/image40.jpeg"/><Relationship Id="rId82" Type="http://schemas.openxmlformats.org/officeDocument/2006/relationships/image" Target="media/image61.png"/><Relationship Id="rId15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diagramData" Target="diagrams/data1.xml"/><Relationship Id="rId56" Type="http://schemas.openxmlformats.org/officeDocument/2006/relationships/image" Target="media/image35.jpeg"/><Relationship Id="rId77" Type="http://schemas.openxmlformats.org/officeDocument/2006/relationships/image" Target="media/image56.jpeg"/><Relationship Id="rId100" Type="http://schemas.openxmlformats.org/officeDocument/2006/relationships/image" Target="media/image67.png"/><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hyperlink" Target="https://github.com/XCharts-Team" TargetMode="Externa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93" Type="http://schemas.openxmlformats.org/officeDocument/2006/relationships/image" Target="media/image65.png"/><Relationship Id="rId98" Type="http://schemas.openxmlformats.org/officeDocument/2006/relationships/diagramColors" Target="diagrams/colors3.xml"/><Relationship Id="rId121" Type="http://schemas.openxmlformats.org/officeDocument/2006/relationships/image" Target="media/image88.png"/><Relationship Id="rId142" Type="http://schemas.openxmlformats.org/officeDocument/2006/relationships/hyperlink" Target="https://ppfocus.com/0/di2629059.html" TargetMode="Externa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25.png"/><Relationship Id="rId67" Type="http://schemas.openxmlformats.org/officeDocument/2006/relationships/image" Target="media/image46.jpeg"/><Relationship Id="rId116" Type="http://schemas.openxmlformats.org/officeDocument/2006/relationships/image" Target="media/image83.png"/><Relationship Id="rId137" Type="http://schemas.openxmlformats.org/officeDocument/2006/relationships/hyperlink" Target="https://www.taiwaniot.com.tw/news/arduino%E8%88%87%E6%A8%B9%E8%8E%93%E6%B4%BE-%E5%93%AA%E6%AC%BE%E9%96%8B%E7%99%BC%E6%9D%BF%E6%9B%B4%E9%81%A9%E5%90%88%E4%BD%A0/" TargetMode="External"/><Relationship Id="rId20" Type="http://schemas.openxmlformats.org/officeDocument/2006/relationships/image" Target="media/image8.png"/><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62.png"/><Relationship Id="rId88" Type="http://schemas.openxmlformats.org/officeDocument/2006/relationships/diagramData" Target="diagrams/data2.xml"/><Relationship Id="rId111" Type="http://schemas.openxmlformats.org/officeDocument/2006/relationships/image" Target="media/image78.png"/><Relationship Id="rId132" Type="http://schemas.openxmlformats.org/officeDocument/2006/relationships/image" Target="media/image99.png"/><Relationship Id="rId153"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diagramLayout" Target="diagrams/layout1.xml"/><Relationship Id="rId57" Type="http://schemas.openxmlformats.org/officeDocument/2006/relationships/image" Target="media/image36.png"/><Relationship Id="rId106" Type="http://schemas.openxmlformats.org/officeDocument/2006/relationships/image" Target="media/image73.png"/><Relationship Id="rId127" Type="http://schemas.openxmlformats.org/officeDocument/2006/relationships/image" Target="media/image94.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1.jpeg"/><Relationship Id="rId73" Type="http://schemas.openxmlformats.org/officeDocument/2006/relationships/image" Target="media/image52.png"/><Relationship Id="rId78" Type="http://schemas.openxmlformats.org/officeDocument/2006/relationships/image" Target="media/image57.jpeg"/><Relationship Id="rId94" Type="http://schemas.openxmlformats.org/officeDocument/2006/relationships/image" Target="media/image66.png"/><Relationship Id="rId99" Type="http://schemas.microsoft.com/office/2007/relationships/diagramDrawing" Target="diagrams/drawing3.xml"/><Relationship Id="rId101" Type="http://schemas.openxmlformats.org/officeDocument/2006/relationships/image" Target="media/image68.png"/><Relationship Id="rId122" Type="http://schemas.openxmlformats.org/officeDocument/2006/relationships/image" Target="media/image89.png"/><Relationship Id="rId143" Type="http://schemas.openxmlformats.org/officeDocument/2006/relationships/hyperlink" Target="https://en.wikipedia.org/wiki/LTE-M?fbclid=IwAR0KL2R8lhKixWptwcEHQb-uRiWkkru3dS-WBWzWGIWBYUnc-3SoV5IXxn4" TargetMode="External"/><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26.png"/><Relationship Id="rId68" Type="http://schemas.openxmlformats.org/officeDocument/2006/relationships/image" Target="media/image47.png"/><Relationship Id="rId89" Type="http://schemas.openxmlformats.org/officeDocument/2006/relationships/diagramLayout" Target="diagrams/layout2.xml"/><Relationship Id="rId112" Type="http://schemas.openxmlformats.org/officeDocument/2006/relationships/image" Target="media/image79.png"/><Relationship Id="rId133" Type="http://schemas.openxmlformats.org/officeDocument/2006/relationships/image" Target="media/image100.png"/><Relationship Id="rId16" Type="http://schemas.openxmlformats.org/officeDocument/2006/relationships/image" Target="media/image4.png"/><Relationship Id="rId37" Type="http://schemas.openxmlformats.org/officeDocument/2006/relationships/diagramQuickStyle" Target="diagrams/quickStyle1.xml"/><Relationship Id="rId58" Type="http://schemas.openxmlformats.org/officeDocument/2006/relationships/image" Target="media/image37.png"/><Relationship Id="rId79" Type="http://schemas.openxmlformats.org/officeDocument/2006/relationships/image" Target="media/image58.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hyperlink" Target="https://kknews.cc/zh-tw/tech/vprzke2.html" TargetMode="External"/><Relationship Id="rId90" Type="http://schemas.openxmlformats.org/officeDocument/2006/relationships/diagramQuickStyle" Target="diagrams/quickStyle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開發工具與感測元件</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無線傳輸模組</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整合製作</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BD7EA412-4113-47E0-AAAD-4E0CF94E9037}">
      <dgm:prSet custT="1"/>
      <dgm:spPr/>
      <dgm:t>
        <a:bodyPr/>
        <a:lstStyle/>
        <a:p>
          <a:r>
            <a:rPr lang="zh-TW" altLang="en-US" sz="1000" b="0">
              <a:latin typeface="標楷體" panose="03000509000000000000" pitchFamily="65" charset="-120"/>
              <a:ea typeface="標楷體" panose="03000509000000000000" pitchFamily="65" charset="-120"/>
            </a:rPr>
            <a:t>現地安裝</a:t>
          </a:r>
        </a:p>
      </dgm:t>
    </dgm:pt>
    <dgm:pt modelId="{1D536D8E-4971-435E-A4BC-05007A6FF798}" type="parTrans" cxnId="{53F57D60-D3E4-445D-A405-5188EE360497}">
      <dgm:prSet/>
      <dgm:spPr/>
      <dgm:t>
        <a:bodyPr/>
        <a:lstStyle/>
        <a:p>
          <a:endParaRPr lang="zh-TW" altLang="en-US"/>
        </a:p>
      </dgm:t>
    </dgm:pt>
    <dgm:pt modelId="{3D589537-A07F-4830-B603-8A824AD94C05}" type="sibTrans" cxnId="{53F57D60-D3E4-445D-A405-5188EE360497}">
      <dgm:prSet/>
      <dgm:spPr/>
      <dgm:t>
        <a:bodyPr/>
        <a:lstStyle/>
        <a:p>
          <a:endParaRPr lang="zh-TW" altLang="en-US"/>
        </a:p>
      </dgm:t>
    </dgm:pt>
    <dgm:pt modelId="{45B0C4CF-DB3E-44AD-9FDD-566391EE721A}">
      <dgm:prSet custT="1"/>
      <dgm:spPr/>
      <dgm:t>
        <a:bodyPr/>
        <a:lstStyle/>
        <a:p>
          <a:r>
            <a:rPr lang="zh-TW" altLang="en-US" sz="1000" b="0">
              <a:latin typeface="標楷體" panose="03000509000000000000" pitchFamily="65" charset="-120"/>
              <a:ea typeface="標楷體" panose="03000509000000000000" pitchFamily="65" charset="-120"/>
            </a:rPr>
            <a:t>監測與傳輸功能測試</a:t>
          </a:r>
        </a:p>
      </dgm:t>
    </dgm:pt>
    <dgm:pt modelId="{04586BC0-AA4F-402F-A466-83D7D061FA7C}" type="parTrans" cxnId="{AF84A7C0-2A51-43FA-A8DB-2A3F2BC24D51}">
      <dgm:prSet/>
      <dgm:spPr/>
      <dgm:t>
        <a:bodyPr/>
        <a:lstStyle/>
        <a:p>
          <a:endParaRPr lang="zh-TW" altLang="en-US"/>
        </a:p>
      </dgm:t>
    </dgm:pt>
    <dgm:pt modelId="{BE4A091B-2FAD-4182-940F-1FF54DFF64F0}" type="sibTrans" cxnId="{AF84A7C0-2A51-43FA-A8DB-2A3F2BC24D51}">
      <dgm:prSet/>
      <dgm:spPr/>
      <dgm:t>
        <a:bodyPr/>
        <a:lstStyle/>
        <a:p>
          <a:endParaRPr lang="zh-TW" altLang="en-US"/>
        </a:p>
      </dgm:t>
    </dgm:pt>
    <dgm:pt modelId="{6A79373E-67F9-43DA-81C3-5DB48088877E}">
      <dgm:prSet custT="1"/>
      <dgm:spPr/>
      <dgm:t>
        <a:bodyPr/>
        <a:lstStyle/>
        <a:p>
          <a:r>
            <a:rPr lang="zh-TW" altLang="en-US" sz="1000" b="0">
              <a:latin typeface="標楷體" panose="03000509000000000000" pitchFamily="65" charset="-120"/>
              <a:ea typeface="標楷體" panose="03000509000000000000" pitchFamily="65" charset="-120"/>
            </a:rPr>
            <a:t>接收數據與處理</a:t>
          </a:r>
        </a:p>
      </dgm:t>
    </dgm:pt>
    <dgm:pt modelId="{CBCA5247-5D46-49C1-9902-91A3B5A81A36}" type="parTrans" cxnId="{F82F7A95-D8D7-4A3A-BD88-4D640D7DA49D}">
      <dgm:prSet/>
      <dgm:spPr/>
      <dgm:t>
        <a:bodyPr/>
        <a:lstStyle/>
        <a:p>
          <a:endParaRPr lang="zh-TW" altLang="en-US"/>
        </a:p>
      </dgm:t>
    </dgm:pt>
    <dgm:pt modelId="{E5F96A1F-0443-441C-A16D-665FE726F5C1}" type="sibTrans" cxnId="{F82F7A95-D8D7-4A3A-BD88-4D640D7DA49D}">
      <dgm:prSet/>
      <dgm:spPr/>
      <dgm:t>
        <a:bodyPr/>
        <a:lstStyle/>
        <a:p>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6"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5"/>
      <dgm:spPr/>
    </dgm:pt>
    <dgm:pt modelId="{335A1527-38DD-4F38-BC18-CDFF3C3BF84A}" type="pres">
      <dgm:prSet presAssocID="{E8E5D77C-CCF2-47A7-ADD5-C083159FD737}" presName="connectorText" presStyleLbl="sibTrans2D1" presStyleIdx="0" presStyleCnt="5"/>
      <dgm:spPr/>
    </dgm:pt>
    <dgm:pt modelId="{2D573336-EEF2-4297-9BBC-4E5395B5576D}" type="pres">
      <dgm:prSet presAssocID="{000710FE-3346-4AE3-9DC8-F6E7DBEF910A}" presName="node" presStyleLbl="node1" presStyleIdx="1" presStyleCnt="6"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5"/>
      <dgm:spPr/>
    </dgm:pt>
    <dgm:pt modelId="{B7FDC703-26D7-422D-AA73-03C7840C8F58}" type="pres">
      <dgm:prSet presAssocID="{1DFF93B5-6671-4FDF-BA2D-190CDCAD1A15}" presName="connectorText" presStyleLbl="sibTrans2D1" presStyleIdx="1" presStyleCnt="5"/>
      <dgm:spPr/>
    </dgm:pt>
    <dgm:pt modelId="{2BCC4910-0EFE-4C92-B5B6-973F39DB7F68}" type="pres">
      <dgm:prSet presAssocID="{63B8436F-B65C-485C-8D94-D6BD5726BA71}" presName="node" presStyleLbl="node1" presStyleIdx="2" presStyleCnt="6" custScaleX="268432" custScaleY="63674">
        <dgm:presLayoutVars>
          <dgm:bulletEnabled val="1"/>
        </dgm:presLayoutVars>
      </dgm:prSet>
      <dgm:spPr/>
    </dgm:pt>
    <dgm:pt modelId="{15FA6EB5-193E-41DA-8536-923EBE3F5E40}" type="pres">
      <dgm:prSet presAssocID="{D2744F95-911B-43AE-BA3A-8CF77A71B81E}" presName="sibTrans" presStyleLbl="sibTrans2D1" presStyleIdx="2" presStyleCnt="5"/>
      <dgm:spPr/>
    </dgm:pt>
    <dgm:pt modelId="{4FD7F092-6086-45F9-BBC8-5260990309DF}" type="pres">
      <dgm:prSet presAssocID="{D2744F95-911B-43AE-BA3A-8CF77A71B81E}" presName="connectorText" presStyleLbl="sibTrans2D1" presStyleIdx="2" presStyleCnt="5"/>
      <dgm:spPr/>
    </dgm:pt>
    <dgm:pt modelId="{0E7B6BE5-CF67-411B-B55F-39385CFA65DB}" type="pres">
      <dgm:prSet presAssocID="{BD7EA412-4113-47E0-AAAD-4E0CF94E9037}" presName="node" presStyleLbl="node1" presStyleIdx="3" presStyleCnt="6" custScaleX="268432" custScaleY="63674">
        <dgm:presLayoutVars>
          <dgm:bulletEnabled val="1"/>
        </dgm:presLayoutVars>
      </dgm:prSet>
      <dgm:spPr/>
    </dgm:pt>
    <dgm:pt modelId="{84D40545-2B87-4F89-9A27-E0305C2A5577}" type="pres">
      <dgm:prSet presAssocID="{3D589537-A07F-4830-B603-8A824AD94C05}" presName="sibTrans" presStyleLbl="sibTrans2D1" presStyleIdx="3" presStyleCnt="5"/>
      <dgm:spPr/>
    </dgm:pt>
    <dgm:pt modelId="{A896A2BC-1E5C-43EC-9C93-7704D1E529D7}" type="pres">
      <dgm:prSet presAssocID="{3D589537-A07F-4830-B603-8A824AD94C05}" presName="connectorText" presStyleLbl="sibTrans2D1" presStyleIdx="3" presStyleCnt="5"/>
      <dgm:spPr/>
    </dgm:pt>
    <dgm:pt modelId="{BC1C0BB1-753A-4741-84D4-FF6E85989660}" type="pres">
      <dgm:prSet presAssocID="{45B0C4CF-DB3E-44AD-9FDD-566391EE721A}" presName="node" presStyleLbl="node1" presStyleIdx="4" presStyleCnt="6" custScaleX="268432" custScaleY="63674">
        <dgm:presLayoutVars>
          <dgm:bulletEnabled val="1"/>
        </dgm:presLayoutVars>
      </dgm:prSet>
      <dgm:spPr/>
    </dgm:pt>
    <dgm:pt modelId="{0AEEEBB5-AEE8-42F2-B21A-761B2D4D2B52}" type="pres">
      <dgm:prSet presAssocID="{BE4A091B-2FAD-4182-940F-1FF54DFF64F0}" presName="sibTrans" presStyleLbl="sibTrans2D1" presStyleIdx="4" presStyleCnt="5"/>
      <dgm:spPr/>
    </dgm:pt>
    <dgm:pt modelId="{16DF2166-684C-457A-928D-A03C4A3360F8}" type="pres">
      <dgm:prSet presAssocID="{BE4A091B-2FAD-4182-940F-1FF54DFF64F0}" presName="connectorText" presStyleLbl="sibTrans2D1" presStyleIdx="4" presStyleCnt="5"/>
      <dgm:spPr/>
    </dgm:pt>
    <dgm:pt modelId="{7F9BEDF7-3189-4303-9D11-ABA5263988A6}" type="pres">
      <dgm:prSet presAssocID="{6A79373E-67F9-43DA-81C3-5DB48088877E}" presName="node" presStyleLbl="node1" presStyleIdx="5" presStyleCnt="6"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4E54180B-775B-46BE-A9F4-48A4A86A5B08}" type="presOf" srcId="{3D589537-A07F-4830-B603-8A824AD94C05}" destId="{84D40545-2B87-4F89-9A27-E0305C2A5577}" srcOrd="0" destOrd="0" presId="urn:microsoft.com/office/officeart/2005/8/layout/process2"/>
    <dgm:cxn modelId="{E8AAA10D-616B-4422-86A9-6A3DF4B84F72}" srcId="{2B5658A6-D6B5-414C-A9F5-8D2BA6D9F7A7}" destId="{63B8436F-B65C-485C-8D94-D6BD5726BA71}" srcOrd="2" destOrd="0" parTransId="{708072C0-E28B-46D0-9055-45CB4FF35635}" sibTransId="{D2744F95-911B-43AE-BA3A-8CF77A71B81E}"/>
    <dgm:cxn modelId="{135E0C19-EBD0-4FB9-AFB2-8CB68DA0BA1E}" type="presOf" srcId="{BE4A091B-2FAD-4182-940F-1FF54DFF64F0}" destId="{0AEEEBB5-AEE8-42F2-B21A-761B2D4D2B52}" srcOrd="0" destOrd="0" presId="urn:microsoft.com/office/officeart/2005/8/layout/process2"/>
    <dgm:cxn modelId="{1284561A-9A5B-4DB7-AC92-4342929ADC22}" type="presOf" srcId="{BE4A091B-2FAD-4182-940F-1FF54DFF64F0}" destId="{16DF2166-684C-457A-928D-A03C4A3360F8}" srcOrd="1" destOrd="0" presId="urn:microsoft.com/office/officeart/2005/8/layout/process2"/>
    <dgm:cxn modelId="{0F413F28-7552-45CF-96F5-45C2A9701959}" type="presOf" srcId="{D2744F95-911B-43AE-BA3A-8CF77A71B81E}" destId="{4FD7F092-6086-45F9-BBC8-5260990309DF}" srcOrd="1" destOrd="0" presId="urn:microsoft.com/office/officeart/2005/8/layout/process2"/>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53F57D60-D3E4-445D-A405-5188EE360497}" srcId="{2B5658A6-D6B5-414C-A9F5-8D2BA6D9F7A7}" destId="{BD7EA412-4113-47E0-AAAD-4E0CF94E9037}" srcOrd="3" destOrd="0" parTransId="{1D536D8E-4971-435E-A4BC-05007A6FF798}" sibTransId="{3D589537-A07F-4830-B603-8A824AD94C05}"/>
    <dgm:cxn modelId="{51BB174C-2474-4369-B722-E6CE4ABF4A5F}" type="presOf" srcId="{6A79373E-67F9-43DA-81C3-5DB48088877E}" destId="{7F9BEDF7-3189-4303-9D11-ABA5263988A6}" srcOrd="0" destOrd="0" presId="urn:microsoft.com/office/officeart/2005/8/layout/process2"/>
    <dgm:cxn modelId="{B9CD6B51-3FB6-49F0-B579-D26A07A4BB9E}" type="presOf" srcId="{BD7EA412-4113-47E0-AAAD-4E0CF94E9037}" destId="{0E7B6BE5-CF67-411B-B55F-39385CFA65DB}"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87745F80-2D17-4C3B-A1CD-F73465585561}" type="presOf" srcId="{45B0C4CF-DB3E-44AD-9FDD-566391EE721A}" destId="{BC1C0BB1-753A-4741-84D4-FF6E85989660}"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F82F7A95-D8D7-4A3A-BD88-4D640D7DA49D}" srcId="{2B5658A6-D6B5-414C-A9F5-8D2BA6D9F7A7}" destId="{6A79373E-67F9-43DA-81C3-5DB48088877E}" srcOrd="5" destOrd="0" parTransId="{CBCA5247-5D46-49C1-9902-91A3B5A81A36}" sibTransId="{E5F96A1F-0443-441C-A16D-665FE726F5C1}"/>
    <dgm:cxn modelId="{5815EDA8-4E05-4808-BDBD-C4791D5D5F61}" type="presOf" srcId="{1DFF93B5-6671-4FDF-BA2D-190CDCAD1A15}" destId="{B7FDC703-26D7-422D-AA73-03C7840C8F58}" srcOrd="1" destOrd="0" presId="urn:microsoft.com/office/officeart/2005/8/layout/process2"/>
    <dgm:cxn modelId="{AF84A7C0-2A51-43FA-A8DB-2A3F2BC24D51}" srcId="{2B5658A6-D6B5-414C-A9F5-8D2BA6D9F7A7}" destId="{45B0C4CF-DB3E-44AD-9FDD-566391EE721A}" srcOrd="4" destOrd="0" parTransId="{04586BC0-AA4F-402F-A466-83D7D061FA7C}" sibTransId="{BE4A091B-2FAD-4182-940F-1FF54DFF64F0}"/>
    <dgm:cxn modelId="{B7DACDC4-95FE-4B4C-B3C7-F9288D202087}" type="presOf" srcId="{E8E5D77C-CCF2-47A7-ADD5-C083159FD737}" destId="{5BF768DE-82C8-4395-9C50-29DFF467BF61}" srcOrd="0" destOrd="0" presId="urn:microsoft.com/office/officeart/2005/8/layout/process2"/>
    <dgm:cxn modelId="{18EE66C5-7369-42E9-9587-9BBBA8CE6651}" type="presOf" srcId="{3D589537-A07F-4830-B603-8A824AD94C05}" destId="{A896A2BC-1E5C-43EC-9C93-7704D1E529D7}" srcOrd="1" destOrd="0" presId="urn:microsoft.com/office/officeart/2005/8/layout/process2"/>
    <dgm:cxn modelId="{AA846CCA-7F4F-4A7F-9497-6D934956147A}" type="presOf" srcId="{D2744F95-911B-43AE-BA3A-8CF77A71B81E}" destId="{15FA6EB5-193E-41DA-8536-923EBE3F5E40}"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 modelId="{554FF3AA-3AF1-459A-BA4A-77B3F5B7A594}" type="presParOf" srcId="{6CEEF904-FDF8-43C3-A97A-3685E23D3277}" destId="{15FA6EB5-193E-41DA-8536-923EBE3F5E40}" srcOrd="5" destOrd="0" presId="urn:microsoft.com/office/officeart/2005/8/layout/process2"/>
    <dgm:cxn modelId="{ECE470CE-AC7E-4006-ACB0-174B845204CC}" type="presParOf" srcId="{15FA6EB5-193E-41DA-8536-923EBE3F5E40}" destId="{4FD7F092-6086-45F9-BBC8-5260990309DF}" srcOrd="0" destOrd="0" presId="urn:microsoft.com/office/officeart/2005/8/layout/process2"/>
    <dgm:cxn modelId="{1EBC8A63-2F38-4836-9FBD-BE9DBCA4366E}" type="presParOf" srcId="{6CEEF904-FDF8-43C3-A97A-3685E23D3277}" destId="{0E7B6BE5-CF67-411B-B55F-39385CFA65DB}" srcOrd="6" destOrd="0" presId="urn:microsoft.com/office/officeart/2005/8/layout/process2"/>
    <dgm:cxn modelId="{BD603A84-A2A7-4C06-B731-D53F9FEAC4F5}" type="presParOf" srcId="{6CEEF904-FDF8-43C3-A97A-3685E23D3277}" destId="{84D40545-2B87-4F89-9A27-E0305C2A5577}" srcOrd="7" destOrd="0" presId="urn:microsoft.com/office/officeart/2005/8/layout/process2"/>
    <dgm:cxn modelId="{61C14756-D95F-44C3-8F48-58EB4CE9E56D}" type="presParOf" srcId="{84D40545-2B87-4F89-9A27-E0305C2A5577}" destId="{A896A2BC-1E5C-43EC-9C93-7704D1E529D7}" srcOrd="0" destOrd="0" presId="urn:microsoft.com/office/officeart/2005/8/layout/process2"/>
    <dgm:cxn modelId="{C30839DB-DBBD-4570-9B0F-AF36FD961977}" type="presParOf" srcId="{6CEEF904-FDF8-43C3-A97A-3685E23D3277}" destId="{BC1C0BB1-753A-4741-84D4-FF6E85989660}" srcOrd="8" destOrd="0" presId="urn:microsoft.com/office/officeart/2005/8/layout/process2"/>
    <dgm:cxn modelId="{A7A92C80-5D70-4F7D-BE0B-FF3C46876E08}" type="presParOf" srcId="{6CEEF904-FDF8-43C3-A97A-3685E23D3277}" destId="{0AEEEBB5-AEE8-42F2-B21A-761B2D4D2B52}" srcOrd="9" destOrd="0" presId="urn:microsoft.com/office/officeart/2005/8/layout/process2"/>
    <dgm:cxn modelId="{11A81854-99B2-446A-AB14-11383CC83888}" type="presParOf" srcId="{0AEEEBB5-AEE8-42F2-B21A-761B2D4D2B52}" destId="{16DF2166-684C-457A-928D-A03C4A3360F8}" srcOrd="0" destOrd="0" presId="urn:microsoft.com/office/officeart/2005/8/layout/process2"/>
    <dgm:cxn modelId="{64DB4CA5-0D07-44BB-8BB5-9AF31698FDD4}" type="presParOf" srcId="{6CEEF904-FDF8-43C3-A97A-3685E23D3277}" destId="{7F9BEDF7-3189-4303-9D11-ABA5263988A6}" srcOrd="10" destOrd="0" presId="urn:microsoft.com/office/officeart/2005/8/layout/process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使用軟體</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軌道模型建置</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平台介面與腳本編寫</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9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958985" y="155"/>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開發工具與感測元件</a:t>
          </a:r>
        </a:p>
      </dsp:txBody>
      <dsp:txXfrm>
        <a:off x="969597" y="10767"/>
        <a:ext cx="2728055" cy="341080"/>
      </dsp:txXfrm>
    </dsp:sp>
    <dsp:sp modelId="{5BF768DE-82C8-4395-9C50-29DFF467BF61}">
      <dsp:nvSpPr>
        <dsp:cNvPr id="0" name=""/>
        <dsp:cNvSpPr/>
      </dsp:nvSpPr>
      <dsp:spPr>
        <a:xfrm rot="5400000">
          <a:off x="2226937" y="376685"/>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6810" y="398022"/>
        <a:ext cx="153629" cy="149362"/>
      </dsp:txXfrm>
    </dsp:sp>
    <dsp:sp modelId="{2D573336-EEF2-4297-9BBC-4E5395B5576D}">
      <dsp:nvSpPr>
        <dsp:cNvPr id="0" name=""/>
        <dsp:cNvSpPr/>
      </dsp:nvSpPr>
      <dsp:spPr>
        <a:xfrm>
          <a:off x="958985" y="646960"/>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無線傳輸模組</a:t>
          </a:r>
        </a:p>
      </dsp:txBody>
      <dsp:txXfrm>
        <a:off x="969597" y="657572"/>
        <a:ext cx="2728055" cy="341080"/>
      </dsp:txXfrm>
    </dsp:sp>
    <dsp:sp modelId="{7AEA81FD-BF76-454D-A50B-DAB538FDCBE5}">
      <dsp:nvSpPr>
        <dsp:cNvPr id="0" name=""/>
        <dsp:cNvSpPr/>
      </dsp:nvSpPr>
      <dsp:spPr>
        <a:xfrm rot="5400000">
          <a:off x="2226937" y="1023490"/>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6810" y="1044827"/>
        <a:ext cx="153629" cy="149362"/>
      </dsp:txXfrm>
    </dsp:sp>
    <dsp:sp modelId="{2BCC4910-0EFE-4C92-B5B6-973F39DB7F68}">
      <dsp:nvSpPr>
        <dsp:cNvPr id="0" name=""/>
        <dsp:cNvSpPr/>
      </dsp:nvSpPr>
      <dsp:spPr>
        <a:xfrm>
          <a:off x="958985" y="1293765"/>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整合製作</a:t>
          </a:r>
        </a:p>
      </dsp:txBody>
      <dsp:txXfrm>
        <a:off x="969597" y="1304377"/>
        <a:ext cx="2728055" cy="341080"/>
      </dsp:txXfrm>
    </dsp:sp>
    <dsp:sp modelId="{15FA6EB5-193E-41DA-8536-923EBE3F5E40}">
      <dsp:nvSpPr>
        <dsp:cNvPr id="0" name=""/>
        <dsp:cNvSpPr/>
      </dsp:nvSpPr>
      <dsp:spPr>
        <a:xfrm rot="5400000">
          <a:off x="2226937" y="1670295"/>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1691632"/>
        <a:ext cx="153629" cy="149362"/>
      </dsp:txXfrm>
    </dsp:sp>
    <dsp:sp modelId="{0E7B6BE5-CF67-411B-B55F-39385CFA65DB}">
      <dsp:nvSpPr>
        <dsp:cNvPr id="0" name=""/>
        <dsp:cNvSpPr/>
      </dsp:nvSpPr>
      <dsp:spPr>
        <a:xfrm>
          <a:off x="958985" y="1940569"/>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現地安裝</a:t>
          </a:r>
        </a:p>
      </dsp:txBody>
      <dsp:txXfrm>
        <a:off x="969597" y="1951181"/>
        <a:ext cx="2728055" cy="341080"/>
      </dsp:txXfrm>
    </dsp:sp>
    <dsp:sp modelId="{84D40545-2B87-4F89-9A27-E0305C2A5577}">
      <dsp:nvSpPr>
        <dsp:cNvPr id="0" name=""/>
        <dsp:cNvSpPr/>
      </dsp:nvSpPr>
      <dsp:spPr>
        <a:xfrm rot="5400000">
          <a:off x="2226937" y="2317099"/>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2338436"/>
        <a:ext cx="153629" cy="149362"/>
      </dsp:txXfrm>
    </dsp:sp>
    <dsp:sp modelId="{BC1C0BB1-753A-4741-84D4-FF6E85989660}">
      <dsp:nvSpPr>
        <dsp:cNvPr id="0" name=""/>
        <dsp:cNvSpPr/>
      </dsp:nvSpPr>
      <dsp:spPr>
        <a:xfrm>
          <a:off x="958985" y="2587374"/>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監測與傳輸功能測試</a:t>
          </a:r>
        </a:p>
      </dsp:txBody>
      <dsp:txXfrm>
        <a:off x="969597" y="2597986"/>
        <a:ext cx="2728055" cy="341080"/>
      </dsp:txXfrm>
    </dsp:sp>
    <dsp:sp modelId="{0AEEEBB5-AEE8-42F2-B21A-761B2D4D2B52}">
      <dsp:nvSpPr>
        <dsp:cNvPr id="0" name=""/>
        <dsp:cNvSpPr/>
      </dsp:nvSpPr>
      <dsp:spPr>
        <a:xfrm rot="5400000">
          <a:off x="2226937" y="2963904"/>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2985241"/>
        <a:ext cx="153629" cy="149362"/>
      </dsp:txXfrm>
    </dsp:sp>
    <dsp:sp modelId="{7F9BEDF7-3189-4303-9D11-ABA5263988A6}">
      <dsp:nvSpPr>
        <dsp:cNvPr id="0" name=""/>
        <dsp:cNvSpPr/>
      </dsp:nvSpPr>
      <dsp:spPr>
        <a:xfrm>
          <a:off x="958985" y="3234179"/>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接收數據與處理</a:t>
          </a:r>
        </a:p>
      </dsp:txBody>
      <dsp:txXfrm>
        <a:off x="969597" y="3244791"/>
        <a:ext cx="2728055" cy="34108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179268" y="871"/>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使用軟體</a:t>
          </a:r>
        </a:p>
      </dsp:txBody>
      <dsp:txXfrm>
        <a:off x="190069" y="11672"/>
        <a:ext cx="2776718" cy="347165"/>
      </dsp:txXfrm>
    </dsp:sp>
    <dsp:sp modelId="{5BF768DE-82C8-4395-9C50-29DFF467BF61}">
      <dsp:nvSpPr>
        <dsp:cNvPr id="0" name=""/>
        <dsp:cNvSpPr/>
      </dsp:nvSpPr>
      <dsp:spPr>
        <a:xfrm rot="5400000">
          <a:off x="1469837" y="384117"/>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405835"/>
        <a:ext cx="156371" cy="152027"/>
      </dsp:txXfrm>
    </dsp:sp>
    <dsp:sp modelId="{2D573336-EEF2-4297-9BBC-4E5395B5576D}">
      <dsp:nvSpPr>
        <dsp:cNvPr id="0" name=""/>
        <dsp:cNvSpPr/>
      </dsp:nvSpPr>
      <dsp:spPr>
        <a:xfrm>
          <a:off x="179268" y="659213"/>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軌道模型建置</a:t>
          </a:r>
        </a:p>
      </dsp:txBody>
      <dsp:txXfrm>
        <a:off x="190069" y="670014"/>
        <a:ext cx="2776718" cy="347165"/>
      </dsp:txXfrm>
    </dsp:sp>
    <dsp:sp modelId="{7AEA81FD-BF76-454D-A50B-DAB538FDCBE5}">
      <dsp:nvSpPr>
        <dsp:cNvPr id="0" name=""/>
        <dsp:cNvSpPr/>
      </dsp:nvSpPr>
      <dsp:spPr>
        <a:xfrm rot="5400000">
          <a:off x="1469837" y="1042460"/>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1064178"/>
        <a:ext cx="156371" cy="152027"/>
      </dsp:txXfrm>
    </dsp:sp>
    <dsp:sp modelId="{2BCC4910-0EFE-4C92-B5B6-973F39DB7F68}">
      <dsp:nvSpPr>
        <dsp:cNvPr id="0" name=""/>
        <dsp:cNvSpPr/>
      </dsp:nvSpPr>
      <dsp:spPr>
        <a:xfrm>
          <a:off x="179268" y="1317556"/>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平台介面與腳本編寫</a:t>
          </a:r>
        </a:p>
      </dsp:txBody>
      <dsp:txXfrm>
        <a:off x="190069" y="1328357"/>
        <a:ext cx="2776718" cy="34716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4</TotalTime>
  <Pages>107</Pages>
  <Words>14838</Words>
  <Characters>84582</Characters>
  <Application>Microsoft Office Word</Application>
  <DocSecurity>0</DocSecurity>
  <Lines>704</Lines>
  <Paragraphs>198</Paragraphs>
  <ScaleCrop>false</ScaleCrop>
  <Company/>
  <LinksUpToDate>false</LinksUpToDate>
  <CharactersWithSpaces>99222</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45</cp:revision>
  <cp:lastPrinted>2021-07-23T06:41:00Z</cp:lastPrinted>
  <dcterms:created xsi:type="dcterms:W3CDTF">2022-06-21T11:17:00Z</dcterms:created>
  <dcterms:modified xsi:type="dcterms:W3CDTF">2022-07-05T17:25:00Z</dcterms:modified>
</cp:coreProperties>
</file>